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3ADA46" w14:textId="297C042F" w:rsidR="00EE1F1A" w:rsidRPr="0031295A" w:rsidRDefault="00EE1F1A" w:rsidP="00B752F7">
      <w:pPr>
        <w:jc w:val="both"/>
        <w:rPr>
          <w:rFonts w:ascii="Calibri" w:hAnsi="Calibri" w:cs="Arial"/>
          <w:b/>
          <w:bCs/>
        </w:rPr>
      </w:pPr>
      <w:r w:rsidRPr="0031295A">
        <w:rPr>
          <w:rFonts w:ascii="Calibri" w:hAnsi="Calibri" w:cs="Arial"/>
          <w:b/>
          <w:bCs/>
        </w:rPr>
        <w:t xml:space="preserve">Extracting visual evoked potentials from EEG data recorded during fMRI-guided </w:t>
      </w:r>
      <w:proofErr w:type="spellStart"/>
      <w:r w:rsidRPr="0031295A">
        <w:rPr>
          <w:rFonts w:ascii="Calibri" w:hAnsi="Calibri" w:cs="Arial"/>
          <w:b/>
          <w:bCs/>
        </w:rPr>
        <w:t>Transcranial</w:t>
      </w:r>
      <w:proofErr w:type="spellEnd"/>
      <w:r w:rsidRPr="0031295A">
        <w:rPr>
          <w:rFonts w:ascii="Calibri" w:hAnsi="Calibri" w:cs="Arial"/>
          <w:b/>
          <w:bCs/>
        </w:rPr>
        <w:t xml:space="preserve"> Magnetic Stimulation</w:t>
      </w:r>
    </w:p>
    <w:p w14:paraId="2BD48C91" w14:textId="77777777" w:rsidR="00EE1F1A" w:rsidRPr="0031295A" w:rsidRDefault="00EE1F1A" w:rsidP="00B752F7">
      <w:pPr>
        <w:jc w:val="both"/>
        <w:rPr>
          <w:rFonts w:ascii="Calibri" w:hAnsi="Calibri" w:cs="Arial"/>
        </w:rPr>
      </w:pPr>
    </w:p>
    <w:p w14:paraId="1421680D" w14:textId="77777777" w:rsidR="00EE1F1A" w:rsidRPr="0031295A" w:rsidRDefault="00EE1F1A" w:rsidP="00B752F7">
      <w:pPr>
        <w:jc w:val="both"/>
        <w:rPr>
          <w:rFonts w:ascii="Calibri" w:hAnsi="Calibri" w:cs="Arial"/>
          <w:vertAlign w:val="superscript"/>
        </w:rPr>
      </w:pPr>
      <w:r w:rsidRPr="0031295A">
        <w:rPr>
          <w:rFonts w:ascii="Calibri" w:hAnsi="Calibri" w:cs="Arial"/>
        </w:rPr>
        <w:t>Boaz Sadeh</w:t>
      </w:r>
      <w:r w:rsidR="002331B0" w:rsidRPr="0031295A">
        <w:rPr>
          <w:rFonts w:ascii="Calibri" w:hAnsi="Calibri" w:cs="Arial"/>
          <w:vertAlign w:val="superscript"/>
        </w:rPr>
        <w:t>1</w:t>
      </w:r>
      <w:r w:rsidRPr="0031295A">
        <w:rPr>
          <w:rFonts w:ascii="Calibri" w:hAnsi="Calibri" w:cs="Arial"/>
        </w:rPr>
        <w:t xml:space="preserve"> and </w:t>
      </w:r>
      <w:proofErr w:type="spellStart"/>
      <w:r w:rsidRPr="0031295A">
        <w:rPr>
          <w:rFonts w:ascii="Calibri" w:hAnsi="Calibri" w:cs="Arial"/>
        </w:rPr>
        <w:t>Galit</w:t>
      </w:r>
      <w:proofErr w:type="spellEnd"/>
      <w:r w:rsidRPr="0031295A">
        <w:rPr>
          <w:rFonts w:ascii="Calibri" w:hAnsi="Calibri" w:cs="Arial"/>
        </w:rPr>
        <w:t xml:space="preserve"> Yovel</w:t>
      </w:r>
      <w:r w:rsidR="002331B0" w:rsidRPr="0031295A">
        <w:rPr>
          <w:rFonts w:ascii="Calibri" w:hAnsi="Calibri" w:cs="Arial"/>
          <w:vertAlign w:val="superscript"/>
        </w:rPr>
        <w:t>1</w:t>
      </w:r>
      <w:proofErr w:type="gramStart"/>
      <w:r w:rsidR="002331B0" w:rsidRPr="0031295A">
        <w:rPr>
          <w:rFonts w:ascii="Calibri" w:hAnsi="Calibri" w:cs="Arial"/>
          <w:vertAlign w:val="superscript"/>
        </w:rPr>
        <w:t>,2</w:t>
      </w:r>
      <w:proofErr w:type="gramEnd"/>
    </w:p>
    <w:p w14:paraId="277DB0C7" w14:textId="77777777" w:rsidR="00B752F7" w:rsidRPr="0031295A" w:rsidRDefault="00B752F7" w:rsidP="00B752F7">
      <w:pPr>
        <w:jc w:val="both"/>
        <w:rPr>
          <w:rFonts w:ascii="Calibri" w:hAnsi="Calibri" w:cs="Arial"/>
        </w:rPr>
      </w:pPr>
    </w:p>
    <w:p w14:paraId="60A1783D" w14:textId="77777777" w:rsidR="00EE1F1A" w:rsidRPr="0031295A" w:rsidRDefault="002331B0" w:rsidP="00B752F7">
      <w:pPr>
        <w:jc w:val="both"/>
        <w:rPr>
          <w:rFonts w:ascii="Calibri" w:hAnsi="Calibri" w:cs="Arial"/>
        </w:rPr>
      </w:pPr>
      <w:r w:rsidRPr="0031295A">
        <w:rPr>
          <w:rFonts w:ascii="Calibri" w:hAnsi="Calibri" w:cs="Arial"/>
          <w:vertAlign w:val="superscript"/>
        </w:rPr>
        <w:t>1</w:t>
      </w:r>
      <w:r w:rsidRPr="0031295A">
        <w:rPr>
          <w:rFonts w:ascii="Calibri" w:hAnsi="Calibri" w:cs="Arial"/>
        </w:rPr>
        <w:t xml:space="preserve">School of Psychological Sciences; </w:t>
      </w:r>
      <w:r w:rsidRPr="0031295A">
        <w:rPr>
          <w:rFonts w:ascii="Calibri" w:hAnsi="Calibri" w:cs="Arial"/>
          <w:vertAlign w:val="superscript"/>
        </w:rPr>
        <w:t>2</w:t>
      </w:r>
      <w:r w:rsidR="00EE1F1A" w:rsidRPr="0031295A">
        <w:rPr>
          <w:rFonts w:ascii="Calibri" w:hAnsi="Calibri" w:cs="Arial"/>
        </w:rPr>
        <w:t>Sagol School of Neuroscience, Tel-Aviv University, Tel-Aviv, Israel</w:t>
      </w:r>
    </w:p>
    <w:p w14:paraId="2D8E9ADF" w14:textId="77777777" w:rsidR="00EE1F1A" w:rsidRPr="0031295A" w:rsidRDefault="00EE1F1A" w:rsidP="00B752F7">
      <w:pPr>
        <w:jc w:val="both"/>
        <w:rPr>
          <w:rFonts w:ascii="Calibri" w:hAnsi="Calibri" w:cs="Arial"/>
        </w:rPr>
      </w:pPr>
    </w:p>
    <w:p w14:paraId="52D82744" w14:textId="77777777" w:rsidR="00EE1F1A" w:rsidRPr="0031295A" w:rsidRDefault="00EE1F1A" w:rsidP="00B752F7">
      <w:pPr>
        <w:jc w:val="both"/>
        <w:rPr>
          <w:rFonts w:ascii="Calibri" w:hAnsi="Calibri" w:cs="Arial"/>
        </w:rPr>
      </w:pPr>
    </w:p>
    <w:p w14:paraId="496735C4" w14:textId="77777777" w:rsidR="00EE1F1A" w:rsidRPr="0031295A" w:rsidRDefault="00EE1F1A" w:rsidP="00B752F7">
      <w:pPr>
        <w:jc w:val="both"/>
        <w:rPr>
          <w:rFonts w:ascii="Calibri" w:hAnsi="Calibri" w:cs="Arial"/>
        </w:rPr>
      </w:pPr>
    </w:p>
    <w:p w14:paraId="178686C8" w14:textId="77777777" w:rsidR="00EE1F1A" w:rsidRPr="0031295A" w:rsidRDefault="00EE1F1A" w:rsidP="00B752F7">
      <w:pPr>
        <w:jc w:val="both"/>
        <w:rPr>
          <w:rFonts w:ascii="Calibri" w:hAnsi="Calibri" w:cs="Arial"/>
          <w:b/>
          <w:bCs/>
        </w:rPr>
      </w:pPr>
      <w:r w:rsidRPr="0031295A">
        <w:rPr>
          <w:rFonts w:ascii="Calibri" w:hAnsi="Calibri" w:cs="Arial"/>
          <w:b/>
          <w:bCs/>
        </w:rPr>
        <w:t>Short Abstract</w:t>
      </w:r>
      <w:r w:rsidRPr="0031295A">
        <w:rPr>
          <w:rFonts w:ascii="Calibri" w:hAnsi="Calibri" w:cs="Arial"/>
        </w:rPr>
        <w:t xml:space="preserve"> </w:t>
      </w:r>
    </w:p>
    <w:p w14:paraId="1EED73AF" w14:textId="77777777" w:rsidR="00EE1F1A" w:rsidRPr="0031295A" w:rsidRDefault="00EE1F1A" w:rsidP="00B752F7">
      <w:pPr>
        <w:jc w:val="both"/>
        <w:rPr>
          <w:rFonts w:ascii="Calibri" w:hAnsi="Calibri" w:cs="Arial"/>
        </w:rPr>
      </w:pPr>
      <w:r w:rsidRPr="0031295A">
        <w:rPr>
          <w:rFonts w:ascii="Calibri" w:hAnsi="Calibri" w:cs="Arial"/>
        </w:rPr>
        <w:t xml:space="preserve">This paper describes a method for collecting and analyzing electroencephalography (EEG) data during concurrent </w:t>
      </w:r>
      <w:proofErr w:type="spellStart"/>
      <w:r w:rsidRPr="0031295A">
        <w:rPr>
          <w:rFonts w:ascii="Calibri" w:hAnsi="Calibri" w:cs="Arial"/>
        </w:rPr>
        <w:t>transcranial</w:t>
      </w:r>
      <w:proofErr w:type="spellEnd"/>
      <w:r w:rsidRPr="0031295A">
        <w:rPr>
          <w:rFonts w:ascii="Calibri" w:hAnsi="Calibri" w:cs="Arial"/>
        </w:rPr>
        <w:t xml:space="preserve"> magnetic stimulation </w:t>
      </w:r>
      <w:r w:rsidRPr="0031295A">
        <w:t>(</w:t>
      </w:r>
      <w:r w:rsidRPr="0031295A">
        <w:rPr>
          <w:rFonts w:ascii="Calibri" w:hAnsi="Calibri" w:cs="Arial"/>
        </w:rPr>
        <w:t xml:space="preserve">TMS) guided by activations revealed with functional magnetic resonance imaging (fMRI). A method for TMS artifact removal and extraction of event related potentials is described as well as considerations in paradigm design and experimental setup. </w:t>
      </w:r>
    </w:p>
    <w:p w14:paraId="167BCFED" w14:textId="77777777" w:rsidR="00EE1F1A" w:rsidRPr="0031295A" w:rsidRDefault="00EE1F1A" w:rsidP="00B752F7">
      <w:pPr>
        <w:jc w:val="both"/>
        <w:rPr>
          <w:rFonts w:ascii="Calibri" w:hAnsi="Calibri" w:cs="Arial"/>
        </w:rPr>
      </w:pPr>
      <w:r w:rsidRPr="0031295A">
        <w:rPr>
          <w:rFonts w:ascii="Calibri" w:hAnsi="Calibri" w:cs="Arial"/>
        </w:rPr>
        <w:t xml:space="preserve"> </w:t>
      </w:r>
      <w:r w:rsidRPr="0031295A">
        <w:rPr>
          <w:rFonts w:ascii="Calibri" w:hAnsi="Calibri" w:cs="Arial"/>
        </w:rPr>
        <w:tab/>
      </w:r>
    </w:p>
    <w:p w14:paraId="26E4784A" w14:textId="77777777" w:rsidR="00EE1F1A" w:rsidRPr="0031295A" w:rsidRDefault="00EE1F1A" w:rsidP="00B752F7">
      <w:pPr>
        <w:jc w:val="both"/>
        <w:rPr>
          <w:rFonts w:ascii="Calibri" w:hAnsi="Calibri" w:cs="Arial"/>
        </w:rPr>
      </w:pPr>
      <w:r w:rsidRPr="0031295A">
        <w:rPr>
          <w:rFonts w:ascii="Calibri" w:hAnsi="Calibri" w:cs="Arial"/>
          <w:b/>
          <w:bCs/>
        </w:rPr>
        <w:t xml:space="preserve">Long Abstract </w:t>
      </w:r>
    </w:p>
    <w:p w14:paraId="25E76369" w14:textId="77777777" w:rsidR="00EE1F1A" w:rsidRPr="0031295A" w:rsidRDefault="00EE1F1A" w:rsidP="00B752F7">
      <w:pPr>
        <w:jc w:val="both"/>
        <w:rPr>
          <w:rFonts w:ascii="Calibri" w:hAnsi="Calibri" w:cs="Arial"/>
        </w:rPr>
      </w:pPr>
    </w:p>
    <w:p w14:paraId="38DD7349" w14:textId="77777777" w:rsidR="00EE1F1A" w:rsidRPr="0031295A" w:rsidRDefault="00EE1F1A" w:rsidP="00B752F7">
      <w:pPr>
        <w:jc w:val="both"/>
        <w:rPr>
          <w:rFonts w:ascii="Calibri" w:hAnsi="Calibri" w:cs="Arial"/>
        </w:rPr>
      </w:pPr>
      <w:proofErr w:type="spellStart"/>
      <w:r w:rsidRPr="0031295A">
        <w:rPr>
          <w:rFonts w:ascii="Calibri" w:hAnsi="Calibri" w:cs="Arial"/>
        </w:rPr>
        <w:t>Transcranial</w:t>
      </w:r>
      <w:proofErr w:type="spellEnd"/>
      <w:r w:rsidRPr="0031295A">
        <w:rPr>
          <w:rFonts w:ascii="Calibri" w:hAnsi="Calibri" w:cs="Arial"/>
        </w:rPr>
        <w:t xml:space="preserve"> Magnetic Stimulation (TMS) is an effective method for establishing a causal link between a cortical area and cognitive/neurophysiological effects. Specifically, by creating a transient interference with the normal activity of a target region and measuring changes in an electrophysiological signal, we can establish a causal link between the stimulated brain area or network and the electrophysiological signal that we record. If target brain areas are functionally defined with prior fMRI scan, TMS could be used to link the fMRI activations with evoked potentials recorded. However, conducting such experiments presents significant technical challenges given the high amplitude artifacts introduced into the EEG signal by the magnetic pulse, and the difficulty to successfully target areas that were functionally defined by fMRI. Here we describe a methodology for combining these three common tools: TMS, EEG and fMRI. We explain how to guide the stimulator's coil to the desired target area using anatomical or functional MRI data, how to record EEG during concurrent TMS, how to design an ERP study suitable for EEG-TMS combination and how to extract reliable ERP from the recorded data. We will provide representative results from a previously published study, in which fMRI-guided TMS was used concurrently with EEG to show that the face-selective N1 and the body-selective N1 component of the ERP are associated with distinct neural networks in </w:t>
      </w:r>
      <w:proofErr w:type="spellStart"/>
      <w:r w:rsidRPr="0031295A">
        <w:rPr>
          <w:rFonts w:ascii="Calibri" w:hAnsi="Calibri" w:cs="Arial"/>
        </w:rPr>
        <w:t>extrastriate</w:t>
      </w:r>
      <w:proofErr w:type="spellEnd"/>
      <w:r w:rsidRPr="0031295A">
        <w:rPr>
          <w:rFonts w:ascii="Calibri" w:hAnsi="Calibri" w:cs="Arial"/>
        </w:rPr>
        <w:t xml:space="preserve"> cortex. This method allows us to combine the high spatial resolution of fMRI with the high temporal resolution of TMS and EEG and therefore obtain a comprehensive understanding of the neural basis of various cognitive processes.</w:t>
      </w:r>
    </w:p>
    <w:p w14:paraId="229C7D94" w14:textId="77777777" w:rsidR="00EE1F1A" w:rsidRPr="0031295A" w:rsidRDefault="00EE1F1A" w:rsidP="00B752F7">
      <w:pPr>
        <w:jc w:val="both"/>
        <w:rPr>
          <w:rFonts w:ascii="Calibri" w:hAnsi="Calibri" w:cs="Arial"/>
          <w:b/>
          <w:bCs/>
        </w:rPr>
      </w:pPr>
    </w:p>
    <w:p w14:paraId="688A6A3C" w14:textId="77777777" w:rsidR="00EE1F1A" w:rsidRPr="0031295A" w:rsidRDefault="00EE1F1A" w:rsidP="00B752F7">
      <w:pPr>
        <w:jc w:val="both"/>
        <w:rPr>
          <w:rFonts w:ascii="Calibri" w:hAnsi="Calibri" w:cs="Arial"/>
          <w:b/>
          <w:bCs/>
        </w:rPr>
      </w:pPr>
    </w:p>
    <w:p w14:paraId="7CD55CC3" w14:textId="77777777" w:rsidR="00B752F7" w:rsidRPr="0031295A" w:rsidRDefault="00B752F7">
      <w:pPr>
        <w:rPr>
          <w:rFonts w:ascii="Calibri" w:hAnsi="Calibri" w:cs="Arial"/>
          <w:b/>
          <w:bCs/>
        </w:rPr>
      </w:pPr>
      <w:r w:rsidRPr="0031295A">
        <w:rPr>
          <w:rFonts w:ascii="Calibri" w:hAnsi="Calibri" w:cs="Arial"/>
          <w:b/>
          <w:bCs/>
        </w:rPr>
        <w:br w:type="page"/>
      </w:r>
    </w:p>
    <w:p w14:paraId="211A66FA" w14:textId="6088D80D" w:rsidR="00EE1F1A" w:rsidRPr="0031295A" w:rsidRDefault="00EE1F1A" w:rsidP="00B752F7">
      <w:pPr>
        <w:jc w:val="both"/>
        <w:rPr>
          <w:rFonts w:ascii="Calibri" w:hAnsi="Calibri" w:cs="Arial"/>
          <w:b/>
          <w:bCs/>
        </w:rPr>
      </w:pPr>
      <w:r w:rsidRPr="0031295A">
        <w:rPr>
          <w:rFonts w:ascii="Calibri" w:hAnsi="Calibri" w:cs="Arial"/>
          <w:b/>
          <w:bCs/>
        </w:rPr>
        <w:lastRenderedPageBreak/>
        <w:t xml:space="preserve">Introduction </w:t>
      </w:r>
    </w:p>
    <w:p w14:paraId="0CED3CDF" w14:textId="77777777" w:rsidR="00EE1F1A" w:rsidRPr="0031295A" w:rsidRDefault="00EE1F1A" w:rsidP="00B752F7">
      <w:pPr>
        <w:jc w:val="both"/>
        <w:rPr>
          <w:rFonts w:ascii="Calibri" w:hAnsi="Calibri" w:cs="Arial"/>
        </w:rPr>
      </w:pPr>
    </w:p>
    <w:p w14:paraId="0444E565" w14:textId="089F97BD" w:rsidR="00EE1F1A" w:rsidRPr="0031295A" w:rsidRDefault="00EE1F1A" w:rsidP="00B752F7">
      <w:pPr>
        <w:jc w:val="both"/>
        <w:rPr>
          <w:rFonts w:ascii="Calibri" w:hAnsi="Calibri" w:cs="Arial"/>
        </w:rPr>
      </w:pPr>
      <w:proofErr w:type="spellStart"/>
      <w:r w:rsidRPr="0031295A">
        <w:rPr>
          <w:rFonts w:ascii="Calibri" w:hAnsi="Calibri" w:cs="Arial"/>
        </w:rPr>
        <w:t>Transcranial</w:t>
      </w:r>
      <w:proofErr w:type="spellEnd"/>
      <w:r w:rsidRPr="0031295A">
        <w:rPr>
          <w:rFonts w:ascii="Calibri" w:hAnsi="Calibri" w:cs="Arial"/>
        </w:rPr>
        <w:t xml:space="preserve"> Magnetic Stimulation (TMS) generates momentary interference to the normal neural activity in target areas of the brain. By creating this transitory neural interference and measuring a behavioral or physiological change, we can draw a causal link between the target area and the measured experimental effect </w:t>
      </w:r>
      <w:r w:rsidRPr="0031295A">
        <w:rPr>
          <w:rFonts w:ascii="Calibri" w:hAnsi="Calibri" w:cs="Arial"/>
        </w:rPr>
        <w:fldChar w:fldCharType="begin">
          <w:fldData xml:space="preserve">PEVuZE5vdGU+PENpdGU+PEF1dGhvcj5QYXNjdWFsLUxlb25lPC9BdXRob3I+PFllYXI+MjAwMDwv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</w:fldData>
        </w:fldChar>
      </w:r>
      <w:r w:rsidR="00FC68E7" w:rsidRPr="0031295A">
        <w:rPr>
          <w:rFonts w:ascii="Calibri" w:hAnsi="Calibri" w:cs="Arial"/>
        </w:rPr>
        <w:instrText xml:space="preserve"> ADDIN EN.CITE </w:instrText>
      </w:r>
      <w:r w:rsidR="00FC68E7" w:rsidRPr="0031295A">
        <w:rPr>
          <w:rFonts w:ascii="Calibri" w:hAnsi="Calibri" w:cs="Arial"/>
        </w:rPr>
        <w:fldChar w:fldCharType="begin">
          <w:fldData xml:space="preserve">PEVuZE5vdGU+PENpdGU+PEF1dGhvcj5QYXNjdWFsLUxlb25lPC9BdXRob3I+PFllYXI+MjAwMDwv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</w:fldData>
        </w:fldChar>
      </w:r>
      <w:r w:rsidR="00FC68E7" w:rsidRPr="0031295A">
        <w:rPr>
          <w:rFonts w:ascii="Calibri" w:hAnsi="Calibri" w:cs="Arial"/>
        </w:rPr>
        <w:instrText xml:space="preserve"> ADDIN EN.CITE.DATA </w:instrText>
      </w:r>
      <w:r w:rsidR="00FC68E7" w:rsidRPr="0031295A">
        <w:rPr>
          <w:rFonts w:ascii="Calibri" w:hAnsi="Calibri" w:cs="Arial"/>
        </w:rPr>
      </w:r>
      <w:r w:rsidR="00FC68E7" w:rsidRPr="0031295A">
        <w:rPr>
          <w:rFonts w:ascii="Calibri" w:hAnsi="Calibri" w:cs="Arial"/>
        </w:rPr>
        <w:fldChar w:fldCharType="end"/>
      </w:r>
      <w:r w:rsidRPr="0031295A">
        <w:rPr>
          <w:rFonts w:ascii="Calibri" w:hAnsi="Calibri" w:cs="Arial"/>
        </w:rPr>
      </w:r>
      <w:r w:rsidRPr="0031295A">
        <w:rPr>
          <w:rFonts w:ascii="Calibri" w:hAnsi="Calibri" w:cs="Arial"/>
        </w:rPr>
        <w:fldChar w:fldCharType="separate"/>
      </w:r>
      <w:r w:rsidR="00FC68E7" w:rsidRPr="0031295A">
        <w:rPr>
          <w:rFonts w:ascii="Calibri" w:hAnsi="Calibri" w:cs="Arial"/>
          <w:noProof/>
        </w:rPr>
        <w:t xml:space="preserve">(for a review see </w:t>
      </w:r>
      <w:hyperlink w:anchor="_ENREF_1" w:tooltip="Pascual-Leone, 2000 #1288" w:history="1">
        <w:r w:rsidR="008D2F5A" w:rsidRPr="0031295A">
          <w:rPr>
            <w:rFonts w:ascii="Calibri" w:hAnsi="Calibri" w:cs="Arial"/>
            <w:noProof/>
            <w:vertAlign w:val="superscript"/>
          </w:rPr>
          <w:t>1</w:t>
        </w:r>
      </w:hyperlink>
      <w:r w:rsidR="00FC68E7" w:rsidRPr="0031295A">
        <w:rPr>
          <w:rFonts w:ascii="Calibri" w:hAnsi="Calibri" w:cs="Arial"/>
          <w:noProof/>
          <w:vertAlign w:val="superscript"/>
        </w:rPr>
        <w:t>,</w:t>
      </w:r>
      <w:hyperlink w:anchor="_ENREF_2" w:tooltip="Taylor, 2008 #1915" w:history="1">
        <w:r w:rsidR="008D2F5A" w:rsidRPr="0031295A">
          <w:rPr>
            <w:rFonts w:ascii="Calibri" w:hAnsi="Calibri" w:cs="Arial"/>
            <w:noProof/>
            <w:vertAlign w:val="superscript"/>
          </w:rPr>
          <w:t>2</w:t>
        </w:r>
      </w:hyperlink>
      <w:r w:rsidRPr="0031295A">
        <w:rPr>
          <w:rFonts w:ascii="Calibri" w:hAnsi="Calibri" w:cs="Arial"/>
        </w:rPr>
        <w:fldChar w:fldCharType="end"/>
      </w:r>
      <w:r w:rsidRPr="0031295A">
        <w:rPr>
          <w:rFonts w:ascii="Calibri" w:hAnsi="Calibri" w:cs="Arial"/>
        </w:rPr>
        <w:t>). Such an experimental effect may be, for example, a performance on a cognitive task or a change in electrophysiological (EEG) activity. Indeed, in recent years researchers have started using TMS in combination with EEG to directly relate cortical areas with event-related potentials (ERP) or oscillatory activity patterns</w:t>
      </w:r>
      <w:r w:rsidR="00126FEA" w:rsidRPr="0031295A">
        <w:rPr>
          <w:rFonts w:ascii="Calibri" w:hAnsi="Calibri" w:cs="Arial"/>
        </w:rPr>
        <w:t xml:space="preserve"> (e.g</w:t>
      </w:r>
      <w:proofErr w:type="gramStart"/>
      <w:r w:rsidR="00126FEA" w:rsidRPr="0031295A">
        <w:rPr>
          <w:rFonts w:ascii="Calibri" w:hAnsi="Calibri" w:cs="Arial"/>
        </w:rPr>
        <w:t>.</w:t>
      </w:r>
      <w:r w:rsidRPr="0031295A">
        <w:rPr>
          <w:rFonts w:ascii="Calibri" w:hAnsi="Calibri" w:cs="Arial"/>
        </w:rPr>
        <w:t xml:space="preserve"> </w:t>
      </w:r>
      <w:proofErr w:type="gramEnd"/>
      <w:r w:rsidR="00A711E6" w:rsidRPr="0031295A">
        <w:fldChar w:fldCharType="begin"/>
      </w:r>
      <w:r w:rsidR="00A711E6" w:rsidRPr="0031295A">
        <w:instrText xml:space="preserve"> HYPERLINK \l "_ENREF_2" \o "Taylor, 2008 #1915" </w:instrText>
      </w:r>
      <w:r w:rsidR="00A711E6" w:rsidRPr="0031295A">
        <w:fldChar w:fldCharType="separate"/>
      </w:r>
      <w:r w:rsidR="008D2F5A" w:rsidRPr="0031295A">
        <w:rPr>
          <w:rFonts w:ascii="Calibri" w:hAnsi="Calibri" w:cs="Arial"/>
        </w:rPr>
        <w:fldChar w:fldCharType="begin">
          <w:fldData xml:space="preserve">PEVuZE5vdGU+PENpdGU+PEF1dGhvcj5EdWd1ZTwvQXV0aG9yPjxZZWFyPjIwMTE8L1llYXI+PFJl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EdWd1ZTwvQXV0aG9yPjxZZWFyPjIwMTE8L1llYXI+PFJl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2-7</w:t>
      </w:r>
      <w:r w:rsidR="008D2F5A" w:rsidRPr="0031295A">
        <w:rPr>
          <w:rFonts w:ascii="Calibri" w:hAnsi="Calibri" w:cs="Arial"/>
        </w:rPr>
        <w:fldChar w:fldCharType="end"/>
      </w:r>
      <w:r w:rsidR="00A711E6" w:rsidRPr="0031295A">
        <w:rPr>
          <w:rFonts w:ascii="Calibri" w:hAnsi="Calibri" w:cs="Arial"/>
        </w:rPr>
        <w:fldChar w:fldCharType="end"/>
      </w:r>
      <w:r w:rsidRPr="0031295A">
        <w:rPr>
          <w:rFonts w:ascii="Calibri" w:hAnsi="Calibri" w:cs="Arial"/>
        </w:rPr>
        <w:t xml:space="preserve">). In this methodological paper we will describe a particular and useful framework for combining TMS and EEG: fMRI-guided TMS during an ERP experiment. First, we will detail how to apply TMS to areas predefined by fMRI, while recording EEG data. We will then describe an experimental design that allows extraction of reliable ERP. The goal of such an experiment is to causally link brain areas revealed with functional MRI to ERP components of interest. Lastly, we will give a specific example of a study relating face and body selective ERPs with face and body selective areas that are revealed with fMRI.   </w:t>
      </w:r>
    </w:p>
    <w:p w14:paraId="622117E0" w14:textId="77777777" w:rsidR="00EE1F1A" w:rsidRPr="0031295A" w:rsidRDefault="00EE1F1A" w:rsidP="00B752F7">
      <w:pPr>
        <w:jc w:val="both"/>
        <w:rPr>
          <w:rFonts w:ascii="Calibri" w:hAnsi="Calibri" w:cs="Arial"/>
        </w:rPr>
      </w:pPr>
    </w:p>
    <w:p w14:paraId="2A9DD174" w14:textId="05045007" w:rsidR="00EE1F1A" w:rsidRPr="0031295A" w:rsidRDefault="00EE1F1A" w:rsidP="00B752F7">
      <w:pPr>
        <w:jc w:val="both"/>
        <w:rPr>
          <w:rFonts w:ascii="Calibri" w:hAnsi="Calibri" w:cs="Arial"/>
        </w:rPr>
      </w:pPr>
      <w:r w:rsidRPr="0031295A">
        <w:rPr>
          <w:rFonts w:ascii="Calibri" w:hAnsi="Calibri" w:cs="Arial"/>
        </w:rPr>
        <w:t xml:space="preserve">What is the benefit of linking EEG signals with fMRI activations? EEG and fMRI are commonly used tools to measure cortical responses to visual input. For example, category-selectivity in the visual pathway was assessed for different visual object categories such as faces, body parts, and written words, both by means of ERP extracted from EEG data </w:t>
      </w:r>
      <w:r w:rsidRPr="0031295A">
        <w:rPr>
          <w:rFonts w:ascii="Calibri" w:hAnsi="Calibri" w:cs="Arial"/>
        </w:rPr>
        <w:fldChar w:fldCharType="begin">
          <w:fldData xml:space="preserve">PEVuZE5vdGU+PENpdGU+PEF1dGhvcj5CZW50aW48L0F1dGhvcj48WWVhcj4xOTk2PC9ZZWFyPjxS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</w:fldData>
        </w:fldChar>
      </w:r>
      <w:r w:rsidR="00FC68E7" w:rsidRPr="0031295A">
        <w:rPr>
          <w:rFonts w:ascii="Calibri" w:hAnsi="Calibri" w:cs="Arial"/>
        </w:rPr>
        <w:instrText xml:space="preserve"> ADDIN EN.CITE </w:instrText>
      </w:r>
      <w:r w:rsidR="00FC68E7" w:rsidRPr="0031295A">
        <w:rPr>
          <w:rFonts w:ascii="Calibri" w:hAnsi="Calibri" w:cs="Arial"/>
        </w:rPr>
        <w:fldChar w:fldCharType="begin">
          <w:fldData xml:space="preserve">PEVuZE5vdGU+PENpdGU+PEF1dGhvcj5CZW50aW48L0F1dGhvcj48WWVhcj4xOTk2PC9ZZWFyPjxS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</w:fldData>
        </w:fldChar>
      </w:r>
      <w:r w:rsidR="00FC68E7" w:rsidRPr="0031295A">
        <w:rPr>
          <w:rFonts w:ascii="Calibri" w:hAnsi="Calibri" w:cs="Arial"/>
        </w:rPr>
        <w:instrText xml:space="preserve"> ADDIN EN.CITE.DATA </w:instrText>
      </w:r>
      <w:r w:rsidR="00FC68E7" w:rsidRPr="0031295A">
        <w:rPr>
          <w:rFonts w:ascii="Calibri" w:hAnsi="Calibri" w:cs="Arial"/>
        </w:rPr>
      </w:r>
      <w:r w:rsidR="00FC68E7" w:rsidRPr="0031295A">
        <w:rPr>
          <w:rFonts w:ascii="Calibri" w:hAnsi="Calibri" w:cs="Arial"/>
        </w:rPr>
        <w:fldChar w:fldCharType="end"/>
      </w:r>
      <w:r w:rsidRPr="0031295A">
        <w:rPr>
          <w:rFonts w:ascii="Calibri" w:hAnsi="Calibri" w:cs="Arial"/>
        </w:rPr>
      </w:r>
      <w:r w:rsidRPr="0031295A">
        <w:rPr>
          <w:rFonts w:ascii="Calibri" w:hAnsi="Calibri" w:cs="Arial"/>
        </w:rPr>
        <w:fldChar w:fldCharType="separate"/>
      </w:r>
      <w:hyperlink w:anchor="_ENREF_8" w:tooltip="Bentin, 1996 #1750" w:history="1">
        <w:r w:rsidR="008D2F5A" w:rsidRPr="0031295A">
          <w:rPr>
            <w:rFonts w:ascii="Calibri" w:hAnsi="Calibri" w:cs="Arial"/>
            <w:noProof/>
            <w:vertAlign w:val="superscript"/>
          </w:rPr>
          <w:t>8</w:t>
        </w:r>
      </w:hyperlink>
      <w:r w:rsidR="00FC68E7" w:rsidRPr="0031295A">
        <w:rPr>
          <w:rFonts w:ascii="Calibri" w:hAnsi="Calibri" w:cs="Arial"/>
          <w:noProof/>
          <w:vertAlign w:val="superscript"/>
        </w:rPr>
        <w:t>,</w:t>
      </w:r>
      <w:hyperlink w:anchor="_ENREF_9" w:tooltip="Rossion, 2003 #1627" w:history="1">
        <w:r w:rsidR="008D2F5A" w:rsidRPr="0031295A">
          <w:rPr>
            <w:rFonts w:ascii="Calibri" w:hAnsi="Calibri" w:cs="Arial"/>
            <w:noProof/>
            <w:vertAlign w:val="superscript"/>
          </w:rPr>
          <w:t>9</w:t>
        </w:r>
      </w:hyperlink>
      <w:r w:rsidRPr="0031295A">
        <w:rPr>
          <w:rFonts w:ascii="Calibri" w:hAnsi="Calibri" w:cs="Arial"/>
        </w:rPr>
        <w:fldChar w:fldCharType="end"/>
      </w:r>
      <w:r w:rsidRPr="0031295A">
        <w:rPr>
          <w:rFonts w:ascii="Calibri" w:hAnsi="Calibri" w:cs="Arial"/>
        </w:rPr>
        <w:t xml:space="preserve">, and functional MRI </w:t>
      </w:r>
      <w:hyperlink w:anchor="_ENREF_10" w:tooltip="Baker, 2007 #1717" w:history="1">
        <w:r w:rsidR="008D2F5A" w:rsidRPr="0031295A">
          <w:rPr>
            <w:rFonts w:ascii="Calibri" w:hAnsi="Calibri" w:cs="Arial"/>
          </w:rPr>
          <w:fldChar w:fldCharType="begin">
            <w:fldData xml:space="preserve">PEVuZE5vdGU+PENpdGU+PEF1dGhvcj5CYWtlcjwvQXV0aG9yPjxZZWFyPjIwMDc8L1llYXI+PFJl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CYWtlcjwvQXV0aG9yPjxZZWFyPjIwMDc8L1llYXI+PFJl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10-12</w:t>
        </w:r>
        <w:r w:rsidR="008D2F5A" w:rsidRPr="0031295A">
          <w:rPr>
            <w:rFonts w:ascii="Calibri" w:hAnsi="Calibri" w:cs="Arial"/>
          </w:rPr>
          <w:fldChar w:fldCharType="end"/>
        </w:r>
      </w:hyperlink>
      <w:r w:rsidRPr="0031295A">
        <w:rPr>
          <w:rFonts w:ascii="Calibri" w:hAnsi="Calibri" w:cs="Arial"/>
        </w:rPr>
        <w:t xml:space="preserve">. The signals measured by these two common research tools are, however, of fundamentally different nature. EEG carries information about neural electrical activity with great temporal precision, but very low spatial resolution and may reflect a mixture of many separate underlying sources. The fMRI provides an indirect measure of neuronal activity relying on the slow hemodynamic changes occurring during stimulus presentation or/and task execution, but presents this activity with a higher spatial resolution. Establishing a correlation between </w:t>
      </w:r>
      <w:r w:rsidR="00381FED" w:rsidRPr="0031295A">
        <w:rPr>
          <w:rFonts w:ascii="Calibri" w:hAnsi="Calibri" w:cs="Arial"/>
        </w:rPr>
        <w:t xml:space="preserve">the </w:t>
      </w:r>
      <w:r w:rsidR="00B74126" w:rsidRPr="0031295A">
        <w:rPr>
          <w:rFonts w:ascii="Calibri" w:hAnsi="Calibri" w:cs="Arial"/>
        </w:rPr>
        <w:t xml:space="preserve">two measures </w:t>
      </w:r>
      <w:r w:rsidRPr="0031295A">
        <w:rPr>
          <w:rFonts w:ascii="Calibri" w:hAnsi="Calibri" w:cs="Arial"/>
        </w:rPr>
        <w:t>can thus be of great interest, but is limited in that it does not imply a causal link</w:t>
      </w:r>
      <w:r w:rsidR="00B74126" w:rsidRPr="0031295A">
        <w:rPr>
          <w:rFonts w:ascii="Calibri" w:hAnsi="Calibri" w:cs="Arial"/>
        </w:rPr>
        <w:t xml:space="preserve"> between the scalp-recorded electrophysiological response and the areas revealed with functional MRI</w:t>
      </w:r>
      <w:r w:rsidRPr="0031295A">
        <w:rPr>
          <w:rFonts w:ascii="Calibri" w:hAnsi="Calibri" w:cs="Arial"/>
        </w:rPr>
        <w:t>. Even when measured simultaneously</w:t>
      </w:r>
      <w:r w:rsidR="00126FEA" w:rsidRPr="0031295A">
        <w:rPr>
          <w:rFonts w:ascii="Calibri" w:hAnsi="Calibri" w:cs="Arial"/>
        </w:rPr>
        <w:t xml:space="preserve"> (e.g</w:t>
      </w:r>
      <w:proofErr w:type="gramStart"/>
      <w:r w:rsidR="00126FEA" w:rsidRPr="0031295A">
        <w:rPr>
          <w:rFonts w:ascii="Calibri" w:hAnsi="Calibri" w:cs="Arial"/>
        </w:rPr>
        <w:t>.</w:t>
      </w:r>
      <w:r w:rsidRPr="0031295A">
        <w:rPr>
          <w:rFonts w:ascii="Calibri" w:hAnsi="Calibri" w:cs="Arial"/>
        </w:rPr>
        <w:t xml:space="preserve"> </w:t>
      </w:r>
      <w:proofErr w:type="gramEnd"/>
      <w:r w:rsidR="00A711E6" w:rsidRPr="0031295A">
        <w:fldChar w:fldCharType="begin"/>
      </w:r>
      <w:r w:rsidR="00A711E6" w:rsidRPr="0031295A">
        <w:instrText xml:space="preserve"> HYPERLINK \l "_ENREF_13" \o "Okon-Singer, 2011 #1918" </w:instrText>
      </w:r>
      <w:r w:rsidR="00A711E6" w:rsidRPr="0031295A">
        <w:fldChar w:fldCharType="separate"/>
      </w:r>
      <w:r w:rsidR="008D2F5A" w:rsidRPr="0031295A">
        <w:rPr>
          <w:rFonts w:ascii="Calibri" w:hAnsi="Calibri" w:cs="Arial"/>
        </w:rPr>
        <w:fldChar w:fldCharType="begin">
          <w:fldData xml:space="preserve">PEVuZE5vdGU+PENpdGU+PEF1dGhvcj5Pa29uLVNpbmdlcjwvQXV0aG9yPjxZZWFyPjIwMTE8L1ll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Pa29uLVNpbmdlcjwvQXV0aG9yPjxZZWFyPjIwMTE8L1ll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13-15</w:t>
      </w:r>
      <w:r w:rsidR="008D2F5A" w:rsidRPr="0031295A">
        <w:rPr>
          <w:rFonts w:ascii="Calibri" w:hAnsi="Calibri" w:cs="Arial"/>
        </w:rPr>
        <w:fldChar w:fldCharType="end"/>
      </w:r>
      <w:r w:rsidR="00A711E6" w:rsidRPr="0031295A">
        <w:rPr>
          <w:rFonts w:ascii="Calibri" w:hAnsi="Calibri" w:cs="Arial"/>
        </w:rPr>
        <w:fldChar w:fldCharType="end"/>
      </w:r>
      <w:r w:rsidRPr="0031295A">
        <w:rPr>
          <w:rFonts w:ascii="Calibri" w:hAnsi="Calibri" w:cs="Arial"/>
        </w:rPr>
        <w:t xml:space="preserve">), a directional </w:t>
      </w:r>
      <w:r w:rsidR="0023104E" w:rsidRPr="0031295A">
        <w:rPr>
          <w:rFonts w:ascii="Calibri" w:hAnsi="Calibri" w:cs="Arial"/>
        </w:rPr>
        <w:t xml:space="preserve">causal </w:t>
      </w:r>
      <w:r w:rsidRPr="0031295A">
        <w:rPr>
          <w:rFonts w:ascii="Calibri" w:hAnsi="Calibri" w:cs="Arial"/>
        </w:rPr>
        <w:t>relation between EEG</w:t>
      </w:r>
      <w:r w:rsidR="00D67E41" w:rsidRPr="0031295A">
        <w:rPr>
          <w:rFonts w:ascii="Calibri" w:hAnsi="Calibri" w:cs="Arial"/>
        </w:rPr>
        <w:t xml:space="preserve"> </w:t>
      </w:r>
      <w:r w:rsidRPr="0031295A">
        <w:rPr>
          <w:rFonts w:ascii="Calibri" w:hAnsi="Calibri" w:cs="Arial"/>
        </w:rPr>
        <w:t xml:space="preserve">and </w:t>
      </w:r>
      <w:r w:rsidR="002466F7" w:rsidRPr="0031295A">
        <w:rPr>
          <w:rFonts w:ascii="Calibri" w:hAnsi="Calibri" w:cs="Arial"/>
        </w:rPr>
        <w:t xml:space="preserve">activity in </w:t>
      </w:r>
      <w:r w:rsidR="00293A30" w:rsidRPr="0031295A">
        <w:rPr>
          <w:rFonts w:ascii="Calibri" w:hAnsi="Calibri" w:cs="Arial"/>
        </w:rPr>
        <w:t xml:space="preserve">functionally </w:t>
      </w:r>
      <w:r w:rsidR="00D67E41" w:rsidRPr="0031295A">
        <w:rPr>
          <w:rFonts w:ascii="Calibri" w:hAnsi="Calibri" w:cs="Arial"/>
        </w:rPr>
        <w:t>defined cortical areas</w:t>
      </w:r>
      <w:r w:rsidRPr="0031295A">
        <w:rPr>
          <w:rFonts w:ascii="Calibri" w:hAnsi="Calibri" w:cs="Arial"/>
        </w:rPr>
        <w:t xml:space="preserve"> cannot be determined. </w:t>
      </w:r>
      <w:r w:rsidR="00D96559" w:rsidRPr="0031295A">
        <w:rPr>
          <w:rFonts w:ascii="Calibri" w:hAnsi="Calibri" w:cs="Arial"/>
        </w:rPr>
        <w:t>TMS is</w:t>
      </w:r>
      <w:r w:rsidR="00D21289" w:rsidRPr="0031295A">
        <w:rPr>
          <w:rFonts w:ascii="Calibri" w:hAnsi="Calibri" w:cs="Arial"/>
        </w:rPr>
        <w:t xml:space="preserve"> a</w:t>
      </w:r>
      <w:r w:rsidR="00D96559" w:rsidRPr="0031295A">
        <w:rPr>
          <w:rFonts w:ascii="Calibri" w:hAnsi="Calibri" w:cs="Arial"/>
        </w:rPr>
        <w:t xml:space="preserve"> tool that can assist achieving the establishment of s</w:t>
      </w:r>
      <w:r w:rsidR="00D67E41" w:rsidRPr="0031295A">
        <w:rPr>
          <w:rFonts w:ascii="Calibri" w:hAnsi="Calibri" w:cs="Arial"/>
        </w:rPr>
        <w:t>uch a</w:t>
      </w:r>
      <w:r w:rsidRPr="0031295A">
        <w:rPr>
          <w:rFonts w:ascii="Calibri" w:hAnsi="Calibri" w:cs="Arial"/>
        </w:rPr>
        <w:t xml:space="preserve"> causal relationship</w:t>
      </w:r>
      <w:r w:rsidR="00D96559" w:rsidRPr="0031295A">
        <w:rPr>
          <w:rFonts w:ascii="Calibri" w:hAnsi="Calibri" w:cs="Arial"/>
        </w:rPr>
        <w:t>.</w:t>
      </w:r>
    </w:p>
    <w:p w14:paraId="03792A42" w14:textId="77777777" w:rsidR="00EE1F1A" w:rsidRPr="0031295A" w:rsidRDefault="00EE1F1A" w:rsidP="00B752F7">
      <w:pPr>
        <w:jc w:val="both"/>
        <w:rPr>
          <w:rFonts w:ascii="Calibri" w:hAnsi="Calibri" w:cs="Arial"/>
        </w:rPr>
      </w:pPr>
      <w:r w:rsidRPr="0031295A">
        <w:rPr>
          <w:rFonts w:ascii="Calibri" w:hAnsi="Calibri" w:cs="Arial"/>
        </w:rPr>
        <w:t xml:space="preserve"> </w:t>
      </w:r>
    </w:p>
    <w:p w14:paraId="5A56D4A8" w14:textId="764D02E1" w:rsidR="00EE1F1A" w:rsidRPr="0031295A" w:rsidRDefault="00EE1F1A" w:rsidP="00B752F7">
      <w:pPr>
        <w:jc w:val="both"/>
        <w:rPr>
          <w:rFonts w:ascii="Calibri" w:hAnsi="Calibri" w:cs="Arial"/>
        </w:rPr>
      </w:pPr>
      <w:r w:rsidRPr="0031295A">
        <w:rPr>
          <w:rFonts w:ascii="Calibri" w:hAnsi="Calibri" w:cs="Arial"/>
        </w:rPr>
        <w:t xml:space="preserve">A simultaneous EEG-TMS study is methodologically challenging, mostly due to the high voltage artifact introduced to the EEG signal by the magnetic </w:t>
      </w:r>
      <w:proofErr w:type="gramStart"/>
      <w:r w:rsidRPr="0031295A">
        <w:rPr>
          <w:rFonts w:ascii="Calibri" w:hAnsi="Calibri" w:cs="Arial"/>
        </w:rPr>
        <w:t xml:space="preserve">stimulation </w:t>
      </w:r>
      <w:proofErr w:type="gramEnd"/>
      <w:r w:rsidR="00A711E6" w:rsidRPr="0031295A">
        <w:fldChar w:fldCharType="begin"/>
      </w:r>
      <w:r w:rsidR="00A711E6" w:rsidRPr="0031295A">
        <w:instrText xml:space="preserve"> HYPERLINK \l "_ENREF_16" \o "Ilmoniemi, 2010 #1920" </w:instrText>
      </w:r>
      <w:r w:rsidR="00A711E6" w:rsidRPr="0031295A">
        <w:fldChar w:fldCharType="separate"/>
      </w:r>
      <w:r w:rsidR="008D2F5A" w:rsidRPr="0031295A">
        <w:rPr>
          <w:rFonts w:ascii="Calibri" w:hAnsi="Calibri" w:cs="Arial"/>
        </w:rPr>
        <w:fldChar w:fldCharType="begin">
          <w:fldData xml:space="preserve">PEVuZE5vdGU+PENpdGU+PEF1dGhvcj5JbG1vbmllbWk8L0F1dGhvcj48WWVhcj4yMDEwPC9ZZWFy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JbG1vbmllbWk8L0F1dGhvcj48WWVhcj4yMDEwPC9ZZWFy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rPr>
        <w:t xml:space="preserve">(see Fig. 1, for a review see </w:t>
      </w:r>
      <w:r w:rsidR="008D2F5A" w:rsidRPr="0031295A">
        <w:rPr>
          <w:rFonts w:ascii="Calibri" w:hAnsi="Calibri" w:cs="Arial"/>
          <w:noProof/>
          <w:vertAlign w:val="superscript"/>
        </w:rPr>
        <w:t>16</w:t>
      </w:r>
      <w:r w:rsidR="008D2F5A" w:rsidRPr="0031295A">
        <w:rPr>
          <w:rFonts w:ascii="Calibri" w:hAnsi="Calibri" w:cs="Arial"/>
        </w:rPr>
        <w:fldChar w:fldCharType="end"/>
      </w:r>
      <w:r w:rsidR="00A711E6" w:rsidRPr="0031295A">
        <w:rPr>
          <w:rFonts w:ascii="Calibri" w:hAnsi="Calibri" w:cs="Arial"/>
        </w:rPr>
        <w:fldChar w:fldCharType="end"/>
      </w:r>
      <w:r w:rsidRPr="0031295A">
        <w:rPr>
          <w:rFonts w:ascii="Calibri" w:hAnsi="Calibri" w:cs="Arial"/>
        </w:rPr>
        <w:t>). This artifact consists of a transient short living pulse-related disturbance, often followed by a slower secondary (or residual) artifact that may last a few hundreds of milliseconds afte</w:t>
      </w:r>
      <w:r w:rsidR="003E72F1" w:rsidRPr="0031295A">
        <w:rPr>
          <w:rFonts w:ascii="Calibri" w:hAnsi="Calibri" w:cs="Arial"/>
        </w:rPr>
        <w:t xml:space="preserve">r the pulse is delivered (Fig. </w:t>
      </w:r>
      <w:r w:rsidR="009B4585" w:rsidRPr="0031295A">
        <w:rPr>
          <w:rFonts w:ascii="Calibri" w:hAnsi="Calibri" w:cs="Arial"/>
        </w:rPr>
        <w:t>2</w:t>
      </w:r>
      <w:r w:rsidRPr="0031295A">
        <w:rPr>
          <w:rFonts w:ascii="Calibri" w:hAnsi="Calibri" w:cs="Arial"/>
        </w:rPr>
        <w:t>A), thus overriding most ERP components of interest. This secondary artifact</w:t>
      </w:r>
      <w:r w:rsidR="00BB5DFD" w:rsidRPr="0031295A">
        <w:rPr>
          <w:rFonts w:ascii="Calibri" w:hAnsi="Calibri" w:cs="Arial"/>
        </w:rPr>
        <w:t xml:space="preserve"> may</w:t>
      </w:r>
      <w:r w:rsidRPr="0031295A">
        <w:rPr>
          <w:rFonts w:ascii="Calibri" w:hAnsi="Calibri" w:cs="Arial"/>
        </w:rPr>
        <w:t xml:space="preserve"> </w:t>
      </w:r>
      <w:r w:rsidR="007D7E4D" w:rsidRPr="0031295A">
        <w:rPr>
          <w:rFonts w:ascii="Calibri" w:hAnsi="Calibri" w:cs="Arial"/>
        </w:rPr>
        <w:t>include mechanical</w:t>
      </w:r>
      <w:r w:rsidRPr="0031295A">
        <w:rPr>
          <w:rFonts w:ascii="Calibri" w:hAnsi="Calibri" w:cs="Arial"/>
        </w:rPr>
        <w:t xml:space="preserve"> sources such as </w:t>
      </w:r>
      <w:r w:rsidR="000E472D" w:rsidRPr="0031295A">
        <w:rPr>
          <w:rFonts w:ascii="Calibri" w:hAnsi="Calibri" w:cs="Arial"/>
        </w:rPr>
        <w:t>currents induced</w:t>
      </w:r>
      <w:r w:rsidR="00293A30" w:rsidRPr="0031295A">
        <w:rPr>
          <w:rFonts w:ascii="Calibri" w:hAnsi="Calibri" w:cs="Arial"/>
        </w:rPr>
        <w:t xml:space="preserve"> by the magnetic pulse</w:t>
      </w:r>
      <w:r w:rsidR="000E472D" w:rsidRPr="0031295A">
        <w:rPr>
          <w:rFonts w:ascii="Calibri" w:hAnsi="Calibri" w:cs="Arial"/>
        </w:rPr>
        <w:t xml:space="preserve"> into the wiring </w:t>
      </w:r>
      <w:r w:rsidR="001332D8" w:rsidRPr="0031295A">
        <w:rPr>
          <w:rFonts w:ascii="Calibri" w:hAnsi="Calibri" w:cs="Arial"/>
        </w:rPr>
        <w:t>and the</w:t>
      </w:r>
      <w:r w:rsidR="000E472D" w:rsidRPr="0031295A">
        <w:rPr>
          <w:rFonts w:ascii="Calibri" w:hAnsi="Calibri" w:cs="Arial"/>
        </w:rPr>
        <w:t xml:space="preserve"> slow decay</w:t>
      </w:r>
      <w:r w:rsidR="00293A30" w:rsidRPr="0031295A">
        <w:rPr>
          <w:rFonts w:ascii="Calibri" w:hAnsi="Calibri" w:cs="Arial"/>
        </w:rPr>
        <w:t xml:space="preserve"> of these currents</w:t>
      </w:r>
      <w:r w:rsidR="000E472D" w:rsidRPr="0031295A">
        <w:rPr>
          <w:rFonts w:ascii="Calibri" w:hAnsi="Calibri" w:cs="Arial"/>
        </w:rPr>
        <w:t xml:space="preserve"> in the skin, </w:t>
      </w:r>
      <w:r w:rsidR="00BB5DFD" w:rsidRPr="0031295A">
        <w:rPr>
          <w:rFonts w:ascii="Calibri" w:hAnsi="Calibri" w:cs="Arial"/>
        </w:rPr>
        <w:t>a</w:t>
      </w:r>
      <w:r w:rsidR="007D7E4D" w:rsidRPr="0031295A">
        <w:rPr>
          <w:rFonts w:ascii="Calibri" w:hAnsi="Calibri" w:cs="Arial"/>
        </w:rPr>
        <w:t>nd</w:t>
      </w:r>
      <w:r w:rsidR="00BB5DFD" w:rsidRPr="0031295A">
        <w:rPr>
          <w:rFonts w:ascii="Calibri" w:hAnsi="Calibri" w:cs="Arial"/>
        </w:rPr>
        <w:t xml:space="preserve"> </w:t>
      </w:r>
      <w:r w:rsidR="000E472D" w:rsidRPr="0031295A">
        <w:rPr>
          <w:rFonts w:ascii="Calibri" w:hAnsi="Calibri" w:cs="Arial"/>
        </w:rPr>
        <w:t xml:space="preserve">physiological </w:t>
      </w:r>
      <w:r w:rsidR="007D7E4D" w:rsidRPr="0031295A">
        <w:rPr>
          <w:rFonts w:ascii="Calibri" w:hAnsi="Calibri" w:cs="Arial"/>
        </w:rPr>
        <w:t xml:space="preserve">sources </w:t>
      </w:r>
      <w:r w:rsidR="000E472D" w:rsidRPr="0031295A">
        <w:rPr>
          <w:rFonts w:ascii="Calibri" w:hAnsi="Calibri" w:cs="Arial"/>
        </w:rPr>
        <w:t xml:space="preserve">such as </w:t>
      </w:r>
      <w:r w:rsidRPr="0031295A">
        <w:rPr>
          <w:rFonts w:ascii="Calibri" w:hAnsi="Calibri" w:cs="Arial"/>
        </w:rPr>
        <w:t>muscular activity over the scalp</w:t>
      </w:r>
      <w:r w:rsidR="000E472D" w:rsidRPr="0031295A">
        <w:rPr>
          <w:rFonts w:ascii="Calibri" w:hAnsi="Calibri" w:cs="Arial"/>
        </w:rPr>
        <w:t xml:space="preserve"> </w:t>
      </w:r>
      <w:r w:rsidRPr="0031295A">
        <w:rPr>
          <w:rFonts w:ascii="Calibri" w:hAnsi="Calibri" w:cs="Arial"/>
        </w:rPr>
        <w:t xml:space="preserve">and auditory </w:t>
      </w:r>
      <w:r w:rsidR="000E472D" w:rsidRPr="0031295A">
        <w:rPr>
          <w:rFonts w:ascii="Calibri" w:hAnsi="Calibri" w:cs="Arial"/>
        </w:rPr>
        <w:t xml:space="preserve">or </w:t>
      </w:r>
      <w:r w:rsidRPr="0031295A">
        <w:rPr>
          <w:rFonts w:ascii="Calibri" w:hAnsi="Calibri" w:cs="Arial"/>
        </w:rPr>
        <w:t xml:space="preserve">somatosensory evoked potentials elicited by the operation of the </w:t>
      </w:r>
      <w:proofErr w:type="gramStart"/>
      <w:r w:rsidRPr="0031295A">
        <w:rPr>
          <w:rFonts w:ascii="Calibri" w:hAnsi="Calibri" w:cs="Arial"/>
        </w:rPr>
        <w:t>coil</w:t>
      </w:r>
      <w:r w:rsidR="00126FEA" w:rsidRPr="0031295A">
        <w:rPr>
          <w:rFonts w:ascii="Calibri" w:hAnsi="Calibri" w:cs="Arial"/>
        </w:rPr>
        <w:t xml:space="preserve"> </w:t>
      </w:r>
      <w:proofErr w:type="gramEnd"/>
      <w:r w:rsidR="00A711E6" w:rsidRPr="0031295A">
        <w:fldChar w:fldCharType="begin"/>
      </w:r>
      <w:r w:rsidR="00A711E6" w:rsidRPr="0031295A">
        <w:instrText xml:space="preserve"> HYPERLINK \l "_ENREF_17" \o "Julkunen, 2008 #1927" </w:instrText>
      </w:r>
      <w:r w:rsidR="00A711E6" w:rsidRPr="0031295A">
        <w:fldChar w:fldCharType="separate"/>
      </w:r>
      <w:r w:rsidR="008D2F5A" w:rsidRPr="0031295A">
        <w:rPr>
          <w:rFonts w:ascii="Calibri" w:hAnsi="Calibri" w:cs="Arial"/>
        </w:rPr>
        <w:fldChar w:fldCharType="begin">
          <w:fldData xml:space="preserve">PEVuZE5vdGU+PENpdGU+PEF1dGhvcj5KdWxrdW5lbjwvQXV0aG9yPjxZZWFyPjIwMDg8L1llYXI+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KdWxrdW5lbjwvQXV0aG9yPjxZZWFyPjIwMDg8L1llYXI+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17-20</w:t>
      </w:r>
      <w:r w:rsidR="008D2F5A" w:rsidRPr="0031295A">
        <w:rPr>
          <w:rFonts w:ascii="Calibri" w:hAnsi="Calibri" w:cs="Arial"/>
        </w:rPr>
        <w:fldChar w:fldCharType="end"/>
      </w:r>
      <w:r w:rsidR="00A711E6" w:rsidRPr="0031295A">
        <w:rPr>
          <w:rFonts w:ascii="Calibri" w:hAnsi="Calibri" w:cs="Arial"/>
        </w:rPr>
        <w:fldChar w:fldCharType="end"/>
      </w:r>
      <w:r w:rsidRPr="0031295A">
        <w:rPr>
          <w:rFonts w:ascii="Calibri" w:hAnsi="Calibri" w:cs="Arial"/>
        </w:rPr>
        <w:t xml:space="preserve">. </w:t>
      </w:r>
      <w:r w:rsidR="00B50BDB" w:rsidRPr="0031295A">
        <w:rPr>
          <w:rFonts w:ascii="Calibri" w:hAnsi="Calibri" w:cs="Arial"/>
        </w:rPr>
        <w:t xml:space="preserve">Although the mechanical </w:t>
      </w:r>
      <w:r w:rsidR="00293A30" w:rsidRPr="0031295A">
        <w:rPr>
          <w:rFonts w:ascii="Calibri" w:hAnsi="Calibri" w:cs="Arial"/>
        </w:rPr>
        <w:t xml:space="preserve">sources </w:t>
      </w:r>
      <w:r w:rsidR="00B50BDB" w:rsidRPr="0031295A">
        <w:rPr>
          <w:rFonts w:ascii="Calibri" w:hAnsi="Calibri" w:cs="Arial"/>
        </w:rPr>
        <w:t>of interference probably</w:t>
      </w:r>
      <w:r w:rsidR="00206391" w:rsidRPr="0031295A">
        <w:rPr>
          <w:rFonts w:ascii="Calibri" w:hAnsi="Calibri" w:cs="Arial"/>
        </w:rPr>
        <w:t xml:space="preserve"> produce</w:t>
      </w:r>
      <w:r w:rsidR="00B50BDB" w:rsidRPr="0031295A">
        <w:rPr>
          <w:rFonts w:ascii="Calibri" w:hAnsi="Calibri" w:cs="Arial"/>
        </w:rPr>
        <w:t xml:space="preserve"> larger </w:t>
      </w:r>
      <w:r w:rsidR="00206391" w:rsidRPr="0031295A">
        <w:rPr>
          <w:rFonts w:ascii="Calibri" w:hAnsi="Calibri" w:cs="Arial"/>
        </w:rPr>
        <w:t xml:space="preserve">amplitude artifacts </w:t>
      </w:r>
      <w:r w:rsidR="00B50BDB" w:rsidRPr="0031295A">
        <w:rPr>
          <w:rFonts w:ascii="Calibri" w:hAnsi="Calibri" w:cs="Arial"/>
        </w:rPr>
        <w:t xml:space="preserve">than the physiological ones, these different </w:t>
      </w:r>
      <w:r w:rsidR="001332D8" w:rsidRPr="0031295A">
        <w:rPr>
          <w:rFonts w:ascii="Calibri" w:hAnsi="Calibri" w:cs="Arial"/>
        </w:rPr>
        <w:t>artifacts</w:t>
      </w:r>
      <w:r w:rsidR="00B50BDB" w:rsidRPr="0031295A">
        <w:rPr>
          <w:rFonts w:ascii="Calibri" w:hAnsi="Calibri" w:cs="Arial"/>
        </w:rPr>
        <w:t xml:space="preserve"> cannot be separated, and the existence of any of them in the signal can confound the results. </w:t>
      </w:r>
      <w:r w:rsidRPr="0031295A">
        <w:rPr>
          <w:rFonts w:ascii="Calibri" w:hAnsi="Calibri" w:cs="Arial"/>
        </w:rPr>
        <w:t xml:space="preserve">One </w:t>
      </w:r>
      <w:r w:rsidRPr="0031295A">
        <w:rPr>
          <w:rFonts w:ascii="Calibri" w:hAnsi="Calibri" w:cs="Arial"/>
        </w:rPr>
        <w:lastRenderedPageBreak/>
        <w:t xml:space="preserve">possible solution is the application of repetitive TMS pulses prior to EEG recording ("offline TMS"), as opposed to simultaneous EEG-TMS. The inhibitory effect of such a protocol on cortical activity persists for several minutes (and up to half an hour) after the stimulation, and EEG can be measured during this effective time window and compared with baseline, pre-TMS, </w:t>
      </w:r>
      <w:proofErr w:type="gramStart"/>
      <w:r w:rsidRPr="0031295A">
        <w:rPr>
          <w:rFonts w:ascii="Calibri" w:hAnsi="Calibri" w:cs="Arial"/>
        </w:rPr>
        <w:t>EEG</w:t>
      </w:r>
      <w:proofErr w:type="gramEnd"/>
      <w:r w:rsidRPr="0031295A">
        <w:rPr>
          <w:rFonts w:ascii="Calibri" w:hAnsi="Calibri" w:cs="Arial"/>
        </w:rPr>
        <w:t xml:space="preserve"> data. Repetitive stimulation, however, is by definition lacking the high temporal resolution that online TMS may offer, where pulses can be administered at a precise timing relative to trial onset at the millisecond resolution. The effect of repetitive stimulation may also propagate via cortical connections across a wider area than desired and therefore significantly reduce the spatial resolution as well. </w:t>
      </w:r>
    </w:p>
    <w:p w14:paraId="50291117" w14:textId="77777777" w:rsidR="00EE1F1A" w:rsidRPr="0031295A" w:rsidRDefault="00EE1F1A" w:rsidP="00B752F7">
      <w:pPr>
        <w:jc w:val="both"/>
        <w:rPr>
          <w:rFonts w:ascii="Calibri" w:hAnsi="Calibri" w:cs="Arial"/>
        </w:rPr>
      </w:pPr>
    </w:p>
    <w:p w14:paraId="528173F3" w14:textId="554DF299" w:rsidR="00EE1F1A" w:rsidRPr="0031295A" w:rsidRDefault="00EE1F1A" w:rsidP="00B752F7">
      <w:pPr>
        <w:jc w:val="both"/>
        <w:rPr>
          <w:rFonts w:ascii="Calibri" w:hAnsi="Calibri" w:cs="Arial"/>
        </w:rPr>
      </w:pPr>
      <w:r w:rsidRPr="0031295A">
        <w:rPr>
          <w:rFonts w:ascii="Calibri" w:hAnsi="Calibri" w:cs="Arial"/>
        </w:rPr>
        <w:t xml:space="preserve">To take advantage of both the spatial and temporal resolution that TMS can provide, a simultaneous EEG-TMS combination can be applied. However, this requires methods for removal of artifacts generated by the magnetic stimulation on the EEG signal. Very few offline mathematical solutions for TMS artifact removal have been </w:t>
      </w:r>
      <w:proofErr w:type="gramStart"/>
      <w:r w:rsidRPr="0031295A">
        <w:rPr>
          <w:rFonts w:ascii="Calibri" w:hAnsi="Calibri" w:cs="Arial"/>
        </w:rPr>
        <w:t xml:space="preserve">proposed </w:t>
      </w:r>
      <w:proofErr w:type="gramEnd"/>
      <w:r w:rsidRPr="0031295A">
        <w:rPr>
          <w:rFonts w:ascii="Calibri" w:hAnsi="Calibri" w:cs="Arial"/>
        </w:rPr>
        <w:fldChar w:fldCharType="begin">
          <w:fldData xml:space="preserve">PEVuZE5vdGU+PENpdGU+PEF1dGhvcj5JbG1vbmllbWk8L0F1dGhvcj48WWVhcj4yMDEwPC9ZZWFy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MjkzLTMwMjwvcGFnZXM+PHZvbHVtZT4xNjI8L3ZvbHVtZT48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</w:fldData>
        </w:fldChar>
      </w:r>
      <w:r w:rsidR="00D7010A" w:rsidRPr="0031295A">
        <w:rPr>
          <w:rFonts w:ascii="Calibri" w:hAnsi="Calibri" w:cs="Arial"/>
        </w:rPr>
        <w:instrText xml:space="preserve"> ADDIN EN.CITE </w:instrText>
      </w:r>
      <w:r w:rsidR="00D7010A" w:rsidRPr="0031295A">
        <w:rPr>
          <w:rFonts w:ascii="Calibri" w:hAnsi="Calibri" w:cs="Arial"/>
        </w:rPr>
        <w:fldChar w:fldCharType="begin">
          <w:fldData xml:space="preserve">PEVuZE5vdGU+PENpdGU+PEF1dGhvcj5JbG1vbmllbWk8L0F1dGhvcj48WWVhcj4yMDEwPC9ZZWFy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MjkzLTMwMjwvcGFnZXM+PHZvbHVtZT4xNjI8L3ZvbHVtZT48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</w:fldData>
        </w:fldChar>
      </w:r>
      <w:r w:rsidR="00D7010A" w:rsidRPr="0031295A">
        <w:rPr>
          <w:rFonts w:ascii="Calibri" w:hAnsi="Calibri" w:cs="Arial"/>
        </w:rPr>
        <w:instrText xml:space="preserve"> ADDIN EN.CITE.DATA </w:instrText>
      </w:r>
      <w:r w:rsidR="00D7010A" w:rsidRPr="0031295A">
        <w:rPr>
          <w:rFonts w:ascii="Calibri" w:hAnsi="Calibri" w:cs="Arial"/>
        </w:rPr>
      </w:r>
      <w:r w:rsidR="00D7010A" w:rsidRPr="0031295A">
        <w:rPr>
          <w:rFonts w:ascii="Calibri" w:hAnsi="Calibri" w:cs="Arial"/>
        </w:rPr>
        <w:fldChar w:fldCharType="end"/>
      </w:r>
      <w:r w:rsidRPr="0031295A">
        <w:rPr>
          <w:rFonts w:ascii="Calibri" w:hAnsi="Calibri" w:cs="Arial"/>
        </w:rPr>
      </w:r>
      <w:r w:rsidRPr="0031295A">
        <w:rPr>
          <w:rFonts w:ascii="Calibri" w:hAnsi="Calibri" w:cs="Arial"/>
        </w:rPr>
        <w:fldChar w:fldCharType="separate"/>
      </w:r>
      <w:hyperlink w:anchor="_ENREF_16" w:tooltip="Ilmoniemi, 2010 #1920" w:history="1">
        <w:r w:rsidR="008D2F5A" w:rsidRPr="0031295A">
          <w:rPr>
            <w:rFonts w:ascii="Calibri" w:hAnsi="Calibri" w:cs="Arial"/>
            <w:noProof/>
            <w:vertAlign w:val="superscript"/>
          </w:rPr>
          <w:t>16</w:t>
        </w:r>
      </w:hyperlink>
      <w:r w:rsidR="00D7010A" w:rsidRPr="0031295A">
        <w:rPr>
          <w:rFonts w:ascii="Calibri" w:hAnsi="Calibri" w:cs="Arial"/>
          <w:noProof/>
          <w:vertAlign w:val="superscript"/>
        </w:rPr>
        <w:t>,</w:t>
      </w:r>
      <w:hyperlink w:anchor="_ENREF_21" w:tooltip="Litvak, 2007 #1921" w:history="1">
        <w:r w:rsidR="008D2F5A" w:rsidRPr="0031295A">
          <w:rPr>
            <w:rFonts w:ascii="Calibri" w:hAnsi="Calibri" w:cs="Arial"/>
            <w:noProof/>
            <w:vertAlign w:val="superscript"/>
          </w:rPr>
          <w:t>21</w:t>
        </w:r>
      </w:hyperlink>
      <w:r w:rsidR="00D7010A" w:rsidRPr="0031295A">
        <w:rPr>
          <w:rFonts w:ascii="Calibri" w:hAnsi="Calibri" w:cs="Arial"/>
          <w:noProof/>
          <w:vertAlign w:val="superscript"/>
        </w:rPr>
        <w:t>,</w:t>
      </w:r>
      <w:hyperlink w:anchor="_ENREF_22" w:tooltip="Morbidi, 2007 #1928" w:history="1">
        <w:r w:rsidR="008D2F5A" w:rsidRPr="0031295A">
          <w:rPr>
            <w:rFonts w:ascii="Calibri" w:hAnsi="Calibri" w:cs="Arial"/>
            <w:noProof/>
            <w:vertAlign w:val="superscript"/>
          </w:rPr>
          <w:t>22</w:t>
        </w:r>
      </w:hyperlink>
      <w:r w:rsidRPr="0031295A">
        <w:rPr>
          <w:rFonts w:ascii="Calibri" w:hAnsi="Calibri" w:cs="Arial"/>
        </w:rPr>
        <w:fldChar w:fldCharType="end"/>
      </w:r>
      <w:r w:rsidRPr="0031295A">
        <w:rPr>
          <w:rFonts w:ascii="Calibri" w:hAnsi="Calibri" w:cs="Arial"/>
        </w:rPr>
        <w:t xml:space="preserve">, although no method is agreed upon, and no one method may be optimal for all experimental designs. A "clipping" system, consisting of a sample-and-hold circuitry, was also developed to momentarily stop EEG acquisition during TMS pulse delivery </w:t>
      </w:r>
      <w:hyperlink w:anchor="_ENREF_20" w:tooltip="Virtanen, 1999 #1923"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Virtanen&lt;/Author&gt;&lt;Year&gt;1999&lt;/Year&gt;&lt;RecNum&gt;1923&lt;/RecNum&gt;&lt;DisplayText&gt;&lt;style face="superscript"&gt;20&lt;/style&gt;&lt;/DisplayText&gt;&lt;record&gt;&lt;rec-number&gt;1923&lt;/rec-number&gt;&lt;foreign-keys&gt;&lt;key app="EN" db-id="epd92a2z6tsxr1efxw5pv0srfp25txeazx2e" timestamp="1365536781"&gt;1923&lt;/key&gt;&lt;/foreign-keys&gt;&lt;ref-type name="Journal Article"&gt;17&lt;/ref-type&gt;&lt;contributors&gt;&lt;authors&gt;&lt;author&gt;Virtanen, J.&lt;/author&gt;&lt;author&gt;Ruohonen, J.&lt;/author&gt;&lt;author&gt;Naatanen, R.&lt;/author&gt;&lt;author&gt;Ilmoniemi, R. J.&lt;/author&gt;&lt;/authors&gt;&lt;/contributors&gt;&lt;auth-address&gt;Department of Psychology, University of Helsinki, Finland. juha@biomag.helsinki.fi&lt;/auth-address&gt;&lt;titles&gt;&lt;title&gt;Instrumentation for the measurement of electric brain responses to transcranial magnetic stimulation&lt;/title&gt;&lt;secondary-title&gt;Med Biol Eng Comput&lt;/secondary-title&gt;&lt;/titles&gt;&lt;periodical&gt;&lt;full-title&gt;Med Biol Eng Comput&lt;/full-title&gt;&lt;/periodical&gt;&lt;pages&gt;322-6&lt;/pages&gt;&lt;volume&gt;37&lt;/volume&gt;&lt;number&gt;3&lt;/number&gt;&lt;edition&gt;1999/10/03&lt;/edition&gt;&lt;keywords&gt;&lt;keyword&gt;Electrodes&lt;/keyword&gt;&lt;keyword&gt;Equipment Design&lt;/keyword&gt;&lt;keyword&gt;Humans&lt;/keyword&gt;&lt;keyword&gt;Magnetoencephalography/ instrumentation&lt;/keyword&gt;&lt;/keywords&gt;&lt;dates&gt;&lt;year&gt;1999&lt;/year&gt;&lt;pub-dates&gt;&lt;date&gt;May&lt;/date&gt;&lt;/pub-dates&gt;&lt;/dates&gt;&lt;isbn&gt;0140-0118 (Print)&amp;#xD;0140-0118 (Linking)&lt;/isbn&gt;&lt;accession-num&gt;10505382&lt;/accession-num&gt;&lt;urls&gt;&lt;/urls&gt;&lt;remote-database-provider&gt;Nlm&lt;/remote-database-provider&gt;&lt;language&gt;eng&lt;/language&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20</w:t>
        </w:r>
        <w:r w:rsidR="008D2F5A" w:rsidRPr="0031295A">
          <w:rPr>
            <w:rFonts w:ascii="Calibri" w:hAnsi="Calibri" w:cs="Arial"/>
          </w:rPr>
          <w:fldChar w:fldCharType="end"/>
        </w:r>
      </w:hyperlink>
      <w:r w:rsidRPr="0031295A">
        <w:rPr>
          <w:rFonts w:ascii="Calibri" w:hAnsi="Calibri" w:cs="Arial"/>
        </w:rPr>
        <w:t xml:space="preserve">. This technique not only requires specialized hardware, but may not completely remove the residual TMS artifact. In this paper we will describe </w:t>
      </w:r>
      <w:r w:rsidR="00F142DB" w:rsidRPr="0031295A">
        <w:rPr>
          <w:rFonts w:ascii="Calibri" w:hAnsi="Calibri" w:cs="Arial"/>
        </w:rPr>
        <w:t>an adaptation of an EEG-TMS methodology</w:t>
      </w:r>
      <w:r w:rsidRPr="0031295A">
        <w:rPr>
          <w:rFonts w:ascii="Calibri" w:hAnsi="Calibri" w:cs="Arial"/>
        </w:rPr>
        <w:t xml:space="preserve"> developed by </w:t>
      </w:r>
      <w:proofErr w:type="spellStart"/>
      <w:r w:rsidRPr="0031295A">
        <w:rPr>
          <w:rFonts w:ascii="Calibri" w:hAnsi="Calibri" w:cs="Arial"/>
        </w:rPr>
        <w:t>Thut</w:t>
      </w:r>
      <w:proofErr w:type="spellEnd"/>
      <w:r w:rsidRPr="0031295A">
        <w:rPr>
          <w:rFonts w:ascii="Calibri" w:hAnsi="Calibri" w:cs="Arial"/>
        </w:rPr>
        <w:t xml:space="preserve"> and </w:t>
      </w:r>
      <w:proofErr w:type="gramStart"/>
      <w:r w:rsidRPr="0031295A">
        <w:rPr>
          <w:rFonts w:ascii="Calibri" w:hAnsi="Calibri" w:cs="Arial"/>
        </w:rPr>
        <w:t xml:space="preserve">colleagues </w:t>
      </w:r>
      <w:proofErr w:type="gramEnd"/>
      <w:r w:rsidR="00A711E6" w:rsidRPr="0031295A">
        <w:fldChar w:fldCharType="begin"/>
      </w:r>
      <w:r w:rsidR="00A711E6" w:rsidRPr="0031295A">
        <w:instrText xml:space="preserve"> HYPERLINK \l "_</w:instrText>
      </w:r>
      <w:r w:rsidR="00A711E6" w:rsidRPr="0031295A">
        <w:instrText xml:space="preserve">ENREF_19" \o "Thut, 2005 #1821" </w:instrText>
      </w:r>
      <w:r w:rsidR="00A711E6" w:rsidRPr="0031295A">
        <w:fldChar w:fldCharType="separate"/>
      </w:r>
      <w:r w:rsidR="008D2F5A" w:rsidRPr="0031295A">
        <w:rPr>
          <w:rFonts w:ascii="Calibri" w:hAnsi="Calibri" w:cs="Arial"/>
        </w:rPr>
        <w:fldChar w:fldCharType="begin">
          <w:fldData xml:space="preserve">PEVuZE5vdGU+PENpdGU+PEF1dGhvcj5UaHV0PC9BdXRob3I+PFllYXI+MjAwNTwvWWVhcj48UmVj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==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UaHV0PC9BdXRob3I+PFllYXI+MjAwNTwvWWVhcj48UmVj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==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19</w:t>
      </w:r>
      <w:r w:rsidR="008D2F5A" w:rsidRPr="0031295A">
        <w:rPr>
          <w:rFonts w:ascii="Calibri" w:hAnsi="Calibri" w:cs="Arial"/>
        </w:rPr>
        <w:fldChar w:fldCharType="end"/>
      </w:r>
      <w:r w:rsidR="00A711E6" w:rsidRPr="0031295A">
        <w:rPr>
          <w:rFonts w:ascii="Calibri" w:hAnsi="Calibri" w:cs="Arial"/>
        </w:rPr>
        <w:fldChar w:fldCharType="end"/>
      </w:r>
      <w:r w:rsidRPr="0031295A">
        <w:rPr>
          <w:rFonts w:ascii="Calibri" w:hAnsi="Calibri" w:cs="Arial"/>
        </w:rPr>
        <w:t>, particularly suitable for ERP studies. This technique allows reliable extraction of ERP while eliminating all the residual noise components cau</w:t>
      </w:r>
      <w:r w:rsidR="003E72F1" w:rsidRPr="0031295A">
        <w:rPr>
          <w:rFonts w:ascii="Calibri" w:hAnsi="Calibri" w:cs="Arial"/>
        </w:rPr>
        <w:t xml:space="preserve">sed by the TMS pulse (see Fig. </w:t>
      </w:r>
      <w:r w:rsidR="009B4585" w:rsidRPr="0031295A">
        <w:rPr>
          <w:rFonts w:ascii="Calibri" w:hAnsi="Calibri" w:cs="Arial"/>
        </w:rPr>
        <w:t>2</w:t>
      </w:r>
      <w:r w:rsidRPr="0031295A">
        <w:rPr>
          <w:rFonts w:ascii="Calibri" w:hAnsi="Calibri" w:cs="Arial"/>
        </w:rPr>
        <w:t>). We will further provide general guidance towards a successful EEG-TMS experimental setup.</w:t>
      </w:r>
    </w:p>
    <w:p w14:paraId="4B4A0DE3" w14:textId="77777777" w:rsidR="00EE1F1A" w:rsidRPr="0031295A" w:rsidRDefault="00EE1F1A" w:rsidP="00B752F7">
      <w:pPr>
        <w:jc w:val="both"/>
        <w:rPr>
          <w:rFonts w:ascii="Calibri" w:hAnsi="Calibri" w:cs="Arial"/>
        </w:rPr>
      </w:pPr>
    </w:p>
    <w:p w14:paraId="7303AAC8" w14:textId="7DC47D62" w:rsidR="00EE1F1A" w:rsidRPr="0031295A" w:rsidRDefault="00EE1F1A" w:rsidP="00B752F7">
      <w:pPr>
        <w:jc w:val="both"/>
        <w:rPr>
          <w:rFonts w:ascii="Calibri" w:hAnsi="Calibri" w:cs="Arial"/>
        </w:rPr>
      </w:pPr>
      <w:r w:rsidRPr="0031295A">
        <w:rPr>
          <w:rFonts w:ascii="Calibri" w:hAnsi="Calibri" w:cs="Arial"/>
        </w:rPr>
        <w:t xml:space="preserve">Another challenge in TMS studies addressed in this methodological paper is finding the best coil position and angle for an accurate targeting of the desired cortical area. We will describe the use of a stereotactic navigation system to </w:t>
      </w:r>
      <w:proofErr w:type="spellStart"/>
      <w:r w:rsidRPr="0031295A">
        <w:rPr>
          <w:rFonts w:ascii="Calibri" w:hAnsi="Calibri" w:cs="Arial"/>
        </w:rPr>
        <w:t>coregister</w:t>
      </w:r>
      <w:proofErr w:type="spellEnd"/>
      <w:r w:rsidRPr="0031295A">
        <w:rPr>
          <w:rFonts w:ascii="Calibri" w:hAnsi="Calibri" w:cs="Arial"/>
        </w:rPr>
        <w:t xml:space="preserve"> the subject's head with the pre-acquired functional MRI images. Although the navigation system can be used to localize anatomically-defined brain structures, an fMRI-guided targeting is particularly useful since for many functions and experimental effects the precise location of activation cannot be inferred from anatomical markers alone. For such functional regions of interest (ROI), the definition of an area is made for each participant individually.  </w:t>
      </w:r>
    </w:p>
    <w:p w14:paraId="6EBBBB61" w14:textId="77777777" w:rsidR="00EE1F1A" w:rsidRPr="0031295A" w:rsidRDefault="00EE1F1A" w:rsidP="00B752F7">
      <w:pPr>
        <w:jc w:val="both"/>
        <w:rPr>
          <w:rFonts w:ascii="Calibri" w:hAnsi="Calibri" w:cs="Arial"/>
        </w:rPr>
      </w:pPr>
      <w:r w:rsidRPr="0031295A">
        <w:rPr>
          <w:rFonts w:ascii="Calibri" w:hAnsi="Calibri" w:cs="Arial"/>
        </w:rPr>
        <w:t xml:space="preserve"> </w:t>
      </w:r>
    </w:p>
    <w:p w14:paraId="33107AD7" w14:textId="2B012EAF" w:rsidR="00EE1F1A" w:rsidRPr="0031295A" w:rsidRDefault="00EE1F1A" w:rsidP="00B752F7">
      <w:pPr>
        <w:jc w:val="both"/>
        <w:rPr>
          <w:rFonts w:ascii="Calibri" w:hAnsi="Calibri" w:cs="Arial"/>
        </w:rPr>
      </w:pPr>
      <w:r w:rsidRPr="0031295A">
        <w:rPr>
          <w:rFonts w:ascii="Calibri" w:hAnsi="Calibri" w:cs="Arial"/>
        </w:rPr>
        <w:t xml:space="preserve">To illustrate all of the above, we will provide an example of a study we conducted previously, in which EEG was recorded concurrently with TMS guided by fMRI activations </w:t>
      </w:r>
      <w:hyperlink w:anchor="_ENREF_7" w:tooltip="Sadeh, 2011 #1607"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Sadeh&lt;/Author&gt;&lt;Year&gt;2011&lt;/Year&gt;&lt;RecNum&gt;1607&lt;/RecNum&gt;&lt;DisplayText&gt;&lt;style face="superscript"&gt;7&lt;/style&gt;&lt;/DisplayText&gt;&lt;record&gt;&lt;rec-number&gt;1607&lt;/rec-number&gt;&lt;foreign-keys&gt;&lt;key app="EN" db-id="epd92a2z6tsxr1efxw5pv0srfp25txeazx2e" timestamp="0"&gt;1607&lt;/key&gt;&lt;/foreign-keys&gt;&lt;ref-type name="Journal Article"&gt;17&lt;/ref-type&gt;&lt;contributors&gt;&lt;authors&gt;&lt;author&gt;Sadeh, B.&lt;/author&gt;&lt;author&gt;Pitcher, D.&lt;/author&gt;&lt;author&gt;Brandman, T.&lt;/author&gt;&lt;author&gt;Eisen, A.&lt;/author&gt;&lt;author&gt;Thaler, A.&lt;/author&gt;&lt;author&gt;Yovel, G.&lt;/author&gt;&lt;/authors&gt;&lt;/contributors&gt;&lt;auth-address&gt;Department of Psychology, Tel-Aviv University, Tel-Aviv 69978, Israel. boazsadeh@gmail.com&lt;/auth-address&gt;&lt;titles&gt;&lt;title&gt;Stimulation of category-selective brain areas modulates ERP to their preferred categories&lt;/title&gt;&lt;secondary-title&gt;Curr Biol&lt;/secondary-title&gt;&lt;/titles&gt;&lt;pages&gt;1894-9&lt;/pages&gt;&lt;volume&gt;21&lt;/volume&gt;&lt;number&gt;22&lt;/number&gt;&lt;edition&gt;2011/11/01&lt;/edition&gt;&lt;keywords&gt;&lt;keyword&gt;Adult&lt;/keyword&gt;&lt;keyword&gt;Electroencephalography&lt;/keyword&gt;&lt;keyword&gt;Evoked Potentials&lt;/keyword&gt;&lt;keyword&gt;Face&lt;/keyword&gt;&lt;keyword&gt;Female&lt;/keyword&gt;&lt;keyword&gt;Human Body&lt;/keyword&gt;&lt;keyword&gt;Humans&lt;/keyword&gt;&lt;keyword&gt;Magnetic Resonance Imaging&lt;/keyword&gt;&lt;keyword&gt;Male&lt;/keyword&gt;&lt;keyword&gt;Pattern Recognition, Visual&lt;/keyword&gt;&lt;keyword&gt;Photic Stimulation&lt;/keyword&gt;&lt;keyword&gt;Transcranial Magnetic Stimulation&lt;/keyword&gt;&lt;keyword&gt;Visual Cortex/ physiology&lt;/keyword&gt;&lt;keyword&gt;Visual Perception&lt;/keyword&gt;&lt;keyword&gt;Young Adult&lt;/keyword&gt;&lt;/keywords&gt;&lt;dates&gt;&lt;year&gt;2011&lt;/year&gt;&lt;pub-dates&gt;&lt;date&gt;Nov 22&lt;/date&gt;&lt;/pub-dates&gt;&lt;/dates&gt;&lt;isbn&gt;1879-0445 (Electronic)&amp;#xD;0960-9822 (Linking)&lt;/isbn&gt;&lt;accession-num&gt;22036183&lt;/accession-num&gt;&lt;urls&gt;&lt;/urls&gt;&lt;electronic-resource-num&gt;S0960-9822(11)01032-3 [pii]&amp;#xD;10.1016/j.cub.2011.09.030 [doi]&lt;/electronic-resource-num&gt;&lt;remote-database-provider&gt;Nlm&lt;/remote-database-provider&gt;&lt;language&gt;eng&lt;/language&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7</w:t>
        </w:r>
        <w:r w:rsidR="008D2F5A" w:rsidRPr="0031295A">
          <w:rPr>
            <w:rFonts w:ascii="Calibri" w:hAnsi="Calibri" w:cs="Arial"/>
          </w:rPr>
          <w:fldChar w:fldCharType="end"/>
        </w:r>
      </w:hyperlink>
      <w:r w:rsidRPr="0031295A">
        <w:rPr>
          <w:rFonts w:ascii="Calibri" w:hAnsi="Calibri" w:cs="Arial"/>
        </w:rPr>
        <w:t xml:space="preserve">. In this study, a double dissociation was made between face-selective and body-selective ERPs: although face and body ERPs peak around the same latency and electrode sites, targeting individually defined face-selective and body-selective areas in the lateral occipital lobe enabled us to dissociate the neural networks underlying each ERP response. Finally, we will try to give more general </w:t>
      </w:r>
      <w:proofErr w:type="gramStart"/>
      <w:r w:rsidRPr="0031295A">
        <w:rPr>
          <w:rFonts w:ascii="Calibri" w:hAnsi="Calibri" w:cs="Arial"/>
        </w:rPr>
        <w:t>advise</w:t>
      </w:r>
      <w:proofErr w:type="gramEnd"/>
      <w:r w:rsidRPr="0031295A">
        <w:rPr>
          <w:rFonts w:ascii="Calibri" w:hAnsi="Calibri" w:cs="Arial"/>
        </w:rPr>
        <w:t xml:space="preserve"> for optimizing EEG recording during TMS application.</w:t>
      </w:r>
    </w:p>
    <w:p w14:paraId="1A4554A9" w14:textId="77777777" w:rsidR="00EE1F1A" w:rsidRPr="0031295A" w:rsidRDefault="00EE1F1A" w:rsidP="00B752F7">
      <w:pPr>
        <w:jc w:val="both"/>
        <w:rPr>
          <w:rFonts w:ascii="Calibri" w:hAnsi="Calibri" w:cs="Arial"/>
        </w:rPr>
      </w:pPr>
    </w:p>
    <w:p w14:paraId="400E9C2B" w14:textId="77777777" w:rsidR="0031295A" w:rsidRDefault="0031295A">
      <w:pPr>
        <w:rPr>
          <w:rFonts w:ascii="Calibri" w:hAnsi="Calibri" w:cs="Arial"/>
          <w:b/>
          <w:bCs/>
        </w:rPr>
      </w:pPr>
      <w:r>
        <w:rPr>
          <w:rFonts w:ascii="Calibri" w:hAnsi="Calibri" w:cs="Arial"/>
          <w:b/>
          <w:bCs/>
        </w:rPr>
        <w:br w:type="page"/>
      </w:r>
    </w:p>
    <w:p w14:paraId="70CDA6F7" w14:textId="678A4F3C" w:rsidR="00EE1F1A" w:rsidRPr="0031295A" w:rsidRDefault="00EE1F1A" w:rsidP="00B752F7">
      <w:pPr>
        <w:jc w:val="both"/>
        <w:rPr>
          <w:rFonts w:ascii="Calibri" w:hAnsi="Calibri" w:cs="Arial"/>
          <w:b/>
          <w:bCs/>
        </w:rPr>
      </w:pPr>
      <w:r w:rsidRPr="0031295A">
        <w:rPr>
          <w:rFonts w:ascii="Calibri" w:hAnsi="Calibri" w:cs="Arial"/>
          <w:b/>
          <w:bCs/>
        </w:rPr>
        <w:lastRenderedPageBreak/>
        <w:t>Protocol</w:t>
      </w:r>
    </w:p>
    <w:p w14:paraId="1C8B4E30" w14:textId="77777777" w:rsidR="00EE1F1A" w:rsidRPr="0031295A" w:rsidRDefault="00EE1F1A" w:rsidP="00B752F7">
      <w:pPr>
        <w:jc w:val="both"/>
        <w:rPr>
          <w:rFonts w:ascii="Calibri" w:hAnsi="Calibri" w:cs="Arial"/>
          <w:b/>
          <w:bCs/>
        </w:rPr>
      </w:pPr>
    </w:p>
    <w:p w14:paraId="2743560A" w14:textId="77777777" w:rsidR="00EE1F1A" w:rsidRPr="0031295A" w:rsidRDefault="00EE1F1A" w:rsidP="00B752F7">
      <w:pPr>
        <w:jc w:val="both"/>
        <w:rPr>
          <w:rFonts w:ascii="Calibri" w:hAnsi="Calibri" w:cs="Arial"/>
        </w:rPr>
      </w:pPr>
      <w:r w:rsidRPr="0031295A">
        <w:rPr>
          <w:rFonts w:ascii="Calibri" w:hAnsi="Calibri" w:cs="Arial"/>
          <w:highlight w:val="yellow"/>
        </w:rPr>
        <w:t>The experiment is conducted in two separate sessions. During the first session a functional MRI experiment (e.g. a functional localizer) is carried out in order to define the desired TMS target areas on an individual subject basis</w:t>
      </w:r>
      <w:r w:rsidRPr="0031295A">
        <w:rPr>
          <w:rFonts w:ascii="Calibri" w:hAnsi="Calibri" w:cs="Arial"/>
        </w:rPr>
        <w:t xml:space="preserve">. The fMRI results </w:t>
      </w:r>
      <w:r w:rsidR="004D3B3C" w:rsidRPr="0031295A">
        <w:rPr>
          <w:rFonts w:ascii="Calibri" w:hAnsi="Calibri" w:cs="Arial"/>
        </w:rPr>
        <w:t>are then</w:t>
      </w:r>
      <w:r w:rsidRPr="0031295A">
        <w:rPr>
          <w:rFonts w:ascii="Calibri" w:hAnsi="Calibri" w:cs="Arial"/>
        </w:rPr>
        <w:t xml:space="preserve"> fed into a stereotactic navigation system for an accurate TMS targeting. </w:t>
      </w:r>
      <w:r w:rsidRPr="0031295A">
        <w:rPr>
          <w:rFonts w:ascii="Calibri" w:hAnsi="Calibri" w:cs="Arial"/>
          <w:highlight w:val="yellow"/>
        </w:rPr>
        <w:t>The second session is held following the analysis of the fMRI data, during which EEG is recorded concurrently with TMS</w:t>
      </w:r>
      <w:r w:rsidRPr="0031295A">
        <w:rPr>
          <w:rFonts w:ascii="Calibri" w:hAnsi="Calibri" w:cs="Arial"/>
        </w:rPr>
        <w:t xml:space="preserve">. The protocol described here was approved by the ethics committee of the Tel-Aviv </w:t>
      </w:r>
      <w:proofErr w:type="spellStart"/>
      <w:r w:rsidRPr="0031295A">
        <w:rPr>
          <w:rFonts w:ascii="Calibri" w:hAnsi="Calibri" w:cs="Arial"/>
        </w:rPr>
        <w:t>Sourasky</w:t>
      </w:r>
      <w:proofErr w:type="spellEnd"/>
      <w:r w:rsidRPr="0031295A">
        <w:rPr>
          <w:rFonts w:ascii="Calibri" w:hAnsi="Calibri" w:cs="Arial"/>
        </w:rPr>
        <w:t xml:space="preserve"> Medical Center.</w:t>
      </w:r>
    </w:p>
    <w:p w14:paraId="28A0B980" w14:textId="77777777" w:rsidR="00540C30" w:rsidRPr="0031295A" w:rsidRDefault="00540C30" w:rsidP="00B752F7">
      <w:pPr>
        <w:jc w:val="both"/>
        <w:rPr>
          <w:rFonts w:ascii="Calibri" w:hAnsi="Calibri" w:cs="Arial"/>
        </w:rPr>
      </w:pPr>
    </w:p>
    <w:p w14:paraId="5D4885DD" w14:textId="2FCBFC85" w:rsidR="00EE1F1A" w:rsidRPr="0031295A" w:rsidRDefault="00540C30" w:rsidP="0031295A">
      <w:pPr>
        <w:widowControl w:val="0"/>
        <w:autoSpaceDE w:val="0"/>
        <w:autoSpaceDN w:val="0"/>
        <w:adjustRightInd w:val="0"/>
        <w:spacing w:after="240"/>
        <w:rPr>
          <w:rFonts w:ascii="Times" w:hAnsi="Times" w:cs="Times"/>
          <w:lang w:bidi="ar-SA"/>
        </w:rPr>
      </w:pPr>
      <w:r w:rsidRPr="0031295A">
        <w:rPr>
          <w:rFonts w:ascii="Calibri" w:hAnsi="Calibri" w:cs="Arial"/>
          <w:bCs/>
        </w:rPr>
        <w:t xml:space="preserve">In the example given in this paper, data were analyzed with </w:t>
      </w:r>
      <w:proofErr w:type="spellStart"/>
      <w:r w:rsidR="0031295A">
        <w:rPr>
          <w:rFonts w:ascii="Calibri" w:hAnsi="Calibri" w:cs="Arial"/>
        </w:rPr>
        <w:t>Matlab</w:t>
      </w:r>
      <w:proofErr w:type="spellEnd"/>
      <w:r w:rsidRPr="0031295A">
        <w:rPr>
          <w:rFonts w:ascii="Calibri" w:hAnsi="Calibri" w:cs="Arial"/>
          <w:bCs/>
        </w:rPr>
        <w:t xml:space="preserve"> version 7.7 (R2008b).  The </w:t>
      </w:r>
      <w:r w:rsidR="00392AE8" w:rsidRPr="0031295A">
        <w:rPr>
          <w:rFonts w:ascii="Calibri" w:hAnsi="Calibri" w:cs="Arial"/>
          <w:bCs/>
        </w:rPr>
        <w:t>Statistical Parametr</w:t>
      </w:r>
      <w:r w:rsidR="00691C14" w:rsidRPr="0031295A">
        <w:rPr>
          <w:rFonts w:ascii="Calibri" w:hAnsi="Calibri" w:cs="Arial"/>
          <w:bCs/>
        </w:rPr>
        <w:t>i</w:t>
      </w:r>
      <w:r w:rsidR="00392AE8" w:rsidRPr="0031295A">
        <w:rPr>
          <w:rFonts w:ascii="Calibri" w:hAnsi="Calibri" w:cs="Arial"/>
          <w:bCs/>
        </w:rPr>
        <w:t>c Map</w:t>
      </w:r>
      <w:r w:rsidR="00691C14" w:rsidRPr="0031295A">
        <w:rPr>
          <w:rFonts w:ascii="Calibri" w:hAnsi="Calibri" w:cs="Arial"/>
          <w:bCs/>
        </w:rPr>
        <w:t>ping</w:t>
      </w:r>
      <w:r w:rsidR="00392AE8" w:rsidRPr="0031295A">
        <w:rPr>
          <w:rFonts w:ascii="Calibri" w:hAnsi="Calibri" w:cs="Arial"/>
          <w:bCs/>
        </w:rPr>
        <w:t xml:space="preserve"> (</w:t>
      </w:r>
      <w:r w:rsidRPr="0031295A">
        <w:rPr>
          <w:rFonts w:ascii="Calibri" w:hAnsi="Calibri" w:cs="Arial"/>
          <w:bCs/>
        </w:rPr>
        <w:t>SPM</w:t>
      </w:r>
      <w:r w:rsidR="00A12C22" w:rsidRPr="0031295A">
        <w:rPr>
          <w:rFonts w:ascii="Calibri" w:hAnsi="Calibri" w:cs="Arial"/>
          <w:bCs/>
        </w:rPr>
        <w:t xml:space="preserve"> 5</w:t>
      </w:r>
      <w:r w:rsidR="00392AE8" w:rsidRPr="0031295A">
        <w:rPr>
          <w:rFonts w:ascii="Calibri" w:hAnsi="Calibri" w:cs="Arial"/>
          <w:bCs/>
        </w:rPr>
        <w:t>)</w:t>
      </w:r>
      <w:r w:rsidRPr="0031295A">
        <w:rPr>
          <w:rFonts w:ascii="Calibri" w:hAnsi="Calibri" w:cs="Arial"/>
          <w:bCs/>
        </w:rPr>
        <w:t xml:space="preserve"> </w:t>
      </w:r>
      <w:r w:rsidR="00A12C22" w:rsidRPr="0031295A">
        <w:rPr>
          <w:rFonts w:ascii="Calibri" w:hAnsi="Calibri" w:cs="Arial"/>
          <w:bCs/>
        </w:rPr>
        <w:t xml:space="preserve">software for </w:t>
      </w:r>
      <w:proofErr w:type="spellStart"/>
      <w:r w:rsidR="00A12C22" w:rsidRPr="0031295A">
        <w:rPr>
          <w:rFonts w:ascii="Calibri" w:hAnsi="Calibri" w:cs="Arial"/>
          <w:bCs/>
        </w:rPr>
        <w:t>Matlab</w:t>
      </w:r>
      <w:proofErr w:type="spellEnd"/>
      <w:r w:rsidR="00392AE8" w:rsidRPr="0031295A">
        <w:rPr>
          <w:rFonts w:ascii="Calibri" w:hAnsi="Calibri" w:cs="Arial"/>
          <w:bCs/>
        </w:rPr>
        <w:t xml:space="preserve"> </w:t>
      </w:r>
      <w:r w:rsidR="00A12C22" w:rsidRPr="0031295A">
        <w:rPr>
          <w:rFonts w:ascii="Calibri" w:hAnsi="Calibri" w:cs="Arial"/>
          <w:bCs/>
        </w:rPr>
        <w:t>and</w:t>
      </w:r>
      <w:r w:rsidR="00392AE8" w:rsidRPr="0031295A">
        <w:rPr>
          <w:rFonts w:ascii="Calibri" w:hAnsi="Calibri" w:cs="Arial"/>
          <w:bCs/>
        </w:rPr>
        <w:t xml:space="preserve"> </w:t>
      </w:r>
      <w:proofErr w:type="spellStart"/>
      <w:r w:rsidR="00A12C22" w:rsidRPr="0031295A">
        <w:rPr>
          <w:rFonts w:ascii="Calibri" w:hAnsi="Calibri" w:cs="Arial"/>
          <w:bCs/>
        </w:rPr>
        <w:t>MarsBar</w:t>
      </w:r>
      <w:proofErr w:type="spellEnd"/>
      <w:r w:rsidRPr="0031295A">
        <w:rPr>
          <w:rFonts w:ascii="Calibri" w:hAnsi="Calibri" w:cs="Arial"/>
          <w:bCs/>
        </w:rPr>
        <w:t xml:space="preserve"> </w:t>
      </w:r>
      <w:r w:rsidR="00A12C22" w:rsidRPr="0031295A">
        <w:rPr>
          <w:rFonts w:ascii="Calibri" w:hAnsi="Calibri" w:cs="Arial"/>
          <w:bCs/>
        </w:rPr>
        <w:t>toolbox</w:t>
      </w:r>
      <w:r w:rsidRPr="0031295A">
        <w:rPr>
          <w:rFonts w:ascii="Calibri" w:hAnsi="Calibri" w:cs="Arial"/>
          <w:bCs/>
        </w:rPr>
        <w:t xml:space="preserve"> </w:t>
      </w:r>
      <w:r w:rsidR="007A49E2" w:rsidRPr="0031295A">
        <w:rPr>
          <w:rFonts w:ascii="Calibri" w:hAnsi="Calibri" w:cs="Arial"/>
          <w:bCs/>
        </w:rPr>
        <w:t>for SPM</w:t>
      </w:r>
      <w:r w:rsidR="00A81054" w:rsidRPr="0031295A">
        <w:rPr>
          <w:rFonts w:ascii="Calibri" w:hAnsi="Calibri" w:cs="Arial"/>
          <w:bCs/>
        </w:rPr>
        <w:t xml:space="preserve"> </w:t>
      </w:r>
      <w:hyperlink w:anchor="_ENREF_23" w:tooltip="Brett, 2002 #1930" w:history="1">
        <w:r w:rsidR="008D2F5A" w:rsidRPr="0031295A">
          <w:rPr>
            <w:rFonts w:ascii="Calibri" w:hAnsi="Calibri" w:cs="Arial"/>
            <w:bCs/>
          </w:rPr>
          <w:fldChar w:fldCharType="begin"/>
        </w:r>
        <w:r w:rsidR="008D2F5A" w:rsidRPr="0031295A">
          <w:rPr>
            <w:rFonts w:ascii="Calibri" w:hAnsi="Calibri" w:cs="Arial"/>
            <w:bCs/>
          </w:rPr>
          <w:instrText xml:space="preserve"> ADDIN EN.CITE &lt;EndNote&gt;&lt;Cite&gt;&lt;Author&gt;Brett&lt;/Author&gt;&lt;Year&gt;2002&lt;/Year&gt;&lt;RecNum&gt;1930&lt;/RecNum&gt;&lt;DisplayText&gt;&lt;style face="superscript"&gt;23&lt;/style&gt;&lt;/DisplayText&gt;&lt;record&gt;&lt;rec-number&gt;1930&lt;/rec-number&gt;&lt;foreign-keys&gt;&lt;key app="EN" db-id="epd92a2z6tsxr1efxw5pv0srfp25txeazx2e" timestamp="1378265519"&gt;1930&lt;/key&gt;&lt;/foreign-keys&gt;&lt;ref-type name="Conference Paper"&gt;47&lt;/ref-type&gt;&lt;contributors&gt;&lt;authors&gt;&lt;author&gt;Brett, M,&lt;/author&gt;&lt;author&gt;Anton, J.L.&lt;/author&gt;&lt;author&gt;Valabregue, R.&lt;/author&gt;&lt;author&gt;Poline, J.B.&lt;/author&gt;&lt;/authors&gt;&lt;/contributors&gt;&lt;titles&gt;&lt;title&gt;Region of interest analysis using an SPM toolbox &lt;/title&gt;&lt;secondary-title&gt;The 8th International Conference on Functional Mapping of the Human Brain&lt;/secondary-title&gt;&lt;/titles&gt;&lt;dates&gt;&lt;year&gt;2002&lt;/year&gt;&lt;/dates&gt;&lt;pub-location&gt;Sendai, Japan&lt;/pub-location&gt;&lt;work-type&gt;abstract&lt;/work-type&gt;&lt;urls&gt;&lt;/urls&gt;&lt;/record&gt;&lt;/Cite&gt;&lt;/EndNote&gt;</w:instrText>
        </w:r>
        <w:r w:rsidR="008D2F5A" w:rsidRPr="0031295A">
          <w:rPr>
            <w:rFonts w:ascii="Calibri" w:hAnsi="Calibri" w:cs="Arial"/>
            <w:bCs/>
          </w:rPr>
          <w:fldChar w:fldCharType="separate"/>
        </w:r>
        <w:r w:rsidR="008D2F5A" w:rsidRPr="0031295A">
          <w:rPr>
            <w:rFonts w:ascii="Calibri" w:hAnsi="Calibri" w:cs="Arial"/>
            <w:bCs/>
            <w:noProof/>
            <w:vertAlign w:val="superscript"/>
          </w:rPr>
          <w:t>23</w:t>
        </w:r>
        <w:r w:rsidR="008D2F5A" w:rsidRPr="0031295A">
          <w:rPr>
            <w:rFonts w:ascii="Calibri" w:hAnsi="Calibri" w:cs="Arial"/>
            <w:bCs/>
          </w:rPr>
          <w:fldChar w:fldCharType="end"/>
        </w:r>
      </w:hyperlink>
      <w:r w:rsidR="007A49E2" w:rsidRPr="0031295A">
        <w:rPr>
          <w:rFonts w:ascii="Calibri" w:hAnsi="Calibri" w:cs="Arial"/>
          <w:bCs/>
        </w:rPr>
        <w:t xml:space="preserve"> </w:t>
      </w:r>
      <w:r w:rsidRPr="0031295A">
        <w:rPr>
          <w:rFonts w:ascii="Calibri" w:hAnsi="Calibri" w:cs="Arial"/>
          <w:bCs/>
        </w:rPr>
        <w:t xml:space="preserve">were used for </w:t>
      </w:r>
      <w:r w:rsidR="00796C28" w:rsidRPr="0031295A">
        <w:rPr>
          <w:rFonts w:ascii="Calibri" w:hAnsi="Calibri" w:cs="Arial"/>
          <w:bCs/>
        </w:rPr>
        <w:t>f</w:t>
      </w:r>
      <w:r w:rsidRPr="0031295A">
        <w:rPr>
          <w:rFonts w:ascii="Calibri" w:hAnsi="Calibri" w:cs="Arial"/>
          <w:bCs/>
        </w:rPr>
        <w:t>MRI data processing</w:t>
      </w:r>
      <w:r w:rsidR="00392AE8" w:rsidRPr="0031295A">
        <w:rPr>
          <w:rFonts w:ascii="Calibri" w:hAnsi="Calibri" w:cs="Arial"/>
          <w:bCs/>
        </w:rPr>
        <w:t>.</w:t>
      </w:r>
      <w:r w:rsidR="00751582" w:rsidRPr="0031295A">
        <w:rPr>
          <w:rFonts w:ascii="Calibri" w:hAnsi="Calibri" w:cs="Arial"/>
          <w:bCs/>
        </w:rPr>
        <w:t xml:space="preserve"> </w:t>
      </w:r>
    </w:p>
    <w:p w14:paraId="1C8EF948" w14:textId="25B3EBA5" w:rsidR="00540C30" w:rsidRPr="0031295A" w:rsidRDefault="00D10154" w:rsidP="00B752F7">
      <w:pPr>
        <w:jc w:val="both"/>
        <w:rPr>
          <w:rFonts w:ascii="Calibri" w:hAnsi="Calibri" w:cs="Arial"/>
          <w:bCs/>
        </w:rPr>
      </w:pPr>
      <w:r w:rsidRPr="0031295A">
        <w:rPr>
          <w:rFonts w:ascii="Calibri" w:hAnsi="Calibri" w:cs="Arial"/>
          <w:b/>
          <w:bCs/>
        </w:rPr>
        <w:t xml:space="preserve">1) </w:t>
      </w:r>
      <w:proofErr w:type="gramStart"/>
      <w:r w:rsidR="00EE1F1A" w:rsidRPr="0031295A">
        <w:rPr>
          <w:rFonts w:ascii="Calibri" w:hAnsi="Calibri" w:cs="Arial"/>
          <w:b/>
          <w:bCs/>
          <w:highlight w:val="yellow"/>
        </w:rPr>
        <w:t>fMRI</w:t>
      </w:r>
      <w:proofErr w:type="gramEnd"/>
      <w:r w:rsidR="00EE1F1A" w:rsidRPr="0031295A">
        <w:rPr>
          <w:rFonts w:ascii="Calibri" w:hAnsi="Calibri" w:cs="Arial"/>
          <w:b/>
          <w:bCs/>
          <w:highlight w:val="yellow"/>
        </w:rPr>
        <w:t xml:space="preserve"> session</w:t>
      </w:r>
      <w:r w:rsidR="00C86DF5" w:rsidRPr="0031295A">
        <w:rPr>
          <w:rFonts w:ascii="Calibri" w:hAnsi="Calibri" w:cs="Arial"/>
          <w:b/>
          <w:bCs/>
          <w:highlight w:val="yellow"/>
        </w:rPr>
        <w:t xml:space="preserve"> and fMRI data analysis</w:t>
      </w:r>
    </w:p>
    <w:p w14:paraId="514B9B92" w14:textId="77777777" w:rsidR="00EE1F1A" w:rsidRPr="0031295A" w:rsidRDefault="00EE1F1A" w:rsidP="00B752F7">
      <w:pPr>
        <w:jc w:val="both"/>
        <w:rPr>
          <w:rFonts w:ascii="Calibri" w:hAnsi="Calibri" w:cs="Arial"/>
        </w:rPr>
      </w:pPr>
    </w:p>
    <w:p w14:paraId="5C9C1950" w14:textId="63744B01" w:rsidR="00EE1F1A" w:rsidRPr="0031295A" w:rsidRDefault="00D10154" w:rsidP="00B752F7">
      <w:pPr>
        <w:jc w:val="both"/>
        <w:rPr>
          <w:rFonts w:ascii="Calibri" w:hAnsi="Calibri" w:cs="Arial"/>
        </w:rPr>
      </w:pPr>
      <w:r w:rsidRPr="0031295A">
        <w:rPr>
          <w:rFonts w:ascii="Calibri" w:hAnsi="Calibri" w:cs="Arial"/>
        </w:rPr>
        <w:t>1.1</w:t>
      </w:r>
      <w:r w:rsidRPr="0031295A">
        <w:rPr>
          <w:rFonts w:ascii="Calibri" w:hAnsi="Calibri" w:cs="Arial"/>
          <w:highlight w:val="yellow"/>
        </w:rPr>
        <w:t xml:space="preserve">) </w:t>
      </w:r>
      <w:r w:rsidR="00EE1F1A" w:rsidRPr="0031295A">
        <w:rPr>
          <w:rFonts w:ascii="Calibri" w:hAnsi="Calibri" w:cs="Arial"/>
          <w:highlight w:val="yellow"/>
        </w:rPr>
        <w:t xml:space="preserve">Run a functional MRI task using an </w:t>
      </w:r>
      <w:r w:rsidRPr="0031295A">
        <w:rPr>
          <w:rFonts w:ascii="Calibri" w:hAnsi="Calibri" w:cs="Arial"/>
          <w:highlight w:val="yellow"/>
        </w:rPr>
        <w:t>echo planar imaging (</w:t>
      </w:r>
      <w:r w:rsidR="00EE1F1A" w:rsidRPr="0031295A">
        <w:rPr>
          <w:rFonts w:ascii="Calibri" w:hAnsi="Calibri" w:cs="Arial"/>
          <w:highlight w:val="yellow"/>
        </w:rPr>
        <w:t>EPI</w:t>
      </w:r>
      <w:r w:rsidRPr="0031295A">
        <w:rPr>
          <w:rFonts w:ascii="Calibri" w:hAnsi="Calibri" w:cs="Arial"/>
          <w:highlight w:val="yellow"/>
        </w:rPr>
        <w:t>)</w:t>
      </w:r>
      <w:r w:rsidR="00EE1F1A" w:rsidRPr="0031295A">
        <w:rPr>
          <w:rFonts w:ascii="Calibri" w:hAnsi="Calibri" w:cs="Arial"/>
          <w:highlight w:val="yellow"/>
        </w:rPr>
        <w:t xml:space="preserve"> sequence to determine the desired foci of activation to be targeted with TMS. </w:t>
      </w:r>
      <w:r w:rsidR="001F49F4" w:rsidRPr="0031295A">
        <w:rPr>
          <w:rFonts w:ascii="Calibri" w:hAnsi="Calibri" w:cs="Arial"/>
          <w:highlight w:val="yellow"/>
        </w:rPr>
        <w:t>For a better dissociation between adjacent area</w:t>
      </w:r>
      <w:r w:rsidR="00CA0772">
        <w:rPr>
          <w:rFonts w:ascii="Calibri" w:hAnsi="Calibri" w:cs="Arial"/>
          <w:highlight w:val="yellow"/>
        </w:rPr>
        <w:t>s, such as the OFA and EBA in the</w:t>
      </w:r>
      <w:r w:rsidR="001F49F4" w:rsidRPr="0031295A">
        <w:rPr>
          <w:rFonts w:ascii="Calibri" w:hAnsi="Calibri" w:cs="Arial"/>
          <w:highlight w:val="yellow"/>
        </w:rPr>
        <w:t xml:space="preserve"> example below, h</w:t>
      </w:r>
      <w:r w:rsidR="00EE1F1A" w:rsidRPr="0031295A">
        <w:rPr>
          <w:rFonts w:ascii="Calibri" w:hAnsi="Calibri" w:cs="Arial"/>
          <w:highlight w:val="yellow"/>
        </w:rPr>
        <w:t>igh-resolution scanning is recommended</w:t>
      </w:r>
      <w:r w:rsidR="001F49F4" w:rsidRPr="0031295A">
        <w:rPr>
          <w:rFonts w:ascii="Calibri" w:hAnsi="Calibri" w:cs="Arial"/>
          <w:highlight w:val="yellow"/>
        </w:rPr>
        <w:t xml:space="preserve">. </w:t>
      </w:r>
      <w:proofErr w:type="gramStart"/>
      <w:r w:rsidR="001F49F4" w:rsidRPr="0031295A">
        <w:rPr>
          <w:rFonts w:ascii="Calibri" w:hAnsi="Calibri" w:cs="Arial"/>
          <w:highlight w:val="yellow"/>
        </w:rPr>
        <w:t>Voxels of 3mm</w:t>
      </w:r>
      <w:r w:rsidR="001F49F4" w:rsidRPr="0031295A">
        <w:rPr>
          <w:rFonts w:ascii="Calibri" w:hAnsi="Calibri" w:cs="Arial"/>
          <w:highlight w:val="yellow"/>
          <w:vertAlign w:val="superscript"/>
        </w:rPr>
        <w:t>3</w:t>
      </w:r>
      <w:r w:rsidR="001F49F4" w:rsidRPr="0031295A">
        <w:rPr>
          <w:rFonts w:ascii="Calibri" w:hAnsi="Calibri" w:cs="Arial"/>
          <w:highlight w:val="yellow"/>
        </w:rPr>
        <w:t xml:space="preserve"> or smaller, obtained with an MRI head-coil of 8 channels or more, are sufficient </w:t>
      </w:r>
      <w:r w:rsidR="00F142DB" w:rsidRPr="0031295A">
        <w:rPr>
          <w:rFonts w:ascii="Calibri" w:hAnsi="Calibri" w:cs="Arial"/>
          <w:highlight w:val="yellow"/>
        </w:rPr>
        <w:t xml:space="preserve">for </w:t>
      </w:r>
      <w:r w:rsidR="001F49F4" w:rsidRPr="0031295A">
        <w:rPr>
          <w:rFonts w:ascii="Calibri" w:hAnsi="Calibri" w:cs="Arial"/>
          <w:highlight w:val="yellow"/>
        </w:rPr>
        <w:t>delineati</w:t>
      </w:r>
      <w:r w:rsidR="007A49E2" w:rsidRPr="0031295A">
        <w:rPr>
          <w:rFonts w:ascii="Calibri" w:hAnsi="Calibri" w:cs="Arial"/>
          <w:highlight w:val="yellow"/>
        </w:rPr>
        <w:t>ng</w:t>
      </w:r>
      <w:r w:rsidR="001F49F4" w:rsidRPr="0031295A">
        <w:rPr>
          <w:rFonts w:ascii="Calibri" w:hAnsi="Calibri" w:cs="Arial"/>
          <w:highlight w:val="yellow"/>
        </w:rPr>
        <w:t xml:space="preserve"> adjacent regions.</w:t>
      </w:r>
      <w:proofErr w:type="gramEnd"/>
    </w:p>
    <w:p w14:paraId="6B83F3C4" w14:textId="77777777" w:rsidR="00EE1F1A" w:rsidRPr="0031295A" w:rsidRDefault="00EE1F1A" w:rsidP="00B752F7">
      <w:pPr>
        <w:jc w:val="both"/>
        <w:rPr>
          <w:rFonts w:ascii="Calibri" w:hAnsi="Calibri" w:cs="Arial"/>
        </w:rPr>
      </w:pPr>
    </w:p>
    <w:p w14:paraId="402BA103" w14:textId="227BAE32" w:rsidR="00EE1F1A" w:rsidRPr="0031295A" w:rsidRDefault="00D10154" w:rsidP="00B752F7">
      <w:pPr>
        <w:jc w:val="both"/>
        <w:rPr>
          <w:rFonts w:ascii="Calibri" w:hAnsi="Calibri" w:cs="Arial"/>
        </w:rPr>
      </w:pPr>
      <w:r w:rsidRPr="0031295A">
        <w:rPr>
          <w:rFonts w:ascii="Calibri" w:hAnsi="Calibri" w:cs="Arial"/>
        </w:rPr>
        <w:t>1.2</w:t>
      </w:r>
      <w:r w:rsidRPr="0031295A">
        <w:rPr>
          <w:rFonts w:ascii="Calibri" w:hAnsi="Calibri" w:cs="Arial"/>
          <w:highlight w:val="yellow"/>
        </w:rPr>
        <w:t xml:space="preserve">) </w:t>
      </w:r>
      <w:r w:rsidR="00EE1F1A" w:rsidRPr="0031295A">
        <w:rPr>
          <w:rFonts w:ascii="Calibri" w:hAnsi="Calibri" w:cs="Arial"/>
          <w:highlight w:val="yellow"/>
        </w:rPr>
        <w:t>Run a</w:t>
      </w:r>
      <w:r w:rsidRPr="0031295A">
        <w:rPr>
          <w:rFonts w:ascii="Calibri" w:hAnsi="Calibri" w:cs="Arial"/>
          <w:highlight w:val="yellow"/>
        </w:rPr>
        <w:t xml:space="preserve"> T1-weighted </w:t>
      </w:r>
      <w:r w:rsidR="00EE1F1A" w:rsidRPr="0031295A">
        <w:rPr>
          <w:rFonts w:ascii="Calibri" w:hAnsi="Calibri" w:cs="Arial"/>
          <w:highlight w:val="yellow"/>
        </w:rPr>
        <w:t>structural scan</w:t>
      </w:r>
      <w:r w:rsidRPr="0031295A">
        <w:rPr>
          <w:rFonts w:ascii="Calibri" w:hAnsi="Calibri" w:cs="Arial"/>
          <w:highlight w:val="yellow"/>
        </w:rPr>
        <w:t xml:space="preserve"> to obtain </w:t>
      </w:r>
      <w:r w:rsidR="004D3B3C" w:rsidRPr="0031295A">
        <w:rPr>
          <w:rFonts w:ascii="Calibri" w:hAnsi="Calibri" w:cs="Arial"/>
          <w:highlight w:val="yellow"/>
        </w:rPr>
        <w:t>neuro</w:t>
      </w:r>
      <w:r w:rsidRPr="0031295A">
        <w:rPr>
          <w:rFonts w:ascii="Calibri" w:hAnsi="Calibri" w:cs="Arial"/>
          <w:highlight w:val="yellow"/>
        </w:rPr>
        <w:t xml:space="preserve">anatomical </w:t>
      </w:r>
      <w:r w:rsidR="004D3B3C" w:rsidRPr="0031295A">
        <w:rPr>
          <w:rFonts w:ascii="Calibri" w:hAnsi="Calibri" w:cs="Arial"/>
          <w:highlight w:val="yellow"/>
        </w:rPr>
        <w:t>data</w:t>
      </w:r>
      <w:r w:rsidR="00EE1F1A" w:rsidRPr="0031295A">
        <w:rPr>
          <w:rFonts w:ascii="Calibri" w:hAnsi="Calibri" w:cs="Arial"/>
          <w:highlight w:val="yellow"/>
        </w:rPr>
        <w:t xml:space="preserve">. Make sure that the face of the participant is entirely included in the field of view of this scan, since external markers on the image (e.g. the tip of the nose) will be later used to </w:t>
      </w:r>
      <w:proofErr w:type="spellStart"/>
      <w:r w:rsidR="00EE1F1A" w:rsidRPr="0031295A">
        <w:rPr>
          <w:rFonts w:ascii="Calibri" w:hAnsi="Calibri" w:cs="Arial"/>
          <w:highlight w:val="yellow"/>
        </w:rPr>
        <w:t>coregister</w:t>
      </w:r>
      <w:proofErr w:type="spellEnd"/>
      <w:r w:rsidR="00EE1F1A" w:rsidRPr="0031295A">
        <w:rPr>
          <w:rFonts w:ascii="Calibri" w:hAnsi="Calibri" w:cs="Arial"/>
          <w:highlight w:val="yellow"/>
        </w:rPr>
        <w:t xml:space="preserve"> the subject's head with its scan</w:t>
      </w:r>
      <w:r w:rsidR="00EE1F1A" w:rsidRPr="0031295A">
        <w:rPr>
          <w:rFonts w:ascii="Calibri" w:hAnsi="Calibri" w:cs="Arial"/>
        </w:rPr>
        <w:t xml:space="preserve">. </w:t>
      </w:r>
    </w:p>
    <w:p w14:paraId="64CCBED6" w14:textId="77777777" w:rsidR="00D10154" w:rsidRPr="0031295A" w:rsidRDefault="00D10154" w:rsidP="00B752F7">
      <w:pPr>
        <w:jc w:val="both"/>
        <w:rPr>
          <w:rFonts w:ascii="Calibri" w:hAnsi="Calibri" w:cs="Arial"/>
        </w:rPr>
      </w:pPr>
    </w:p>
    <w:p w14:paraId="1DC21447" w14:textId="44DA8F76" w:rsidR="00EE1F1A" w:rsidRPr="0031295A" w:rsidRDefault="00D10154" w:rsidP="00B752F7">
      <w:pPr>
        <w:jc w:val="both"/>
        <w:rPr>
          <w:rFonts w:ascii="Calibri" w:hAnsi="Calibri" w:cs="Arial"/>
        </w:rPr>
      </w:pPr>
      <w:r w:rsidRPr="0031295A">
        <w:rPr>
          <w:rFonts w:ascii="Calibri" w:hAnsi="Calibri" w:cs="Arial"/>
        </w:rPr>
        <w:t xml:space="preserve">1.3) </w:t>
      </w:r>
      <w:proofErr w:type="gramStart"/>
      <w:r w:rsidR="00C86DF5" w:rsidRPr="0031295A">
        <w:rPr>
          <w:rFonts w:ascii="Calibri" w:hAnsi="Calibri" w:cs="Arial"/>
          <w:highlight w:val="yellow"/>
        </w:rPr>
        <w:t>After</w:t>
      </w:r>
      <w:proofErr w:type="gramEnd"/>
      <w:r w:rsidR="00C86DF5" w:rsidRPr="0031295A">
        <w:rPr>
          <w:rFonts w:ascii="Calibri" w:hAnsi="Calibri" w:cs="Arial"/>
          <w:highlight w:val="yellow"/>
        </w:rPr>
        <w:t xml:space="preserve"> data collection, u</w:t>
      </w:r>
      <w:r w:rsidR="0004688B" w:rsidRPr="0031295A">
        <w:rPr>
          <w:rFonts w:ascii="Calibri" w:hAnsi="Calibri" w:cs="Arial"/>
          <w:highlight w:val="yellow"/>
        </w:rPr>
        <w:t xml:space="preserve">se the </w:t>
      </w:r>
      <w:proofErr w:type="spellStart"/>
      <w:r w:rsidR="0004688B" w:rsidRPr="0031295A">
        <w:rPr>
          <w:rFonts w:ascii="Calibri" w:hAnsi="Calibri" w:cs="Arial"/>
          <w:highlight w:val="yellow"/>
        </w:rPr>
        <w:t>Mars</w:t>
      </w:r>
      <w:r w:rsidR="00691C14" w:rsidRPr="0031295A">
        <w:rPr>
          <w:rFonts w:ascii="Calibri" w:hAnsi="Calibri" w:cs="Arial"/>
          <w:highlight w:val="yellow"/>
        </w:rPr>
        <w:t>B</w:t>
      </w:r>
      <w:r w:rsidR="0004688B" w:rsidRPr="0031295A">
        <w:rPr>
          <w:rFonts w:ascii="Calibri" w:hAnsi="Calibri" w:cs="Arial"/>
          <w:highlight w:val="yellow"/>
        </w:rPr>
        <w:t>ar</w:t>
      </w:r>
      <w:proofErr w:type="spellEnd"/>
      <w:r w:rsidR="0004688B" w:rsidRPr="0031295A">
        <w:rPr>
          <w:rFonts w:ascii="Calibri" w:hAnsi="Calibri" w:cs="Arial"/>
          <w:highlight w:val="yellow"/>
        </w:rPr>
        <w:t xml:space="preserve"> </w:t>
      </w:r>
      <w:r w:rsidR="00A05E79" w:rsidRPr="0031295A">
        <w:rPr>
          <w:rFonts w:ascii="Calibri" w:hAnsi="Calibri" w:cs="Arial"/>
          <w:highlight w:val="yellow"/>
        </w:rPr>
        <w:t>toolbox</w:t>
      </w:r>
      <w:r w:rsidR="0004688B" w:rsidRPr="0031295A">
        <w:rPr>
          <w:rFonts w:ascii="Calibri" w:hAnsi="Calibri" w:cs="Arial"/>
          <w:highlight w:val="yellow"/>
        </w:rPr>
        <w:t xml:space="preserve"> for SPM to d</w:t>
      </w:r>
      <w:r w:rsidR="00EE1F1A" w:rsidRPr="0031295A">
        <w:rPr>
          <w:rFonts w:ascii="Calibri" w:hAnsi="Calibri" w:cs="Arial"/>
          <w:highlight w:val="yellow"/>
        </w:rPr>
        <w:t xml:space="preserve">efine the desired </w:t>
      </w:r>
      <w:r w:rsidR="004D3B3C" w:rsidRPr="0031295A">
        <w:rPr>
          <w:rFonts w:ascii="Calibri" w:hAnsi="Calibri" w:cs="Arial"/>
          <w:highlight w:val="yellow"/>
        </w:rPr>
        <w:t xml:space="preserve">brain </w:t>
      </w:r>
      <w:r w:rsidR="00EE1F1A" w:rsidRPr="0031295A">
        <w:rPr>
          <w:rFonts w:ascii="Calibri" w:hAnsi="Calibri" w:cs="Arial"/>
          <w:highlight w:val="yellow"/>
        </w:rPr>
        <w:t xml:space="preserve">regions of interest based on contrasts </w:t>
      </w:r>
      <w:r w:rsidR="00FC629A">
        <w:rPr>
          <w:rFonts w:ascii="Calibri" w:hAnsi="Calibri" w:cs="Arial"/>
          <w:highlight w:val="yellow"/>
        </w:rPr>
        <w:t>between the</w:t>
      </w:r>
      <w:r w:rsidR="00A05E79" w:rsidRPr="0031295A">
        <w:rPr>
          <w:rFonts w:ascii="Calibri" w:hAnsi="Calibri" w:cs="Arial"/>
          <w:highlight w:val="yellow"/>
        </w:rPr>
        <w:t xml:space="preserve"> experimental conditions</w:t>
      </w:r>
      <w:r w:rsidR="00A23993" w:rsidRPr="0031295A">
        <w:rPr>
          <w:rFonts w:ascii="Calibri" w:hAnsi="Calibri" w:cs="Arial"/>
          <w:highlight w:val="yellow"/>
        </w:rPr>
        <w:t xml:space="preserve">. </w:t>
      </w:r>
      <w:r w:rsidR="00CA0772">
        <w:rPr>
          <w:rFonts w:ascii="Calibri" w:hAnsi="Calibri" w:cs="Arial"/>
          <w:highlight w:val="yellow"/>
        </w:rPr>
        <w:t xml:space="preserve">Use </w:t>
      </w:r>
      <w:r w:rsidR="00A23993" w:rsidRPr="0031295A">
        <w:rPr>
          <w:rFonts w:ascii="Calibri" w:hAnsi="Calibri" w:cs="Arial"/>
          <w:highlight w:val="yellow"/>
        </w:rPr>
        <w:t xml:space="preserve">the contrasts face&gt;objects to define the </w:t>
      </w:r>
      <w:r w:rsidR="00206391" w:rsidRPr="0031295A">
        <w:rPr>
          <w:rFonts w:ascii="Calibri" w:hAnsi="Calibri" w:cs="Arial"/>
          <w:highlight w:val="yellow"/>
        </w:rPr>
        <w:t>Occipital Face Area (OFA), and b</w:t>
      </w:r>
      <w:r w:rsidR="00A23993" w:rsidRPr="0031295A">
        <w:rPr>
          <w:rFonts w:ascii="Calibri" w:hAnsi="Calibri" w:cs="Arial"/>
          <w:highlight w:val="yellow"/>
        </w:rPr>
        <w:t>odies&gt;objects</w:t>
      </w:r>
      <w:r w:rsidR="00EE1F1A" w:rsidRPr="0031295A">
        <w:rPr>
          <w:rFonts w:ascii="Calibri" w:hAnsi="Calibri" w:cs="Arial"/>
          <w:highlight w:val="yellow"/>
        </w:rPr>
        <w:t xml:space="preserve"> </w:t>
      </w:r>
      <w:r w:rsidR="00A23993" w:rsidRPr="0031295A">
        <w:rPr>
          <w:rFonts w:ascii="Calibri" w:hAnsi="Calibri" w:cs="Arial"/>
          <w:highlight w:val="yellow"/>
        </w:rPr>
        <w:t xml:space="preserve">to define the </w:t>
      </w:r>
      <w:proofErr w:type="spellStart"/>
      <w:r w:rsidR="00A23993" w:rsidRPr="0031295A">
        <w:rPr>
          <w:rFonts w:ascii="Calibri" w:hAnsi="Calibri" w:cs="Arial"/>
          <w:highlight w:val="yellow"/>
        </w:rPr>
        <w:t>Extrastirate</w:t>
      </w:r>
      <w:proofErr w:type="spellEnd"/>
      <w:r w:rsidR="00A23993" w:rsidRPr="0031295A">
        <w:rPr>
          <w:rFonts w:ascii="Calibri" w:hAnsi="Calibri" w:cs="Arial"/>
          <w:highlight w:val="yellow"/>
        </w:rPr>
        <w:t xml:space="preserve"> Body Area</w:t>
      </w:r>
      <w:r w:rsidR="0004688B" w:rsidRPr="0031295A">
        <w:rPr>
          <w:rFonts w:ascii="Calibri" w:hAnsi="Calibri" w:cs="Arial"/>
          <w:highlight w:val="yellow"/>
        </w:rPr>
        <w:t xml:space="preserve"> (EBA)</w:t>
      </w:r>
      <w:r w:rsidR="00EE1F1A" w:rsidRPr="0031295A">
        <w:rPr>
          <w:rFonts w:ascii="Calibri" w:hAnsi="Calibri" w:cs="Arial"/>
        </w:rPr>
        <w:t>.</w:t>
      </w:r>
      <w:r w:rsidR="00A23993" w:rsidRPr="0031295A">
        <w:rPr>
          <w:rFonts w:ascii="Calibri" w:hAnsi="Calibri" w:cs="Arial"/>
        </w:rPr>
        <w:t xml:space="preserve"> </w:t>
      </w:r>
      <w:r w:rsidR="00CA0772">
        <w:rPr>
          <w:rFonts w:ascii="Calibri" w:hAnsi="Calibri" w:cs="Arial"/>
        </w:rPr>
        <w:t>To fu</w:t>
      </w:r>
      <w:r w:rsidR="0004688B" w:rsidRPr="0031295A">
        <w:rPr>
          <w:rFonts w:ascii="Calibri" w:hAnsi="Calibri" w:cs="Arial"/>
        </w:rPr>
        <w:t xml:space="preserve">rther ensure that the two cortical targets are functionally distinct, use “conjunction” (in </w:t>
      </w:r>
      <w:proofErr w:type="spellStart"/>
      <w:r w:rsidR="0004688B" w:rsidRPr="0031295A">
        <w:rPr>
          <w:rFonts w:ascii="Calibri" w:hAnsi="Calibri" w:cs="Arial"/>
        </w:rPr>
        <w:t>Mars</w:t>
      </w:r>
      <w:r w:rsidR="00691C14" w:rsidRPr="0031295A">
        <w:rPr>
          <w:rFonts w:ascii="Calibri" w:hAnsi="Calibri" w:cs="Arial"/>
        </w:rPr>
        <w:t>B</w:t>
      </w:r>
      <w:r w:rsidR="0004688B" w:rsidRPr="0031295A">
        <w:rPr>
          <w:rFonts w:ascii="Calibri" w:hAnsi="Calibri" w:cs="Arial"/>
        </w:rPr>
        <w:t>ar</w:t>
      </w:r>
      <w:proofErr w:type="spellEnd"/>
      <w:r w:rsidR="0004688B" w:rsidRPr="0031295A">
        <w:rPr>
          <w:rFonts w:ascii="Calibri" w:hAnsi="Calibri" w:cs="Arial"/>
        </w:rPr>
        <w:t xml:space="preserve">) to </w:t>
      </w:r>
      <w:r w:rsidR="00EA678D" w:rsidRPr="0031295A">
        <w:rPr>
          <w:rFonts w:ascii="Calibri" w:hAnsi="Calibri" w:cs="Arial"/>
        </w:rPr>
        <w:t>mask from</w:t>
      </w:r>
      <w:r w:rsidR="0004688B" w:rsidRPr="0031295A">
        <w:rPr>
          <w:rFonts w:ascii="Calibri" w:hAnsi="Calibri" w:cs="Arial"/>
        </w:rPr>
        <w:t xml:space="preserve"> each </w:t>
      </w:r>
      <w:r w:rsidR="00EA678D" w:rsidRPr="0031295A">
        <w:rPr>
          <w:rFonts w:ascii="Calibri" w:hAnsi="Calibri" w:cs="Arial"/>
        </w:rPr>
        <w:t>ROI any</w:t>
      </w:r>
      <w:r w:rsidR="0004688B" w:rsidRPr="0031295A">
        <w:rPr>
          <w:rFonts w:ascii="Calibri" w:hAnsi="Calibri" w:cs="Arial"/>
        </w:rPr>
        <w:t xml:space="preserve"> voxels responding to the other experimental condition (exclude face</w:t>
      </w:r>
      <w:r w:rsidR="00EA678D" w:rsidRPr="0031295A">
        <w:rPr>
          <w:rFonts w:ascii="Calibri" w:hAnsi="Calibri" w:cs="Arial"/>
        </w:rPr>
        <w:t>-voxels</w:t>
      </w:r>
      <w:r w:rsidR="0004688B" w:rsidRPr="0031295A">
        <w:rPr>
          <w:rFonts w:ascii="Calibri" w:hAnsi="Calibri" w:cs="Arial"/>
        </w:rPr>
        <w:t xml:space="preserve"> from the EBA, and bod</w:t>
      </w:r>
      <w:r w:rsidR="00EA678D" w:rsidRPr="0031295A">
        <w:rPr>
          <w:rFonts w:ascii="Calibri" w:hAnsi="Calibri" w:cs="Arial"/>
        </w:rPr>
        <w:t>y-voxel</w:t>
      </w:r>
      <w:r w:rsidR="0004688B" w:rsidRPr="0031295A">
        <w:rPr>
          <w:rFonts w:ascii="Calibri" w:hAnsi="Calibri" w:cs="Arial"/>
        </w:rPr>
        <w:t xml:space="preserve">s from the OFA).  </w:t>
      </w:r>
    </w:p>
    <w:p w14:paraId="1BE6709C" w14:textId="77777777" w:rsidR="00C86DF5" w:rsidRPr="0031295A" w:rsidRDefault="00C86DF5" w:rsidP="00B752F7">
      <w:pPr>
        <w:jc w:val="both"/>
        <w:rPr>
          <w:rFonts w:ascii="Calibri" w:hAnsi="Calibri" w:cs="Arial"/>
        </w:rPr>
      </w:pPr>
    </w:p>
    <w:p w14:paraId="4D2E3399" w14:textId="0FDA017C" w:rsidR="00C86DF5" w:rsidRPr="0031295A" w:rsidRDefault="009D2A4F" w:rsidP="00B752F7">
      <w:pPr>
        <w:jc w:val="both"/>
        <w:rPr>
          <w:rFonts w:ascii="Calibri" w:hAnsi="Calibri" w:cs="Arial"/>
        </w:rPr>
      </w:pPr>
      <w:proofErr w:type="gramStart"/>
      <w:r w:rsidRPr="0031295A">
        <w:rPr>
          <w:rFonts w:ascii="Calibri" w:hAnsi="Calibri" w:cs="Arial"/>
        </w:rPr>
        <w:t xml:space="preserve">1.4) </w:t>
      </w:r>
      <w:proofErr w:type="spellStart"/>
      <w:r w:rsidRPr="0031295A">
        <w:rPr>
          <w:rFonts w:ascii="Calibri" w:hAnsi="Calibri" w:cs="Arial"/>
        </w:rPr>
        <w:t>Corregister</w:t>
      </w:r>
      <w:proofErr w:type="spellEnd"/>
      <w:r w:rsidRPr="0031295A">
        <w:rPr>
          <w:rFonts w:ascii="Calibri" w:hAnsi="Calibri" w:cs="Arial"/>
        </w:rPr>
        <w:t xml:space="preserve"> the </w:t>
      </w:r>
      <w:r w:rsidR="002D6D48" w:rsidRPr="0031295A">
        <w:rPr>
          <w:rFonts w:ascii="Calibri" w:hAnsi="Calibri" w:cs="Arial"/>
        </w:rPr>
        <w:t xml:space="preserve">structural </w:t>
      </w:r>
      <w:r w:rsidRPr="0031295A">
        <w:rPr>
          <w:rFonts w:ascii="Calibri" w:hAnsi="Calibri" w:cs="Arial"/>
        </w:rPr>
        <w:t xml:space="preserve">T1 images with the functional </w:t>
      </w:r>
      <w:r w:rsidR="001F4E1A" w:rsidRPr="0031295A">
        <w:rPr>
          <w:rFonts w:ascii="Calibri" w:hAnsi="Calibri" w:cs="Arial"/>
        </w:rPr>
        <w:t>scans</w:t>
      </w:r>
      <w:r w:rsidRPr="0031295A">
        <w:rPr>
          <w:rFonts w:ascii="Calibri" w:hAnsi="Calibri" w:cs="Arial"/>
        </w:rPr>
        <w:t>, using SPM.</w:t>
      </w:r>
      <w:proofErr w:type="gramEnd"/>
    </w:p>
    <w:p w14:paraId="769C0066" w14:textId="77777777" w:rsidR="009D2A4F" w:rsidRPr="0031295A" w:rsidRDefault="009D2A4F" w:rsidP="00B752F7">
      <w:pPr>
        <w:jc w:val="both"/>
        <w:rPr>
          <w:rFonts w:ascii="Calibri" w:hAnsi="Calibri" w:cs="Arial"/>
        </w:rPr>
      </w:pPr>
    </w:p>
    <w:p w14:paraId="7AB56EC5" w14:textId="0D4E2F77" w:rsidR="009D2A4F" w:rsidRPr="0031295A" w:rsidRDefault="009D2A4F" w:rsidP="00B752F7">
      <w:pPr>
        <w:jc w:val="both"/>
        <w:rPr>
          <w:rFonts w:ascii="Calibri" w:hAnsi="Calibri" w:cs="Arial"/>
        </w:rPr>
      </w:pPr>
      <w:r w:rsidRPr="0031295A">
        <w:rPr>
          <w:rFonts w:ascii="Calibri" w:hAnsi="Calibri" w:cs="Arial"/>
        </w:rPr>
        <w:t>1.5) Copy the files o</w:t>
      </w:r>
      <w:r w:rsidR="00A81054" w:rsidRPr="0031295A">
        <w:rPr>
          <w:rFonts w:ascii="Calibri" w:hAnsi="Calibri" w:cs="Arial"/>
        </w:rPr>
        <w:t xml:space="preserve">f the </w:t>
      </w:r>
      <w:r w:rsidR="002D6D48" w:rsidRPr="0031295A">
        <w:rPr>
          <w:rFonts w:ascii="Calibri" w:hAnsi="Calibri" w:cs="Arial"/>
        </w:rPr>
        <w:t xml:space="preserve">structural </w:t>
      </w:r>
      <w:r w:rsidR="00F852CE" w:rsidRPr="0031295A">
        <w:rPr>
          <w:rFonts w:ascii="Calibri" w:hAnsi="Calibri" w:cs="Arial"/>
        </w:rPr>
        <w:t>scan</w:t>
      </w:r>
      <w:r w:rsidR="002D6D48" w:rsidRPr="0031295A">
        <w:rPr>
          <w:rFonts w:ascii="Calibri" w:hAnsi="Calibri" w:cs="Arial"/>
        </w:rPr>
        <w:t>,</w:t>
      </w:r>
      <w:r w:rsidRPr="0031295A">
        <w:rPr>
          <w:rFonts w:ascii="Calibri" w:hAnsi="Calibri" w:cs="Arial"/>
        </w:rPr>
        <w:t xml:space="preserve"> </w:t>
      </w:r>
      <w:r w:rsidR="002D6D48" w:rsidRPr="0031295A">
        <w:rPr>
          <w:rFonts w:ascii="Calibri" w:hAnsi="Calibri" w:cs="Arial"/>
        </w:rPr>
        <w:t>as well as</w:t>
      </w:r>
      <w:r w:rsidR="001F4E1A" w:rsidRPr="0031295A">
        <w:rPr>
          <w:rFonts w:ascii="Calibri" w:hAnsi="Calibri" w:cs="Arial"/>
        </w:rPr>
        <w:t xml:space="preserve"> the relevant</w:t>
      </w:r>
      <w:r w:rsidRPr="0031295A">
        <w:rPr>
          <w:rFonts w:ascii="Calibri" w:hAnsi="Calibri" w:cs="Arial"/>
        </w:rPr>
        <w:t xml:space="preserve"> functional contrast</w:t>
      </w:r>
      <w:r w:rsidR="002D6D48" w:rsidRPr="0031295A">
        <w:rPr>
          <w:rFonts w:ascii="Calibri" w:hAnsi="Calibri" w:cs="Arial"/>
        </w:rPr>
        <w:t xml:space="preserve"> file</w:t>
      </w:r>
      <w:r w:rsidRPr="0031295A">
        <w:rPr>
          <w:rFonts w:ascii="Calibri" w:hAnsi="Calibri" w:cs="Arial"/>
        </w:rPr>
        <w:t>s</w:t>
      </w:r>
      <w:r w:rsidR="002D6D48" w:rsidRPr="0031295A">
        <w:rPr>
          <w:rFonts w:ascii="Calibri" w:hAnsi="Calibri" w:cs="Arial"/>
        </w:rPr>
        <w:t>,</w:t>
      </w:r>
      <w:r w:rsidRPr="0031295A">
        <w:rPr>
          <w:rFonts w:ascii="Calibri" w:hAnsi="Calibri" w:cs="Arial"/>
        </w:rPr>
        <w:t xml:space="preserve"> to a portable drive</w:t>
      </w:r>
      <w:r w:rsidR="00F852CE" w:rsidRPr="0031295A">
        <w:rPr>
          <w:rFonts w:ascii="Calibri" w:hAnsi="Calibri" w:cs="Arial"/>
        </w:rPr>
        <w:t xml:space="preserve"> </w:t>
      </w:r>
      <w:r w:rsidR="00731D6C" w:rsidRPr="0031295A">
        <w:rPr>
          <w:rFonts w:ascii="Calibri" w:hAnsi="Calibri" w:cs="Arial"/>
        </w:rPr>
        <w:t>in order to</w:t>
      </w:r>
      <w:r w:rsidR="00F852CE" w:rsidRPr="0031295A">
        <w:rPr>
          <w:rFonts w:ascii="Calibri" w:hAnsi="Calibri" w:cs="Arial"/>
        </w:rPr>
        <w:t xml:space="preserve"> upload </w:t>
      </w:r>
      <w:r w:rsidRPr="0031295A">
        <w:rPr>
          <w:rFonts w:ascii="Calibri" w:hAnsi="Calibri" w:cs="Arial"/>
        </w:rPr>
        <w:t xml:space="preserve">to the navigation system. </w:t>
      </w:r>
    </w:p>
    <w:p w14:paraId="399096EC" w14:textId="77777777" w:rsidR="00EE1F1A" w:rsidRPr="0031295A" w:rsidRDefault="00EE1F1A" w:rsidP="00B752F7">
      <w:pPr>
        <w:jc w:val="both"/>
        <w:rPr>
          <w:rFonts w:ascii="Calibri" w:hAnsi="Calibri" w:cs="Arial"/>
        </w:rPr>
      </w:pPr>
    </w:p>
    <w:p w14:paraId="7AFABF3C" w14:textId="77777777" w:rsidR="00EE1F1A" w:rsidRPr="0031295A" w:rsidRDefault="00D10154" w:rsidP="00B752F7">
      <w:pPr>
        <w:jc w:val="both"/>
        <w:rPr>
          <w:rFonts w:ascii="Calibri" w:hAnsi="Calibri" w:cs="Arial"/>
          <w:b/>
          <w:bCs/>
        </w:rPr>
      </w:pPr>
      <w:r w:rsidRPr="0031295A">
        <w:rPr>
          <w:rFonts w:ascii="Calibri" w:hAnsi="Calibri" w:cs="Arial"/>
          <w:b/>
          <w:bCs/>
        </w:rPr>
        <w:t xml:space="preserve">2) </w:t>
      </w:r>
      <w:r w:rsidR="00EE1F1A" w:rsidRPr="0031295A">
        <w:rPr>
          <w:rFonts w:ascii="Calibri" w:hAnsi="Calibri" w:cs="Arial"/>
          <w:b/>
          <w:bCs/>
          <w:highlight w:val="yellow"/>
        </w:rPr>
        <w:t>Preparing a paradigm for the EEG-TMS experiment that will allow ERP extraction</w:t>
      </w:r>
    </w:p>
    <w:p w14:paraId="00876965" w14:textId="77777777" w:rsidR="00EE1F1A" w:rsidRPr="0031295A" w:rsidRDefault="00EE1F1A" w:rsidP="00B752F7">
      <w:pPr>
        <w:jc w:val="both"/>
        <w:rPr>
          <w:rFonts w:ascii="Calibri" w:hAnsi="Calibri" w:cs="Arial"/>
          <w:b/>
          <w:bCs/>
        </w:rPr>
      </w:pPr>
      <w:r w:rsidRPr="0031295A">
        <w:rPr>
          <w:rFonts w:ascii="Calibri" w:hAnsi="Calibri" w:cs="Arial"/>
          <w:b/>
          <w:bCs/>
        </w:rPr>
        <w:tab/>
      </w:r>
    </w:p>
    <w:p w14:paraId="65E30043" w14:textId="09C92C43" w:rsidR="00EE1F1A" w:rsidRPr="0031295A" w:rsidRDefault="004D3B3C" w:rsidP="00B752F7">
      <w:pPr>
        <w:jc w:val="both"/>
        <w:rPr>
          <w:rFonts w:ascii="Calibri" w:hAnsi="Calibri" w:cs="Arial"/>
        </w:rPr>
      </w:pPr>
      <w:r w:rsidRPr="0031295A">
        <w:rPr>
          <w:rFonts w:ascii="Calibri" w:hAnsi="Calibri" w:cs="Arial"/>
          <w:highlight w:val="yellow"/>
        </w:rPr>
        <w:t>Described in the section below is a</w:t>
      </w:r>
      <w:r w:rsidR="00EE1F1A" w:rsidRPr="0031295A">
        <w:rPr>
          <w:rFonts w:ascii="Calibri" w:hAnsi="Calibri" w:cs="Arial"/>
          <w:highlight w:val="yellow"/>
        </w:rPr>
        <w:t xml:space="preserve"> method for collecting EEG data during TMS application in a way that allows extraction of reliable and replicable </w:t>
      </w:r>
      <w:proofErr w:type="gramStart"/>
      <w:r w:rsidR="00EE1F1A" w:rsidRPr="0031295A">
        <w:rPr>
          <w:rFonts w:ascii="Calibri" w:hAnsi="Calibri" w:cs="Arial"/>
          <w:highlight w:val="yellow"/>
        </w:rPr>
        <w:t>ERPs</w:t>
      </w:r>
      <w:r w:rsidR="00EE1F1A" w:rsidRPr="0031295A">
        <w:rPr>
          <w:rFonts w:ascii="Calibri" w:hAnsi="Calibri" w:cs="Arial"/>
        </w:rPr>
        <w:t xml:space="preserve"> </w:t>
      </w:r>
      <w:proofErr w:type="gramEnd"/>
      <w:r w:rsidR="00A711E6" w:rsidRPr="0031295A">
        <w:fldChar w:fldCharType="begin"/>
      </w:r>
      <w:r w:rsidR="00A711E6" w:rsidRPr="0031295A">
        <w:instrText xml:space="preserve"> HYPERLINK \l "_ENREF_19" \o "Thut, 2005 #1821" </w:instrText>
      </w:r>
      <w:r w:rsidR="00A711E6" w:rsidRPr="0031295A">
        <w:fldChar w:fldCharType="separate"/>
      </w:r>
      <w:r w:rsidR="008D2F5A" w:rsidRPr="0031295A">
        <w:rPr>
          <w:rFonts w:ascii="Calibri" w:hAnsi="Calibri" w:cs="Arial"/>
        </w:rPr>
        <w:fldChar w:fldCharType="begin">
          <w:fldData xml:space="preserve">PEVuZE5vdGU+PENpdGU+PEF1dGhvcj5UaHV0PC9BdXRob3I+PFllYXI+MjAwNTwvWWVhcj48UmVj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==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UaHV0PC9BdXRob3I+PFllYXI+MjAwNTwvWWVhcj48UmVj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==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19</w:t>
      </w:r>
      <w:r w:rsidR="008D2F5A" w:rsidRPr="0031295A">
        <w:rPr>
          <w:rFonts w:ascii="Calibri" w:hAnsi="Calibri" w:cs="Arial"/>
        </w:rPr>
        <w:fldChar w:fldCharType="end"/>
      </w:r>
      <w:r w:rsidR="00A711E6" w:rsidRPr="0031295A">
        <w:rPr>
          <w:rFonts w:ascii="Calibri" w:hAnsi="Calibri" w:cs="Arial"/>
        </w:rPr>
        <w:fldChar w:fldCharType="end"/>
      </w:r>
      <w:r w:rsidR="00EE1F1A" w:rsidRPr="0031295A">
        <w:rPr>
          <w:rFonts w:ascii="Calibri" w:hAnsi="Calibri" w:cs="Arial"/>
        </w:rPr>
        <w:t xml:space="preserve">. The advantage of this technique is that it easily handles the secondary, long lasting, TMS artifact, and is robust enough even to </w:t>
      </w:r>
      <w:r w:rsidR="00EE1F1A" w:rsidRPr="0031295A">
        <w:rPr>
          <w:rFonts w:ascii="Calibri" w:hAnsi="Calibri" w:cs="Arial"/>
        </w:rPr>
        <w:lastRenderedPageBreak/>
        <w:t>allow restoration of data at electrodes located right under the TMS coil, where the artifact is of the highest voltage</w:t>
      </w:r>
      <w:r w:rsidR="007963E9" w:rsidRPr="0031295A">
        <w:rPr>
          <w:rFonts w:ascii="Calibri" w:hAnsi="Calibri" w:cs="Arial"/>
        </w:rPr>
        <w:t xml:space="preserve"> and longest duration</w:t>
      </w:r>
      <w:r w:rsidR="00EE1F1A" w:rsidRPr="0031295A">
        <w:rPr>
          <w:rFonts w:ascii="Calibri" w:hAnsi="Calibri" w:cs="Arial"/>
        </w:rPr>
        <w:t xml:space="preserve">. </w:t>
      </w:r>
    </w:p>
    <w:p w14:paraId="508DE980" w14:textId="77777777" w:rsidR="00EE1F1A" w:rsidRPr="0031295A" w:rsidRDefault="00EE1F1A" w:rsidP="00B752F7">
      <w:pPr>
        <w:jc w:val="both"/>
        <w:rPr>
          <w:rFonts w:ascii="Calibri" w:hAnsi="Calibri" w:cs="Arial"/>
        </w:rPr>
      </w:pPr>
    </w:p>
    <w:p w14:paraId="6F43ACA9" w14:textId="77777777" w:rsidR="00EE1F1A" w:rsidRPr="0031295A" w:rsidRDefault="00D239E7" w:rsidP="00B752F7">
      <w:pPr>
        <w:jc w:val="both"/>
        <w:rPr>
          <w:rFonts w:ascii="Calibri" w:hAnsi="Calibri" w:cs="Arial"/>
        </w:rPr>
      </w:pPr>
      <w:r w:rsidRPr="0031295A">
        <w:rPr>
          <w:rFonts w:ascii="Calibri" w:hAnsi="Calibri" w:cs="Arial"/>
        </w:rPr>
        <w:t>2.1</w:t>
      </w:r>
      <w:r w:rsidRPr="0031295A">
        <w:rPr>
          <w:rFonts w:ascii="Calibri" w:hAnsi="Calibri" w:cs="Arial"/>
          <w:highlight w:val="yellow"/>
        </w:rPr>
        <w:t xml:space="preserve">) </w:t>
      </w:r>
      <w:r w:rsidR="00EE1F1A" w:rsidRPr="0031295A">
        <w:rPr>
          <w:rFonts w:ascii="Calibri" w:hAnsi="Calibri" w:cs="Arial"/>
          <w:highlight w:val="yellow"/>
        </w:rPr>
        <w:t>Organization of the paradigm</w:t>
      </w:r>
    </w:p>
    <w:p w14:paraId="1243D572" w14:textId="77777777" w:rsidR="00D239E7" w:rsidRPr="0031295A" w:rsidRDefault="00D239E7" w:rsidP="00B752F7">
      <w:pPr>
        <w:jc w:val="both"/>
        <w:rPr>
          <w:rFonts w:ascii="Calibri" w:hAnsi="Calibri" w:cs="Arial"/>
        </w:rPr>
      </w:pPr>
    </w:p>
    <w:p w14:paraId="4F60283E" w14:textId="77777777" w:rsidR="00EE1F1A" w:rsidRPr="0031295A" w:rsidRDefault="00EE1F1A" w:rsidP="00B752F7">
      <w:pPr>
        <w:jc w:val="both"/>
        <w:rPr>
          <w:rFonts w:ascii="Calibri" w:hAnsi="Calibri" w:cs="Arial"/>
        </w:rPr>
      </w:pPr>
      <w:r w:rsidRPr="0031295A">
        <w:rPr>
          <w:rFonts w:ascii="Calibri" w:hAnsi="Calibri" w:cs="Arial"/>
        </w:rPr>
        <w:t>2.1.1</w:t>
      </w:r>
      <w:r w:rsidR="00D239E7" w:rsidRPr="0031295A">
        <w:rPr>
          <w:rFonts w:ascii="Calibri" w:hAnsi="Calibri" w:cs="Arial"/>
        </w:rPr>
        <w:t>)</w:t>
      </w:r>
      <w:r w:rsidRPr="0031295A">
        <w:rPr>
          <w:rFonts w:ascii="Calibri" w:hAnsi="Calibri" w:cs="Arial"/>
        </w:rPr>
        <w:t xml:space="preserve"> Run the different TMS conditions (the different target brain areas, as well as a no-TMS condition) in separate blocks. </w:t>
      </w:r>
    </w:p>
    <w:p w14:paraId="36F4A459" w14:textId="77777777" w:rsidR="00D239E7" w:rsidRPr="0031295A" w:rsidRDefault="00D239E7" w:rsidP="00B752F7">
      <w:pPr>
        <w:jc w:val="both"/>
        <w:rPr>
          <w:rFonts w:ascii="Calibri" w:hAnsi="Calibri" w:cs="Arial"/>
        </w:rPr>
      </w:pPr>
    </w:p>
    <w:p w14:paraId="6251AB4B" w14:textId="3B2DF504" w:rsidR="00EE1F1A" w:rsidRPr="0031295A" w:rsidRDefault="00EE1F1A" w:rsidP="00B752F7">
      <w:pPr>
        <w:jc w:val="both"/>
        <w:rPr>
          <w:rFonts w:ascii="Calibri" w:hAnsi="Calibri" w:cs="Arial"/>
        </w:rPr>
      </w:pPr>
      <w:r w:rsidRPr="0031295A">
        <w:rPr>
          <w:rFonts w:ascii="Calibri" w:hAnsi="Calibri" w:cs="Arial"/>
        </w:rPr>
        <w:t>2.1.2</w:t>
      </w:r>
      <w:r w:rsidR="00D239E7" w:rsidRPr="0031295A">
        <w:rPr>
          <w:rFonts w:ascii="Calibri" w:hAnsi="Calibri" w:cs="Arial"/>
        </w:rPr>
        <w:t>)</w:t>
      </w:r>
      <w:r w:rsidRPr="0031295A">
        <w:rPr>
          <w:rFonts w:ascii="Calibri" w:hAnsi="Calibri" w:cs="Arial"/>
        </w:rPr>
        <w:t xml:space="preserve"> </w:t>
      </w:r>
      <w:proofErr w:type="gramStart"/>
      <w:r w:rsidRPr="0031295A">
        <w:rPr>
          <w:rFonts w:ascii="Calibri" w:hAnsi="Calibri" w:cs="Arial"/>
          <w:highlight w:val="yellow"/>
        </w:rPr>
        <w:t>Within</w:t>
      </w:r>
      <w:proofErr w:type="gramEnd"/>
      <w:r w:rsidRPr="0031295A">
        <w:rPr>
          <w:rFonts w:ascii="Calibri" w:hAnsi="Calibri" w:cs="Arial"/>
          <w:highlight w:val="yellow"/>
        </w:rPr>
        <w:t xml:space="preserve"> each block present the </w:t>
      </w:r>
      <w:r w:rsidR="00D239E7" w:rsidRPr="0031295A">
        <w:rPr>
          <w:rFonts w:ascii="Calibri" w:hAnsi="Calibri" w:cs="Arial"/>
          <w:highlight w:val="yellow"/>
        </w:rPr>
        <w:t xml:space="preserve">participant with </w:t>
      </w:r>
      <w:r w:rsidR="00D91B3E" w:rsidRPr="0031295A">
        <w:rPr>
          <w:rFonts w:ascii="Calibri" w:hAnsi="Calibri" w:cs="Arial"/>
          <w:highlight w:val="yellow"/>
        </w:rPr>
        <w:t xml:space="preserve">all </w:t>
      </w:r>
      <w:r w:rsidRPr="0031295A">
        <w:rPr>
          <w:rFonts w:ascii="Calibri" w:hAnsi="Calibri" w:cs="Arial"/>
          <w:highlight w:val="yellow"/>
        </w:rPr>
        <w:t>stimulus conditions (e.g. faces, objects, scenes and so forth) randomly in an event-related design</w:t>
      </w:r>
      <w:r w:rsidRPr="0031295A">
        <w:rPr>
          <w:rFonts w:ascii="Calibri" w:hAnsi="Calibri" w:cs="Arial"/>
        </w:rPr>
        <w:t xml:space="preserve">. </w:t>
      </w:r>
    </w:p>
    <w:p w14:paraId="72254897" w14:textId="77777777" w:rsidR="00D239E7" w:rsidRPr="0031295A" w:rsidRDefault="00D239E7" w:rsidP="00B752F7">
      <w:pPr>
        <w:jc w:val="both"/>
        <w:rPr>
          <w:rFonts w:ascii="Calibri" w:hAnsi="Calibri" w:cs="Arial"/>
        </w:rPr>
      </w:pPr>
    </w:p>
    <w:p w14:paraId="1B5EBBB9" w14:textId="76243092" w:rsidR="00EE1F1A" w:rsidRPr="0031295A" w:rsidRDefault="00EE1F1A" w:rsidP="00B752F7">
      <w:pPr>
        <w:jc w:val="both"/>
        <w:rPr>
          <w:rFonts w:ascii="Calibri" w:hAnsi="Calibri" w:cs="Arial"/>
        </w:rPr>
      </w:pPr>
      <w:r w:rsidRPr="0031295A">
        <w:rPr>
          <w:rFonts w:ascii="Calibri" w:hAnsi="Calibri" w:cs="Arial"/>
        </w:rPr>
        <w:t>2.1.3</w:t>
      </w:r>
      <w:r w:rsidR="00D239E7" w:rsidRPr="0031295A">
        <w:rPr>
          <w:rFonts w:ascii="Calibri" w:hAnsi="Calibri" w:cs="Arial"/>
        </w:rPr>
        <w:t>)</w:t>
      </w:r>
      <w:r w:rsidRPr="0031295A">
        <w:rPr>
          <w:rFonts w:ascii="Calibri" w:hAnsi="Calibri" w:cs="Arial"/>
        </w:rPr>
        <w:t xml:space="preserve"> For better quality of ERP and TMS-noise template (below) make sure to have </w:t>
      </w:r>
      <w:r w:rsidR="001B0351" w:rsidRPr="0031295A">
        <w:rPr>
          <w:rFonts w:ascii="Calibri" w:hAnsi="Calibri" w:cs="Arial"/>
        </w:rPr>
        <w:t>at least 50</w:t>
      </w:r>
      <w:r w:rsidRPr="0031295A">
        <w:rPr>
          <w:rFonts w:ascii="Calibri" w:hAnsi="Calibri" w:cs="Arial"/>
        </w:rPr>
        <w:t xml:space="preserve"> trials per condition.</w:t>
      </w:r>
    </w:p>
    <w:p w14:paraId="1C546D38" w14:textId="77777777" w:rsidR="00EE1F1A" w:rsidRPr="0031295A" w:rsidRDefault="00EE1F1A" w:rsidP="00B752F7">
      <w:pPr>
        <w:jc w:val="both"/>
        <w:rPr>
          <w:rFonts w:ascii="Calibri" w:hAnsi="Calibri" w:cs="Arial"/>
        </w:rPr>
      </w:pPr>
    </w:p>
    <w:p w14:paraId="6DEEBBFB" w14:textId="490E5A8C" w:rsidR="00EE1F1A" w:rsidRPr="0031295A" w:rsidRDefault="00D239E7" w:rsidP="00B752F7">
      <w:pPr>
        <w:jc w:val="both"/>
        <w:rPr>
          <w:rFonts w:ascii="Calibri" w:hAnsi="Calibri" w:cs="Arial"/>
        </w:rPr>
      </w:pPr>
      <w:r w:rsidRPr="0031295A">
        <w:rPr>
          <w:rFonts w:ascii="Calibri" w:hAnsi="Calibri" w:cs="Arial"/>
        </w:rPr>
        <w:t xml:space="preserve">2.2) </w:t>
      </w:r>
      <w:proofErr w:type="gramStart"/>
      <w:r w:rsidR="00CA0772">
        <w:rPr>
          <w:rFonts w:ascii="Calibri" w:hAnsi="Calibri" w:cs="Arial"/>
        </w:rPr>
        <w:t>Set</w:t>
      </w:r>
      <w:proofErr w:type="gramEnd"/>
      <w:r w:rsidR="00CA0772">
        <w:rPr>
          <w:rFonts w:ascii="Calibri" w:hAnsi="Calibri" w:cs="Arial"/>
        </w:rPr>
        <w:t xml:space="preserve"> the timing of the</w:t>
      </w:r>
      <w:r w:rsidR="00EE1F1A" w:rsidRPr="0031295A">
        <w:rPr>
          <w:rFonts w:ascii="Calibri" w:hAnsi="Calibri" w:cs="Arial"/>
        </w:rPr>
        <w:t xml:space="preserve"> TMS pulse/pulses to the desired latency after image onset. This is done via writing to a parallel port, from which a cable goes to the TMS stimulator. This function is available in most software for psychological experiments, such as </w:t>
      </w:r>
      <w:proofErr w:type="spellStart"/>
      <w:r w:rsidR="00EE1F1A" w:rsidRPr="0031295A">
        <w:rPr>
          <w:rFonts w:ascii="Calibri" w:hAnsi="Calibri" w:cs="Arial"/>
        </w:rPr>
        <w:t>Psychtoolbox</w:t>
      </w:r>
      <w:proofErr w:type="spellEnd"/>
      <w:r w:rsidR="000870CF" w:rsidRPr="0031295A">
        <w:rPr>
          <w:rFonts w:ascii="Calibri" w:hAnsi="Calibri" w:cs="Arial"/>
        </w:rPr>
        <w:t xml:space="preserve"> (versions 2 or 3) for </w:t>
      </w:r>
      <w:proofErr w:type="spellStart"/>
      <w:r w:rsidR="000870CF" w:rsidRPr="0031295A">
        <w:rPr>
          <w:rFonts w:ascii="Calibri" w:hAnsi="Calibri" w:cs="Arial"/>
        </w:rPr>
        <w:t>Matlab</w:t>
      </w:r>
      <w:proofErr w:type="spellEnd"/>
      <w:r w:rsidR="00EE1F1A" w:rsidRPr="0031295A">
        <w:rPr>
          <w:rFonts w:ascii="Calibri" w:hAnsi="Calibri" w:cs="Arial"/>
        </w:rPr>
        <w:t xml:space="preserve"> </w:t>
      </w:r>
      <w:hyperlink w:anchor="_ENREF_24" w:tooltip="Brainard, 1997 #36"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Brainard&lt;/Author&gt;&lt;Year&gt;1997&lt;/Year&gt;&lt;RecNum&gt;36&lt;/RecNum&gt;&lt;DisplayText&gt;&lt;style face="superscript"&gt;24&lt;/style&gt;&lt;/DisplayText&gt;&lt;record&gt;&lt;rec-number&gt;36&lt;/rec-number&gt;&lt;foreign-keys&gt;&lt;key app="EN" db-id="epd92a2z6tsxr1efxw5pv0srfp25txeazx2e" timestamp="0"&gt;36&lt;/key&gt;&lt;/foreign-keys&gt;&lt;ref-type name="Journal Article"&gt;17&lt;/ref-type&gt;&lt;contributors&gt;&lt;authors&gt;&lt;author&gt;Brainard, D. H.&lt;/author&gt;&lt;/authors&gt;&lt;/contributors&gt;&lt;auth-address&gt;Department of Psychology, University of California in Santa Barbara 93106, USA. brainard@psych.ucsh.edu&lt;/auth-address&gt;&lt;titles&gt;&lt;title&gt;The Psychophysics Toolbox&lt;/title&gt;&lt;secondary-title&gt;Spat. Vis.&lt;/secondary-title&gt;&lt;/titles&gt;&lt;pages&gt;433-6&lt;/pages&gt;&lt;volume&gt;10&lt;/volume&gt;&lt;number&gt;4&lt;/number&gt;&lt;keywords&gt;&lt;keyword&gt;*Computer Terminals&lt;/keyword&gt;&lt;keyword&gt;*Data Display&lt;/keyword&gt;&lt;keyword&gt;Humans&lt;/keyword&gt;&lt;keyword&gt;Microcomputers&lt;/keyword&gt;&lt;keyword&gt;*Psychophysics&lt;/keyword&gt;&lt;keyword&gt;Research&lt;/keyword&gt;&lt;keyword&gt;Research Support, U.S. Gov&amp;apos;t, Non-P.H.S.&lt;/keyword&gt;&lt;keyword&gt;Research Support, U.S. Gov&amp;apos;t, P.H.S.&lt;/keyword&gt;&lt;keyword&gt;*Software&lt;/keyword&gt;&lt;keyword&gt;*User-Computer Interface&lt;/keyword&gt;&lt;/keywords&gt;&lt;dates&gt;&lt;year&gt;1997&lt;/year&gt;&lt;/dates&gt;&lt;accession-num&gt;9176952&lt;/accession-num&gt;&lt;urls&gt;&lt;related-urls&gt;&lt;url&gt;&lt;style face="underline" font="default" size="100%"&gt;http://www.ncbi.nlm.nih.gov/entrez/query.fcgi?cmd=Retrieve&amp;amp;db=PubMed&amp;amp;dopt=Citation&amp;amp;list_uids=9176952  &lt;/style&gt;&lt;/url&gt;&lt;/related-urls&gt;&lt;/urls&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24</w:t>
        </w:r>
        <w:r w:rsidR="008D2F5A" w:rsidRPr="0031295A">
          <w:rPr>
            <w:rFonts w:ascii="Calibri" w:hAnsi="Calibri" w:cs="Arial"/>
          </w:rPr>
          <w:fldChar w:fldCharType="end"/>
        </w:r>
      </w:hyperlink>
      <w:r w:rsidR="00EE1F1A" w:rsidRPr="0031295A">
        <w:rPr>
          <w:rFonts w:ascii="Calibri" w:hAnsi="Calibri" w:cs="Arial"/>
        </w:rPr>
        <w:t xml:space="preserve"> or E-Prime (</w:t>
      </w:r>
      <w:r w:rsidR="007843CF" w:rsidRPr="0031295A">
        <w:rPr>
          <w:rFonts w:ascii="Calibri" w:hAnsi="Calibri" w:cs="Arial"/>
        </w:rPr>
        <w:t>see table 1</w:t>
      </w:r>
      <w:r w:rsidR="00EE1F1A" w:rsidRPr="0031295A">
        <w:rPr>
          <w:rFonts w:ascii="Calibri" w:hAnsi="Calibri" w:cs="Arial"/>
        </w:rPr>
        <w:t xml:space="preserve">). </w:t>
      </w:r>
      <w:r w:rsidR="000A2774" w:rsidRPr="0031295A">
        <w:rPr>
          <w:rFonts w:ascii="Calibri" w:hAnsi="Calibri" w:cs="Arial"/>
        </w:rPr>
        <w:t>J</w:t>
      </w:r>
      <w:r w:rsidR="00EE1F1A" w:rsidRPr="0031295A">
        <w:rPr>
          <w:rFonts w:ascii="Calibri" w:hAnsi="Calibri" w:cs="Arial"/>
        </w:rPr>
        <w:t>itter the</w:t>
      </w:r>
      <w:r w:rsidRPr="0031295A">
        <w:rPr>
          <w:rFonts w:ascii="Calibri" w:hAnsi="Calibri" w:cs="Arial"/>
        </w:rPr>
        <w:t xml:space="preserve"> inter stimulus interval (ISI) </w:t>
      </w:r>
      <w:r w:rsidR="00EE1F1A" w:rsidRPr="0031295A">
        <w:rPr>
          <w:rFonts w:ascii="Calibri" w:hAnsi="Calibri" w:cs="Arial"/>
        </w:rPr>
        <w:t>to reduce stimulus (and pulse) predictability</w:t>
      </w:r>
      <w:r w:rsidR="00435DB4" w:rsidRPr="0031295A">
        <w:rPr>
          <w:rFonts w:ascii="Calibri" w:hAnsi="Calibri" w:cs="Arial"/>
        </w:rPr>
        <w:t xml:space="preserve"> (e.g. </w:t>
      </w:r>
      <w:r w:rsidR="00037CBF" w:rsidRPr="0031295A">
        <w:rPr>
          <w:rFonts w:ascii="Calibri" w:hAnsi="Calibri" w:cs="Arial"/>
        </w:rPr>
        <w:t xml:space="preserve">add </w:t>
      </w:r>
      <w:r w:rsidR="00435DB4" w:rsidRPr="0031295A">
        <w:rPr>
          <w:rFonts w:ascii="Calibri" w:hAnsi="Calibri" w:cs="Arial"/>
        </w:rPr>
        <w:t>a random value between 0 to 500</w:t>
      </w:r>
      <w:r w:rsidR="00CA0772">
        <w:rPr>
          <w:rFonts w:ascii="Calibri" w:hAnsi="Calibri" w:cs="Arial"/>
        </w:rPr>
        <w:t xml:space="preserve"> </w:t>
      </w:r>
      <w:proofErr w:type="spellStart"/>
      <w:r w:rsidR="00435DB4" w:rsidRPr="0031295A">
        <w:rPr>
          <w:rFonts w:ascii="Calibri" w:hAnsi="Calibri" w:cs="Arial"/>
        </w:rPr>
        <w:t>ms</w:t>
      </w:r>
      <w:proofErr w:type="spellEnd"/>
      <w:r w:rsidR="00435DB4" w:rsidRPr="0031295A">
        <w:rPr>
          <w:rFonts w:ascii="Calibri" w:hAnsi="Calibri" w:cs="Arial"/>
        </w:rPr>
        <w:t xml:space="preserve"> at each ISI)</w:t>
      </w:r>
      <w:r w:rsidR="00EE1F1A" w:rsidRPr="0031295A">
        <w:rPr>
          <w:rFonts w:ascii="Calibri" w:hAnsi="Calibri" w:cs="Arial"/>
        </w:rPr>
        <w:t>.</w:t>
      </w:r>
      <w:r w:rsidR="00435DB4" w:rsidRPr="0031295A">
        <w:rPr>
          <w:rFonts w:ascii="Calibri" w:hAnsi="Calibri" w:cs="Arial"/>
        </w:rPr>
        <w:t xml:space="preserve"> </w:t>
      </w:r>
      <w:r w:rsidR="00EE1F1A" w:rsidRPr="0031295A">
        <w:rPr>
          <w:rFonts w:ascii="Calibri" w:hAnsi="Calibri" w:cs="Arial"/>
        </w:rPr>
        <w:t xml:space="preserve"> </w:t>
      </w:r>
    </w:p>
    <w:p w14:paraId="7AAE86B0" w14:textId="77777777" w:rsidR="00EE1F1A" w:rsidRPr="0031295A" w:rsidRDefault="00EE1F1A" w:rsidP="00B752F7">
      <w:pPr>
        <w:jc w:val="both"/>
        <w:rPr>
          <w:rFonts w:ascii="Calibri" w:hAnsi="Calibri" w:cs="Arial"/>
        </w:rPr>
      </w:pPr>
    </w:p>
    <w:p w14:paraId="14720D8B" w14:textId="23C706DF" w:rsidR="00EE1F1A" w:rsidRPr="0031295A" w:rsidRDefault="00D239E7" w:rsidP="00B752F7">
      <w:pPr>
        <w:jc w:val="both"/>
        <w:rPr>
          <w:rFonts w:ascii="Calibri" w:hAnsi="Calibri" w:cs="Arial"/>
        </w:rPr>
      </w:pPr>
      <w:r w:rsidRPr="0031295A">
        <w:rPr>
          <w:rFonts w:ascii="Calibri" w:hAnsi="Calibri" w:cs="Arial"/>
        </w:rPr>
        <w:t xml:space="preserve">2.3) </w:t>
      </w:r>
      <w:proofErr w:type="gramStart"/>
      <w:r w:rsidR="00EE1F1A" w:rsidRPr="0031295A">
        <w:rPr>
          <w:rFonts w:ascii="Calibri" w:hAnsi="Calibri" w:cs="Arial"/>
          <w:highlight w:val="yellow"/>
        </w:rPr>
        <w:t>Prepare</w:t>
      </w:r>
      <w:proofErr w:type="gramEnd"/>
      <w:r w:rsidR="00EE1F1A" w:rsidRPr="0031295A">
        <w:rPr>
          <w:rFonts w:ascii="Calibri" w:hAnsi="Calibri" w:cs="Arial"/>
          <w:highlight w:val="yellow"/>
        </w:rPr>
        <w:t xml:space="preserve"> an additional blank-screen condition</w:t>
      </w:r>
      <w:r w:rsidR="00AE6182" w:rsidRPr="0031295A">
        <w:rPr>
          <w:rFonts w:ascii="Calibri" w:hAnsi="Calibri" w:cs="Arial"/>
          <w:highlight w:val="yellow"/>
        </w:rPr>
        <w:t>:</w:t>
      </w:r>
    </w:p>
    <w:p w14:paraId="767E4DDB" w14:textId="77777777" w:rsidR="00D239E7" w:rsidRPr="0031295A" w:rsidRDefault="00D239E7" w:rsidP="00B752F7">
      <w:pPr>
        <w:jc w:val="both"/>
        <w:rPr>
          <w:rFonts w:ascii="Calibri" w:hAnsi="Calibri" w:cs="Arial"/>
        </w:rPr>
      </w:pPr>
    </w:p>
    <w:p w14:paraId="667DCBE2" w14:textId="77777777" w:rsidR="00EE1F1A" w:rsidRPr="0031295A" w:rsidRDefault="00EE1F1A" w:rsidP="00B752F7">
      <w:pPr>
        <w:jc w:val="both"/>
        <w:rPr>
          <w:rFonts w:ascii="Calibri" w:hAnsi="Calibri" w:cs="Arial"/>
          <w:highlight w:val="yellow"/>
        </w:rPr>
      </w:pPr>
      <w:proofErr w:type="gramStart"/>
      <w:r w:rsidRPr="0031295A">
        <w:rPr>
          <w:rFonts w:ascii="Calibri" w:hAnsi="Calibri" w:cs="Arial"/>
        </w:rPr>
        <w:t>2.3.1</w:t>
      </w:r>
      <w:r w:rsidR="00D239E7"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Prepare trials during which TMS will be applied at the same intensity, but with no stimulus presentation on the screen.</w:t>
      </w:r>
      <w:proofErr w:type="gramEnd"/>
      <w:r w:rsidRPr="0031295A">
        <w:rPr>
          <w:rFonts w:ascii="Calibri" w:hAnsi="Calibri" w:cs="Arial"/>
          <w:highlight w:val="yellow"/>
        </w:rPr>
        <w:t xml:space="preserve"> These blank-screen TMS trials will be served to calculate a TMS artifact template in the absence of visual stimulation. </w:t>
      </w:r>
    </w:p>
    <w:p w14:paraId="26293E9B" w14:textId="77777777" w:rsidR="005A5452" w:rsidRPr="0031295A" w:rsidRDefault="005A5452" w:rsidP="00B752F7">
      <w:pPr>
        <w:jc w:val="both"/>
        <w:rPr>
          <w:rFonts w:ascii="Calibri" w:hAnsi="Calibri" w:cs="Arial"/>
          <w:highlight w:val="yellow"/>
        </w:rPr>
      </w:pPr>
    </w:p>
    <w:p w14:paraId="39EDAB15" w14:textId="1E35665F" w:rsidR="00D239E7" w:rsidRDefault="00EE1F1A" w:rsidP="00B752F7">
      <w:pPr>
        <w:jc w:val="both"/>
        <w:rPr>
          <w:rFonts w:ascii="Calibri" w:hAnsi="Calibri" w:cs="Arial"/>
        </w:rPr>
      </w:pPr>
      <w:r w:rsidRPr="0031295A">
        <w:rPr>
          <w:rFonts w:ascii="Calibri" w:hAnsi="Calibri" w:cs="Arial"/>
        </w:rPr>
        <w:t>2.3.2</w:t>
      </w:r>
      <w:r w:rsidR="00D239E7" w:rsidRPr="0031295A">
        <w:rPr>
          <w:rFonts w:ascii="Calibri" w:hAnsi="Calibri" w:cs="Arial"/>
        </w:rPr>
        <w:t>)</w:t>
      </w:r>
      <w:r w:rsidRPr="0031295A">
        <w:rPr>
          <w:rFonts w:ascii="Calibri" w:hAnsi="Calibri" w:cs="Arial"/>
        </w:rPr>
        <w:t xml:space="preserve"> </w:t>
      </w:r>
      <w:proofErr w:type="gramStart"/>
      <w:r w:rsidRPr="0031295A">
        <w:rPr>
          <w:rFonts w:ascii="Calibri" w:hAnsi="Calibri" w:cs="Arial"/>
        </w:rPr>
        <w:t>Set</w:t>
      </w:r>
      <w:proofErr w:type="gramEnd"/>
      <w:r w:rsidRPr="0031295A">
        <w:rPr>
          <w:rFonts w:ascii="Calibri" w:hAnsi="Calibri" w:cs="Arial"/>
        </w:rPr>
        <w:t xml:space="preserve"> the number of repetitions of the blank trials to be identical to the number of repetitions of any one of the experimental conditions within the block. </w:t>
      </w:r>
    </w:p>
    <w:p w14:paraId="02EA2C88" w14:textId="77777777" w:rsidR="00CA0772" w:rsidRPr="0031295A" w:rsidRDefault="00CA0772" w:rsidP="00B752F7">
      <w:pPr>
        <w:jc w:val="both"/>
        <w:rPr>
          <w:rFonts w:ascii="Calibri" w:hAnsi="Calibri" w:cs="Arial"/>
        </w:rPr>
      </w:pPr>
    </w:p>
    <w:p w14:paraId="6DC9103B" w14:textId="24679437" w:rsidR="00EE1F1A" w:rsidRPr="0031295A" w:rsidRDefault="00EE1F1A" w:rsidP="00B752F7">
      <w:pPr>
        <w:jc w:val="both"/>
        <w:rPr>
          <w:rFonts w:ascii="Calibri" w:hAnsi="Calibri" w:cs="Arial"/>
        </w:rPr>
      </w:pPr>
      <w:r w:rsidRPr="0031295A">
        <w:rPr>
          <w:rFonts w:ascii="Calibri" w:hAnsi="Calibri" w:cs="Arial"/>
        </w:rPr>
        <w:t>2.3.3</w:t>
      </w:r>
      <w:r w:rsidR="00D239E7" w:rsidRPr="0031295A">
        <w:rPr>
          <w:rFonts w:ascii="Calibri" w:hAnsi="Calibri" w:cs="Arial"/>
        </w:rPr>
        <w:t>)</w:t>
      </w:r>
      <w:r w:rsidRPr="0031295A">
        <w:rPr>
          <w:rFonts w:ascii="Calibri" w:hAnsi="Calibri" w:cs="Arial"/>
        </w:rPr>
        <w:t xml:space="preserve"> </w:t>
      </w:r>
      <w:proofErr w:type="gramStart"/>
      <w:r w:rsidRPr="0031295A">
        <w:rPr>
          <w:rFonts w:ascii="Calibri" w:hAnsi="Calibri" w:cs="Arial"/>
          <w:highlight w:val="yellow"/>
        </w:rPr>
        <w:t>For</w:t>
      </w:r>
      <w:proofErr w:type="gramEnd"/>
      <w:r w:rsidRPr="0031295A">
        <w:rPr>
          <w:rFonts w:ascii="Calibri" w:hAnsi="Calibri" w:cs="Arial"/>
          <w:highlight w:val="yellow"/>
        </w:rPr>
        <w:t xml:space="preserve"> an accurate representation of the shape of the TMS residual artifact, randomize the blank trials throughout the whole block</w:t>
      </w:r>
      <w:r w:rsidRPr="0031295A">
        <w:rPr>
          <w:rFonts w:ascii="Calibri" w:hAnsi="Calibri" w:cs="Arial"/>
        </w:rPr>
        <w:t xml:space="preserve"> </w:t>
      </w:r>
      <w:r w:rsidR="005A5452" w:rsidRPr="0031295A">
        <w:rPr>
          <w:rFonts w:ascii="Calibri" w:hAnsi="Calibri" w:cs="Arial"/>
        </w:rPr>
        <w:t>rather than</w:t>
      </w:r>
      <w:r w:rsidRPr="0031295A">
        <w:rPr>
          <w:rFonts w:ascii="Calibri" w:hAnsi="Calibri" w:cs="Arial"/>
        </w:rPr>
        <w:t xml:space="preserve"> present</w:t>
      </w:r>
      <w:r w:rsidR="005A5452" w:rsidRPr="0031295A">
        <w:rPr>
          <w:rFonts w:ascii="Calibri" w:hAnsi="Calibri" w:cs="Arial"/>
        </w:rPr>
        <w:t>ing</w:t>
      </w:r>
      <w:r w:rsidRPr="0031295A">
        <w:rPr>
          <w:rFonts w:ascii="Calibri" w:hAnsi="Calibri" w:cs="Arial"/>
        </w:rPr>
        <w:t xml:space="preserve"> them all at the beginning or at the end. </w:t>
      </w:r>
    </w:p>
    <w:p w14:paraId="5580A2D7" w14:textId="77777777" w:rsidR="00EE1F1A" w:rsidRPr="0031295A" w:rsidRDefault="00EE1F1A" w:rsidP="00B752F7">
      <w:pPr>
        <w:jc w:val="both"/>
        <w:rPr>
          <w:rFonts w:ascii="Calibri" w:hAnsi="Calibri" w:cs="Arial"/>
          <w:b/>
          <w:bCs/>
        </w:rPr>
      </w:pPr>
    </w:p>
    <w:p w14:paraId="42F3F23D" w14:textId="77777777" w:rsidR="00EE1F1A" w:rsidRPr="0031295A" w:rsidRDefault="00D239E7" w:rsidP="00B752F7">
      <w:pPr>
        <w:jc w:val="both"/>
        <w:rPr>
          <w:rFonts w:ascii="Calibri" w:hAnsi="Calibri" w:cs="Arial"/>
          <w:b/>
          <w:bCs/>
        </w:rPr>
      </w:pPr>
      <w:r w:rsidRPr="0031295A">
        <w:rPr>
          <w:rFonts w:ascii="Calibri" w:hAnsi="Calibri" w:cs="Arial"/>
          <w:b/>
          <w:bCs/>
        </w:rPr>
        <w:t xml:space="preserve">3) </w:t>
      </w:r>
      <w:r w:rsidR="00EE1F1A" w:rsidRPr="0031295A">
        <w:rPr>
          <w:rFonts w:ascii="Calibri" w:hAnsi="Calibri" w:cs="Arial"/>
          <w:b/>
          <w:bCs/>
          <w:highlight w:val="yellow"/>
        </w:rPr>
        <w:t xml:space="preserve">Setting up the EEG and the </w:t>
      </w:r>
      <w:proofErr w:type="spellStart"/>
      <w:r w:rsidR="00EE1F1A" w:rsidRPr="0031295A">
        <w:rPr>
          <w:rFonts w:ascii="Calibri" w:hAnsi="Calibri" w:cs="Arial"/>
          <w:b/>
          <w:bCs/>
          <w:highlight w:val="yellow"/>
        </w:rPr>
        <w:t>neuronavigation</w:t>
      </w:r>
      <w:proofErr w:type="spellEnd"/>
      <w:r w:rsidR="00EE1F1A" w:rsidRPr="0031295A">
        <w:rPr>
          <w:rFonts w:ascii="Calibri" w:hAnsi="Calibri" w:cs="Arial"/>
          <w:b/>
          <w:bCs/>
          <w:highlight w:val="yellow"/>
        </w:rPr>
        <w:t xml:space="preserve"> system, and conducting the experiment</w:t>
      </w:r>
    </w:p>
    <w:p w14:paraId="23A0E9B9" w14:textId="77777777" w:rsidR="00EE1F1A" w:rsidRPr="0031295A" w:rsidRDefault="00EE1F1A" w:rsidP="00B752F7">
      <w:pPr>
        <w:jc w:val="both"/>
        <w:rPr>
          <w:rFonts w:ascii="Calibri" w:hAnsi="Calibri" w:cs="Arial"/>
          <w:b/>
          <w:bCs/>
        </w:rPr>
      </w:pPr>
      <w:r w:rsidRPr="0031295A">
        <w:rPr>
          <w:rFonts w:ascii="Calibri" w:hAnsi="Calibri" w:cs="Arial"/>
          <w:b/>
          <w:bCs/>
        </w:rPr>
        <w:tab/>
      </w:r>
    </w:p>
    <w:p w14:paraId="6F3336B2" w14:textId="77777777" w:rsidR="00EE1F1A" w:rsidRPr="0031295A" w:rsidRDefault="00EE1F1A" w:rsidP="00B752F7">
      <w:pPr>
        <w:jc w:val="both"/>
        <w:rPr>
          <w:rFonts w:ascii="Calibri" w:hAnsi="Calibri" w:cs="Arial"/>
        </w:rPr>
      </w:pPr>
      <w:r w:rsidRPr="0031295A">
        <w:rPr>
          <w:rFonts w:ascii="Calibri" w:hAnsi="Calibri" w:cs="Arial"/>
        </w:rPr>
        <w:t xml:space="preserve">Accurate TMS targeting of individually defined ROIs is possible with the use of a stereotactic navigation system, comprised of an infrared camera, infrared sensors mounted on the participant's head, and a specialized software.    </w:t>
      </w:r>
    </w:p>
    <w:p w14:paraId="1AC6385D" w14:textId="77777777" w:rsidR="00EE1F1A" w:rsidRPr="0031295A" w:rsidRDefault="00EE1F1A" w:rsidP="00B752F7">
      <w:pPr>
        <w:jc w:val="both"/>
        <w:rPr>
          <w:rFonts w:ascii="Calibri" w:hAnsi="Calibri" w:cs="Arial"/>
        </w:rPr>
      </w:pPr>
    </w:p>
    <w:p w14:paraId="21491912" w14:textId="602ECC45" w:rsidR="00925EF3" w:rsidRPr="0031295A" w:rsidRDefault="00925EF3" w:rsidP="00B752F7">
      <w:pPr>
        <w:jc w:val="both"/>
        <w:rPr>
          <w:rFonts w:ascii="Calibri" w:hAnsi="Calibri" w:cs="Arial"/>
        </w:rPr>
      </w:pPr>
      <w:r w:rsidRPr="0031295A">
        <w:rPr>
          <w:rFonts w:ascii="Calibri" w:hAnsi="Calibri" w:cs="Arial"/>
        </w:rPr>
        <w:t xml:space="preserve">3.1) Screen participants </w:t>
      </w:r>
      <w:r w:rsidR="009A650A" w:rsidRPr="0031295A">
        <w:rPr>
          <w:rFonts w:ascii="Calibri" w:hAnsi="Calibri" w:cs="Arial"/>
        </w:rPr>
        <w:t>based on TMS safety criteria. Exclude from participation subjects with a self or family history of epilepsy, subjects with other neurological conditions or with frequent migraines</w:t>
      </w:r>
      <w:r w:rsidR="00B14C71" w:rsidRPr="0031295A">
        <w:rPr>
          <w:rFonts w:ascii="Calibri" w:hAnsi="Calibri" w:cs="Arial"/>
        </w:rPr>
        <w:t>,</w:t>
      </w:r>
      <w:r w:rsidR="002F6716" w:rsidRPr="0031295A">
        <w:rPr>
          <w:rFonts w:ascii="Calibri" w:hAnsi="Calibri" w:cs="Arial"/>
        </w:rPr>
        <w:t xml:space="preserve"> and </w:t>
      </w:r>
      <w:r w:rsidR="009A650A" w:rsidRPr="0031295A">
        <w:rPr>
          <w:rFonts w:ascii="Calibri" w:hAnsi="Calibri" w:cs="Arial"/>
        </w:rPr>
        <w:t>subjects on psychoactive drugs</w:t>
      </w:r>
      <w:r w:rsidR="002F6716" w:rsidRPr="0031295A">
        <w:rPr>
          <w:rFonts w:ascii="Calibri" w:hAnsi="Calibri" w:cs="Arial"/>
        </w:rPr>
        <w:t>. Although</w:t>
      </w:r>
      <w:r w:rsidR="00FC629A">
        <w:rPr>
          <w:rFonts w:ascii="Calibri" w:hAnsi="Calibri" w:cs="Arial"/>
        </w:rPr>
        <w:t xml:space="preserve"> not typically screened for, </w:t>
      </w:r>
      <w:r w:rsidR="002F6716" w:rsidRPr="0031295A">
        <w:rPr>
          <w:rFonts w:ascii="Calibri" w:hAnsi="Calibri" w:cs="Arial"/>
        </w:rPr>
        <w:t xml:space="preserve">subjects with suspicion for autonomic disorders such as vasovagal </w:t>
      </w:r>
      <w:proofErr w:type="spellStart"/>
      <w:r w:rsidR="002F6716" w:rsidRPr="0031295A">
        <w:rPr>
          <w:rFonts w:ascii="Calibri" w:hAnsi="Calibri" w:cs="Arial"/>
        </w:rPr>
        <w:t>syncopes</w:t>
      </w:r>
      <w:proofErr w:type="spellEnd"/>
      <w:r w:rsidR="002F6716" w:rsidRPr="0031295A">
        <w:rPr>
          <w:rFonts w:ascii="Calibri" w:hAnsi="Calibri" w:cs="Arial"/>
        </w:rPr>
        <w:t xml:space="preserve"> (mostly manifested as a tendency to faint easily)</w:t>
      </w:r>
      <w:r w:rsidR="00FC629A">
        <w:rPr>
          <w:rFonts w:ascii="Calibri" w:hAnsi="Calibri" w:cs="Arial"/>
        </w:rPr>
        <w:t xml:space="preserve"> may also be excluded</w:t>
      </w:r>
      <w:r w:rsidR="002F6716" w:rsidRPr="0031295A">
        <w:rPr>
          <w:rFonts w:ascii="Calibri" w:hAnsi="Calibri" w:cs="Arial"/>
        </w:rPr>
        <w:t xml:space="preserve">. Instruct participants to avoid alcoholic drinks </w:t>
      </w:r>
      <w:r w:rsidR="002F6716" w:rsidRPr="0031295A">
        <w:rPr>
          <w:rFonts w:ascii="Calibri" w:hAnsi="Calibri" w:cs="Arial"/>
        </w:rPr>
        <w:lastRenderedPageBreak/>
        <w:t xml:space="preserve">starting the prior evening, and caffeinated drinks at least two hours before the experiment.  </w:t>
      </w:r>
      <w:r w:rsidR="00810D5D" w:rsidRPr="0031295A">
        <w:rPr>
          <w:rFonts w:ascii="Calibri" w:hAnsi="Calibri" w:cs="Arial"/>
        </w:rPr>
        <w:t xml:space="preserve">For further instructions and discussion of safety </w:t>
      </w:r>
      <w:proofErr w:type="gramStart"/>
      <w:r w:rsidR="00810D5D" w:rsidRPr="0031295A">
        <w:rPr>
          <w:rFonts w:ascii="Calibri" w:hAnsi="Calibri" w:cs="Arial"/>
        </w:rPr>
        <w:t>see</w:t>
      </w:r>
      <w:r w:rsidR="00126FEA" w:rsidRPr="0031295A">
        <w:rPr>
          <w:rFonts w:ascii="Calibri" w:hAnsi="Calibri" w:cs="Arial"/>
        </w:rPr>
        <w:t xml:space="preserve"> </w:t>
      </w:r>
      <w:proofErr w:type="gramEnd"/>
      <w:r w:rsidR="00A711E6" w:rsidRPr="0031295A">
        <w:fldChar w:fldCharType="begin"/>
      </w:r>
      <w:r w:rsidR="00A711E6" w:rsidRPr="0031295A">
        <w:instrText xml:space="preserve"> HYPERLINK \l "_ENREF_25" \o "Rossi, 2009 #1935" </w:instrText>
      </w:r>
      <w:r w:rsidR="00A711E6" w:rsidRPr="0031295A">
        <w:fldChar w:fldCharType="separate"/>
      </w:r>
      <w:r w:rsidR="008D2F5A" w:rsidRPr="0031295A">
        <w:rPr>
          <w:rFonts w:ascii="Calibri" w:hAnsi="Calibri" w:cs="Arial"/>
        </w:rPr>
        <w:fldChar w:fldCharType="begin">
          <w:fldData xml:space="preserve">PEVuZE5vdGU+PENpdGU+PEF1dGhvcj5Sb3NzaTwvQXV0aG9yPjxZZWFyPjIwMDk8L1llYXI+PFJl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Sb3NzaTwvQXV0aG9yPjxZZWFyPjIwMDk8L1llYXI+PFJl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25</w:t>
      </w:r>
      <w:r w:rsidR="008D2F5A" w:rsidRPr="0031295A">
        <w:rPr>
          <w:rFonts w:ascii="Calibri" w:hAnsi="Calibri" w:cs="Arial"/>
        </w:rPr>
        <w:fldChar w:fldCharType="end"/>
      </w:r>
      <w:r w:rsidR="00A711E6" w:rsidRPr="0031295A">
        <w:rPr>
          <w:rFonts w:ascii="Calibri" w:hAnsi="Calibri" w:cs="Arial"/>
        </w:rPr>
        <w:fldChar w:fldCharType="end"/>
      </w:r>
      <w:r w:rsidR="00810D5D" w:rsidRPr="0031295A">
        <w:rPr>
          <w:rFonts w:ascii="Calibri" w:hAnsi="Calibri" w:cs="Arial"/>
        </w:rPr>
        <w:t xml:space="preserve">, and the </w:t>
      </w:r>
      <w:proofErr w:type="spellStart"/>
      <w:r w:rsidR="00810D5D" w:rsidRPr="0031295A">
        <w:rPr>
          <w:rFonts w:ascii="Calibri" w:hAnsi="Calibri" w:cs="Arial"/>
        </w:rPr>
        <w:t>Magstim</w:t>
      </w:r>
      <w:proofErr w:type="spellEnd"/>
      <w:r w:rsidR="00810D5D" w:rsidRPr="0031295A">
        <w:rPr>
          <w:rFonts w:ascii="Calibri" w:hAnsi="Calibri" w:cs="Arial"/>
        </w:rPr>
        <w:t xml:space="preserve"> safety review (</w:t>
      </w:r>
      <w:hyperlink r:id="rId9" w:history="1">
        <w:r w:rsidR="00810D5D" w:rsidRPr="0031295A">
          <w:rPr>
            <w:rFonts w:ascii="Calibri" w:hAnsi="Calibri" w:cs="Arial"/>
          </w:rPr>
          <w:t>http://joedevlin.psychol.ucl.ac.uk/tms/docs/magstim_safety.pdf</w:t>
        </w:r>
      </w:hyperlink>
      <w:r w:rsidR="00810D5D" w:rsidRPr="0031295A">
        <w:rPr>
          <w:rFonts w:ascii="Calibri" w:hAnsi="Calibri" w:cs="Arial"/>
        </w:rPr>
        <w:t xml:space="preserve">).  </w:t>
      </w:r>
      <w:r w:rsidR="002F6716" w:rsidRPr="0031295A">
        <w:rPr>
          <w:rFonts w:ascii="Calibri" w:hAnsi="Calibri" w:cs="Arial"/>
        </w:rPr>
        <w:t xml:space="preserve"> </w:t>
      </w:r>
    </w:p>
    <w:p w14:paraId="1BD0E364" w14:textId="77777777" w:rsidR="00925EF3" w:rsidRPr="0031295A" w:rsidRDefault="00925EF3" w:rsidP="00B752F7">
      <w:pPr>
        <w:jc w:val="both"/>
        <w:rPr>
          <w:rFonts w:ascii="Calibri" w:hAnsi="Calibri" w:cs="Arial"/>
        </w:rPr>
      </w:pPr>
    </w:p>
    <w:p w14:paraId="416CF844" w14:textId="4DF92D28" w:rsidR="00EE1F1A" w:rsidRPr="0031295A" w:rsidRDefault="00D75F51" w:rsidP="00B752F7">
      <w:pPr>
        <w:jc w:val="both"/>
        <w:rPr>
          <w:rFonts w:ascii="Calibri" w:hAnsi="Calibri" w:cs="Arial"/>
        </w:rPr>
      </w:pPr>
      <w:r w:rsidRPr="0031295A">
        <w:rPr>
          <w:rFonts w:ascii="Calibri" w:hAnsi="Calibri" w:cs="Arial"/>
        </w:rPr>
        <w:t>3.</w:t>
      </w:r>
      <w:r w:rsidR="00D50DD8" w:rsidRPr="0031295A">
        <w:rPr>
          <w:rFonts w:ascii="Calibri" w:hAnsi="Calibri" w:cs="Arial"/>
        </w:rPr>
        <w:t>2</w:t>
      </w:r>
      <w:r w:rsidRPr="0031295A">
        <w:rPr>
          <w:rFonts w:ascii="Calibri" w:hAnsi="Calibri" w:cs="Arial"/>
        </w:rPr>
        <w:t xml:space="preserve">) </w:t>
      </w:r>
      <w:proofErr w:type="gramStart"/>
      <w:r w:rsidR="00EE1F1A" w:rsidRPr="0031295A">
        <w:rPr>
          <w:rFonts w:ascii="Calibri" w:hAnsi="Calibri" w:cs="Arial"/>
        </w:rPr>
        <w:t>Prepare</w:t>
      </w:r>
      <w:proofErr w:type="gramEnd"/>
      <w:r w:rsidR="00EE1F1A" w:rsidRPr="0031295A">
        <w:rPr>
          <w:rFonts w:ascii="Calibri" w:hAnsi="Calibri" w:cs="Arial"/>
        </w:rPr>
        <w:t xml:space="preserve"> the </w:t>
      </w:r>
      <w:proofErr w:type="spellStart"/>
      <w:r w:rsidR="00EE1F1A" w:rsidRPr="0031295A">
        <w:rPr>
          <w:rFonts w:ascii="Calibri" w:hAnsi="Calibri" w:cs="Arial"/>
        </w:rPr>
        <w:t>neuronavigation</w:t>
      </w:r>
      <w:proofErr w:type="spellEnd"/>
      <w:r w:rsidR="00EE1F1A" w:rsidRPr="0031295A">
        <w:rPr>
          <w:rFonts w:ascii="Calibri" w:hAnsi="Calibri" w:cs="Arial"/>
        </w:rPr>
        <w:t xml:space="preserve"> system</w:t>
      </w:r>
      <w:r w:rsidR="00AE6182" w:rsidRPr="0031295A">
        <w:rPr>
          <w:rFonts w:ascii="Calibri" w:hAnsi="Calibri" w:cs="Arial"/>
        </w:rPr>
        <w:t>:</w:t>
      </w:r>
    </w:p>
    <w:p w14:paraId="0C7D1030" w14:textId="77777777" w:rsidR="00D75F51" w:rsidRPr="0031295A" w:rsidRDefault="00D75F51" w:rsidP="00B752F7">
      <w:pPr>
        <w:jc w:val="both"/>
        <w:rPr>
          <w:rFonts w:ascii="Calibri" w:hAnsi="Calibri" w:cs="Arial"/>
        </w:rPr>
      </w:pPr>
    </w:p>
    <w:p w14:paraId="34E2BFDB" w14:textId="3E1C3F4E" w:rsidR="00EE1F1A" w:rsidRPr="0031295A" w:rsidRDefault="00EE1F1A" w:rsidP="00B752F7">
      <w:pPr>
        <w:jc w:val="both"/>
        <w:rPr>
          <w:rFonts w:ascii="Calibri" w:hAnsi="Calibri" w:cs="Arial"/>
        </w:rPr>
      </w:pPr>
      <w:r w:rsidRPr="0031295A">
        <w:rPr>
          <w:rFonts w:ascii="Calibri" w:hAnsi="Calibri" w:cs="Arial"/>
        </w:rPr>
        <w:t>3.</w:t>
      </w:r>
      <w:r w:rsidR="00D50DD8" w:rsidRPr="0031295A">
        <w:rPr>
          <w:rFonts w:ascii="Calibri" w:hAnsi="Calibri" w:cs="Arial"/>
        </w:rPr>
        <w:t>2</w:t>
      </w:r>
      <w:r w:rsidRPr="0031295A">
        <w:rPr>
          <w:rFonts w:ascii="Calibri" w:hAnsi="Calibri" w:cs="Arial"/>
        </w:rPr>
        <w:t>.1</w:t>
      </w:r>
      <w:r w:rsidR="00D75F51" w:rsidRPr="0031295A">
        <w:rPr>
          <w:rFonts w:ascii="Calibri" w:hAnsi="Calibri" w:cs="Arial"/>
        </w:rPr>
        <w:t>)</w:t>
      </w:r>
      <w:r w:rsidRPr="0031295A">
        <w:rPr>
          <w:rFonts w:ascii="Calibri" w:hAnsi="Calibri" w:cs="Arial"/>
        </w:rPr>
        <w:t xml:space="preserve"> </w:t>
      </w:r>
      <w:proofErr w:type="gramStart"/>
      <w:r w:rsidRPr="0031295A">
        <w:rPr>
          <w:rFonts w:ascii="Calibri" w:hAnsi="Calibri" w:cs="Arial"/>
          <w:highlight w:val="yellow"/>
        </w:rPr>
        <w:t>Before</w:t>
      </w:r>
      <w:proofErr w:type="gramEnd"/>
      <w:r w:rsidRPr="0031295A">
        <w:rPr>
          <w:rFonts w:ascii="Calibri" w:hAnsi="Calibri" w:cs="Arial"/>
          <w:highlight w:val="yellow"/>
        </w:rPr>
        <w:t xml:space="preserve"> the session starts, feed the</w:t>
      </w:r>
      <w:r w:rsidR="00BB6749" w:rsidRPr="0031295A">
        <w:rPr>
          <w:rFonts w:ascii="Calibri" w:hAnsi="Calibri" w:cs="Arial"/>
          <w:highlight w:val="yellow"/>
        </w:rPr>
        <w:t xml:space="preserve"> </w:t>
      </w:r>
      <w:r w:rsidR="002D6D48" w:rsidRPr="0031295A">
        <w:rPr>
          <w:rFonts w:ascii="Calibri" w:hAnsi="Calibri" w:cs="Arial"/>
          <w:highlight w:val="yellow"/>
        </w:rPr>
        <w:t>structural</w:t>
      </w:r>
      <w:r w:rsidRPr="0031295A">
        <w:rPr>
          <w:rFonts w:ascii="Calibri" w:hAnsi="Calibri" w:cs="Arial"/>
          <w:highlight w:val="yellow"/>
        </w:rPr>
        <w:t xml:space="preserve"> scan</w:t>
      </w:r>
      <w:r w:rsidR="002D6D48" w:rsidRPr="0031295A">
        <w:rPr>
          <w:rFonts w:ascii="Calibri" w:hAnsi="Calibri" w:cs="Arial"/>
          <w:highlight w:val="yellow"/>
        </w:rPr>
        <w:t xml:space="preserve"> file</w:t>
      </w:r>
      <w:r w:rsidRPr="0031295A">
        <w:rPr>
          <w:rFonts w:ascii="Calibri" w:hAnsi="Calibri" w:cs="Arial"/>
          <w:highlight w:val="yellow"/>
        </w:rPr>
        <w:t>s into the navigation system's software</w:t>
      </w:r>
      <w:r w:rsidRPr="0031295A">
        <w:rPr>
          <w:rFonts w:ascii="Calibri" w:hAnsi="Calibri" w:cs="Arial"/>
        </w:rPr>
        <w:t xml:space="preserve">. </w:t>
      </w:r>
    </w:p>
    <w:p w14:paraId="79E6F3CB" w14:textId="77777777" w:rsidR="00D75F51" w:rsidRPr="0031295A" w:rsidRDefault="00D75F51" w:rsidP="00B752F7">
      <w:pPr>
        <w:jc w:val="both"/>
        <w:rPr>
          <w:rFonts w:ascii="Calibri" w:hAnsi="Calibri" w:cs="Arial"/>
        </w:rPr>
      </w:pPr>
    </w:p>
    <w:p w14:paraId="2C23BEA4" w14:textId="1B727F47" w:rsidR="00EE1F1A" w:rsidRPr="0031295A" w:rsidRDefault="00EE1F1A" w:rsidP="00B752F7">
      <w:pPr>
        <w:jc w:val="both"/>
        <w:rPr>
          <w:rFonts w:ascii="Calibri" w:hAnsi="Calibri" w:cs="Arial"/>
        </w:rPr>
      </w:pPr>
      <w:r w:rsidRPr="0031295A">
        <w:rPr>
          <w:rFonts w:ascii="Calibri" w:hAnsi="Calibri" w:cs="Arial"/>
        </w:rPr>
        <w:t>3.</w:t>
      </w:r>
      <w:r w:rsidR="00D50DD8" w:rsidRPr="0031295A">
        <w:rPr>
          <w:rFonts w:ascii="Calibri" w:hAnsi="Calibri" w:cs="Arial"/>
        </w:rPr>
        <w:t>2</w:t>
      </w:r>
      <w:r w:rsidRPr="0031295A">
        <w:rPr>
          <w:rFonts w:ascii="Calibri" w:hAnsi="Calibri" w:cs="Arial"/>
        </w:rPr>
        <w:t>.2</w:t>
      </w:r>
      <w:r w:rsidR="00D75F51" w:rsidRPr="0031295A">
        <w:rPr>
          <w:rFonts w:ascii="Calibri" w:hAnsi="Calibri" w:cs="Arial"/>
        </w:rPr>
        <w:t>)</w:t>
      </w:r>
      <w:r w:rsidRPr="0031295A">
        <w:rPr>
          <w:rFonts w:ascii="Calibri" w:hAnsi="Calibri" w:cs="Arial"/>
        </w:rPr>
        <w:t xml:space="preserve"> </w:t>
      </w:r>
      <w:proofErr w:type="gramStart"/>
      <w:r w:rsidRPr="0031295A">
        <w:rPr>
          <w:rFonts w:ascii="Calibri" w:hAnsi="Calibri" w:cs="Arial"/>
          <w:highlight w:val="yellow"/>
        </w:rPr>
        <w:t>Overlay</w:t>
      </w:r>
      <w:proofErr w:type="gramEnd"/>
      <w:r w:rsidRPr="0031295A">
        <w:rPr>
          <w:rFonts w:ascii="Calibri" w:hAnsi="Calibri" w:cs="Arial"/>
          <w:highlight w:val="yellow"/>
        </w:rPr>
        <w:t xml:space="preserve"> the</w:t>
      </w:r>
      <w:r w:rsidR="00BB6749" w:rsidRPr="0031295A">
        <w:rPr>
          <w:rFonts w:ascii="Calibri" w:hAnsi="Calibri" w:cs="Arial"/>
          <w:highlight w:val="yellow"/>
        </w:rPr>
        <w:t xml:space="preserve"> </w:t>
      </w:r>
      <w:r w:rsidRPr="0031295A">
        <w:rPr>
          <w:rFonts w:ascii="Calibri" w:hAnsi="Calibri" w:cs="Arial"/>
          <w:highlight w:val="yellow"/>
        </w:rPr>
        <w:t>functional MRI results</w:t>
      </w:r>
      <w:r w:rsidR="00EA678D" w:rsidRPr="0031295A">
        <w:rPr>
          <w:rFonts w:ascii="Calibri" w:hAnsi="Calibri" w:cs="Arial"/>
          <w:highlight w:val="yellow"/>
        </w:rPr>
        <w:t xml:space="preserve"> (the contrasts)</w:t>
      </w:r>
      <w:r w:rsidR="002D6D48" w:rsidRPr="0031295A">
        <w:rPr>
          <w:rFonts w:ascii="Calibri" w:hAnsi="Calibri" w:cs="Arial"/>
          <w:highlight w:val="yellow"/>
        </w:rPr>
        <w:t xml:space="preserve"> on the structural images</w:t>
      </w:r>
      <w:r w:rsidR="00EA678D" w:rsidRPr="0031295A">
        <w:rPr>
          <w:rFonts w:ascii="Calibri" w:hAnsi="Calibri" w:cs="Arial"/>
          <w:highlight w:val="yellow"/>
        </w:rPr>
        <w:t>.</w:t>
      </w:r>
      <w:r w:rsidRPr="0031295A">
        <w:rPr>
          <w:rFonts w:ascii="Calibri" w:hAnsi="Calibri" w:cs="Arial"/>
          <w:highlight w:val="yellow"/>
        </w:rPr>
        <w:t xml:space="preserve"> </w:t>
      </w:r>
    </w:p>
    <w:p w14:paraId="725551D9" w14:textId="77777777" w:rsidR="00D75F51" w:rsidRPr="0031295A" w:rsidRDefault="00D75F51" w:rsidP="00B752F7">
      <w:pPr>
        <w:jc w:val="both"/>
        <w:rPr>
          <w:rFonts w:ascii="Calibri" w:hAnsi="Calibri" w:cs="Arial"/>
        </w:rPr>
      </w:pPr>
    </w:p>
    <w:p w14:paraId="4E31DB7B" w14:textId="119FDC77" w:rsidR="00EE1F1A" w:rsidRPr="0031295A" w:rsidRDefault="00EE1F1A" w:rsidP="00B752F7">
      <w:pPr>
        <w:jc w:val="both"/>
        <w:rPr>
          <w:rFonts w:ascii="Calibri" w:hAnsi="Calibri" w:cs="Arial"/>
        </w:rPr>
      </w:pPr>
      <w:r w:rsidRPr="0031295A">
        <w:rPr>
          <w:rFonts w:ascii="Calibri" w:hAnsi="Calibri" w:cs="Arial"/>
        </w:rPr>
        <w:t>3.</w:t>
      </w:r>
      <w:r w:rsidR="00D50DD8" w:rsidRPr="0031295A">
        <w:rPr>
          <w:rFonts w:ascii="Calibri" w:hAnsi="Calibri" w:cs="Arial"/>
        </w:rPr>
        <w:t>2</w:t>
      </w:r>
      <w:r w:rsidRPr="0031295A">
        <w:rPr>
          <w:rFonts w:ascii="Calibri" w:hAnsi="Calibri" w:cs="Arial"/>
        </w:rPr>
        <w:t>.3</w:t>
      </w:r>
      <w:r w:rsidR="00D75F51" w:rsidRPr="0031295A">
        <w:rPr>
          <w:rFonts w:ascii="Calibri" w:hAnsi="Calibri" w:cs="Arial"/>
        </w:rPr>
        <w:t>)</w:t>
      </w:r>
      <w:r w:rsidRPr="0031295A">
        <w:rPr>
          <w:rFonts w:ascii="Calibri" w:hAnsi="Calibri" w:cs="Arial"/>
        </w:rPr>
        <w:t xml:space="preserve"> </w:t>
      </w:r>
      <w:r w:rsidR="00242931" w:rsidRPr="0031295A">
        <w:rPr>
          <w:rFonts w:ascii="Calibri" w:hAnsi="Calibri" w:cs="Arial"/>
          <w:highlight w:val="yellow"/>
        </w:rPr>
        <w:t xml:space="preserve">Using the </w:t>
      </w:r>
      <w:proofErr w:type="spellStart"/>
      <w:r w:rsidR="00242931" w:rsidRPr="0031295A">
        <w:rPr>
          <w:rFonts w:ascii="Calibri" w:hAnsi="Calibri" w:cs="Arial"/>
          <w:highlight w:val="yellow"/>
        </w:rPr>
        <w:t>Neuronavigation</w:t>
      </w:r>
      <w:proofErr w:type="spellEnd"/>
      <w:r w:rsidR="00242931" w:rsidRPr="0031295A">
        <w:rPr>
          <w:rFonts w:ascii="Calibri" w:hAnsi="Calibri" w:cs="Arial"/>
          <w:highlight w:val="yellow"/>
        </w:rPr>
        <w:t xml:space="preserve"> software, m</w:t>
      </w:r>
      <w:r w:rsidRPr="0031295A">
        <w:rPr>
          <w:rFonts w:ascii="Calibri" w:hAnsi="Calibri" w:cs="Arial"/>
          <w:highlight w:val="yellow"/>
        </w:rPr>
        <w:t>ark the desired targets on the</w:t>
      </w:r>
      <w:r w:rsidR="00627ABB" w:rsidRPr="0031295A">
        <w:rPr>
          <w:rFonts w:ascii="Calibri" w:hAnsi="Calibri" w:cs="Arial"/>
          <w:highlight w:val="yellow"/>
        </w:rPr>
        <w:t xml:space="preserve"> images</w:t>
      </w:r>
      <w:r w:rsidRPr="0031295A">
        <w:rPr>
          <w:rFonts w:ascii="Calibri" w:hAnsi="Calibri" w:cs="Arial"/>
          <w:highlight w:val="yellow"/>
        </w:rPr>
        <w:t xml:space="preserve">, as well as the external anatomical markers that will serve for </w:t>
      </w:r>
      <w:proofErr w:type="spellStart"/>
      <w:r w:rsidRPr="0031295A">
        <w:rPr>
          <w:rFonts w:ascii="Calibri" w:hAnsi="Calibri" w:cs="Arial"/>
          <w:highlight w:val="yellow"/>
        </w:rPr>
        <w:t>coregistration</w:t>
      </w:r>
      <w:proofErr w:type="spellEnd"/>
      <w:r w:rsidR="00242931" w:rsidRPr="0031295A">
        <w:rPr>
          <w:rFonts w:ascii="Calibri" w:hAnsi="Calibri" w:cs="Arial"/>
          <w:highlight w:val="yellow"/>
        </w:rPr>
        <w:t>:</w:t>
      </w:r>
      <w:r w:rsidRPr="0031295A">
        <w:rPr>
          <w:rFonts w:ascii="Calibri" w:hAnsi="Calibri" w:cs="Arial"/>
          <w:highlight w:val="yellow"/>
        </w:rPr>
        <w:t xml:space="preserve"> the tip of the nose, the deepest part of the nose bridge often referred to as </w:t>
      </w:r>
      <w:proofErr w:type="spellStart"/>
      <w:r w:rsidRPr="0031295A">
        <w:rPr>
          <w:rFonts w:ascii="Calibri" w:hAnsi="Calibri" w:cs="Arial"/>
          <w:highlight w:val="yellow"/>
        </w:rPr>
        <w:t>nasion</w:t>
      </w:r>
      <w:proofErr w:type="spellEnd"/>
      <w:r w:rsidRPr="0031295A">
        <w:rPr>
          <w:rFonts w:ascii="Calibri" w:hAnsi="Calibri" w:cs="Arial"/>
          <w:highlight w:val="yellow"/>
        </w:rPr>
        <w:t>, and the tragus of each ear.</w:t>
      </w:r>
      <w:r w:rsidR="00DD1CBA">
        <w:rPr>
          <w:rFonts w:ascii="Calibri" w:hAnsi="Calibri" w:cs="Arial"/>
        </w:rPr>
        <w:t xml:space="preserve"> </w:t>
      </w:r>
    </w:p>
    <w:p w14:paraId="69BDDC04" w14:textId="77777777" w:rsidR="00EE1F1A" w:rsidRPr="0031295A" w:rsidRDefault="00EE1F1A" w:rsidP="00B752F7">
      <w:pPr>
        <w:jc w:val="both"/>
        <w:rPr>
          <w:rFonts w:ascii="Calibri" w:hAnsi="Calibri" w:cs="Arial"/>
        </w:rPr>
      </w:pPr>
    </w:p>
    <w:p w14:paraId="33AE7998" w14:textId="16B4D330" w:rsidR="00EE1F1A" w:rsidRPr="0031295A" w:rsidRDefault="00D75F51" w:rsidP="00B752F7">
      <w:pPr>
        <w:jc w:val="both"/>
        <w:rPr>
          <w:rFonts w:ascii="Calibri" w:hAnsi="Calibri" w:cs="Arial"/>
        </w:rPr>
      </w:pPr>
      <w:r w:rsidRPr="0031295A">
        <w:rPr>
          <w:rFonts w:ascii="Calibri" w:hAnsi="Calibri" w:cs="Arial"/>
        </w:rPr>
        <w:t>3.</w:t>
      </w:r>
      <w:r w:rsidR="00D50DD8" w:rsidRPr="0031295A">
        <w:rPr>
          <w:rFonts w:ascii="Calibri" w:hAnsi="Calibri" w:cs="Arial"/>
        </w:rPr>
        <w:t>3</w:t>
      </w:r>
      <w:r w:rsidRPr="0031295A">
        <w:rPr>
          <w:rFonts w:ascii="Calibri" w:hAnsi="Calibri" w:cs="Arial"/>
        </w:rPr>
        <w:t xml:space="preserve">) </w:t>
      </w:r>
      <w:r w:rsidR="004E01A1" w:rsidRPr="0031295A">
        <w:rPr>
          <w:rFonts w:ascii="Calibri" w:hAnsi="Calibri" w:cs="Arial"/>
          <w:highlight w:val="yellow"/>
        </w:rPr>
        <w:t>M</w:t>
      </w:r>
      <w:r w:rsidR="00EE1F1A" w:rsidRPr="0031295A">
        <w:rPr>
          <w:rFonts w:ascii="Calibri" w:hAnsi="Calibri" w:cs="Arial"/>
          <w:highlight w:val="yellow"/>
        </w:rPr>
        <w:t xml:space="preserve">ount the EEG cap </w:t>
      </w:r>
      <w:r w:rsidR="004C73F4" w:rsidRPr="0031295A">
        <w:rPr>
          <w:rFonts w:ascii="Calibri" w:hAnsi="Calibri" w:cs="Arial"/>
          <w:highlight w:val="yellow"/>
        </w:rPr>
        <w:t xml:space="preserve">on the participant’s head </w:t>
      </w:r>
      <w:r w:rsidR="00EE1F1A" w:rsidRPr="0031295A">
        <w:rPr>
          <w:rFonts w:ascii="Calibri" w:hAnsi="Calibri" w:cs="Arial"/>
          <w:highlight w:val="yellow"/>
        </w:rPr>
        <w:t>and connect the electrodes</w:t>
      </w:r>
      <w:r w:rsidR="00AE6182" w:rsidRPr="0031295A">
        <w:rPr>
          <w:rFonts w:ascii="Calibri" w:hAnsi="Calibri" w:cs="Arial"/>
          <w:highlight w:val="yellow"/>
        </w:rPr>
        <w:t>:</w:t>
      </w:r>
    </w:p>
    <w:p w14:paraId="477B8486" w14:textId="77777777" w:rsidR="00D75F51" w:rsidRPr="0031295A" w:rsidRDefault="00D75F51" w:rsidP="00B752F7">
      <w:pPr>
        <w:jc w:val="both"/>
        <w:rPr>
          <w:rFonts w:ascii="Calibri" w:hAnsi="Calibri" w:cs="Arial"/>
        </w:rPr>
      </w:pPr>
    </w:p>
    <w:p w14:paraId="6897ED62" w14:textId="6CADF849" w:rsidR="00EE1F1A" w:rsidRPr="0031295A" w:rsidRDefault="00EE1F1A" w:rsidP="00B752F7">
      <w:pPr>
        <w:jc w:val="both"/>
        <w:rPr>
          <w:rFonts w:ascii="Calibri" w:hAnsi="Calibri" w:cs="Arial"/>
        </w:rPr>
      </w:pPr>
      <w:proofErr w:type="gramStart"/>
      <w:r w:rsidRPr="0031295A">
        <w:rPr>
          <w:rFonts w:ascii="Calibri" w:hAnsi="Calibri" w:cs="Arial"/>
        </w:rPr>
        <w:t>3.</w:t>
      </w:r>
      <w:r w:rsidR="00D50DD8" w:rsidRPr="0031295A">
        <w:rPr>
          <w:rFonts w:ascii="Calibri" w:hAnsi="Calibri" w:cs="Arial"/>
        </w:rPr>
        <w:t>3</w:t>
      </w:r>
      <w:r w:rsidRPr="0031295A">
        <w:rPr>
          <w:rFonts w:ascii="Calibri" w:hAnsi="Calibri" w:cs="Arial"/>
        </w:rPr>
        <w:t>.1</w:t>
      </w:r>
      <w:r w:rsidR="00D75F51" w:rsidRPr="0031295A">
        <w:rPr>
          <w:rFonts w:ascii="Calibri" w:hAnsi="Calibri" w:cs="Arial"/>
        </w:rPr>
        <w:t>)</w:t>
      </w:r>
      <w:r w:rsidRPr="0031295A">
        <w:rPr>
          <w:rFonts w:ascii="Calibri" w:hAnsi="Calibri" w:cs="Arial"/>
        </w:rPr>
        <w:t xml:space="preserve"> Try to keep electrode impedance not higher than 5k</w:t>
      </w:r>
      <w:r w:rsidRPr="0031295A">
        <w:rPr>
          <w:rFonts w:ascii="Arial" w:hAnsi="Arial" w:cs="Arial"/>
        </w:rPr>
        <w:t>Ω</w:t>
      </w:r>
      <w:r w:rsidRPr="0031295A">
        <w:rPr>
          <w:rFonts w:ascii="Calibri" w:hAnsi="Calibri" w:cs="Arial"/>
        </w:rPr>
        <w:t>.</w:t>
      </w:r>
      <w:proofErr w:type="gramEnd"/>
      <w:r w:rsidRPr="0031295A">
        <w:rPr>
          <w:rFonts w:ascii="Calibri" w:hAnsi="Calibri" w:cs="Arial"/>
        </w:rPr>
        <w:t xml:space="preserve"> </w:t>
      </w:r>
    </w:p>
    <w:p w14:paraId="4B0D92C9" w14:textId="77777777" w:rsidR="00D50DD8" w:rsidRPr="0031295A" w:rsidRDefault="00D50DD8" w:rsidP="00B752F7">
      <w:pPr>
        <w:jc w:val="both"/>
        <w:rPr>
          <w:rFonts w:ascii="Calibri" w:hAnsi="Calibri" w:cs="Arial"/>
        </w:rPr>
      </w:pPr>
    </w:p>
    <w:p w14:paraId="7E554C64" w14:textId="3827C8A5" w:rsidR="00D50DD8" w:rsidRPr="0031295A" w:rsidRDefault="00D50DD8" w:rsidP="00B752F7">
      <w:pPr>
        <w:jc w:val="both"/>
        <w:rPr>
          <w:rFonts w:ascii="Calibri" w:hAnsi="Calibri" w:cs="Arial"/>
        </w:rPr>
      </w:pPr>
      <w:r w:rsidRPr="0031295A">
        <w:rPr>
          <w:rFonts w:ascii="Calibri" w:hAnsi="Calibri" w:cs="Arial"/>
        </w:rPr>
        <w:t xml:space="preserve">3.3.2) </w:t>
      </w:r>
      <w:proofErr w:type="gramStart"/>
      <w:r w:rsidR="0088042A" w:rsidRPr="0031295A">
        <w:rPr>
          <w:rFonts w:ascii="Calibri" w:hAnsi="Calibri" w:cs="Arial"/>
        </w:rPr>
        <w:t>T</w:t>
      </w:r>
      <w:r w:rsidRPr="0031295A">
        <w:rPr>
          <w:rFonts w:ascii="Calibri" w:hAnsi="Calibri" w:cs="Arial"/>
        </w:rPr>
        <w:t>o</w:t>
      </w:r>
      <w:proofErr w:type="gramEnd"/>
      <w:r w:rsidRPr="0031295A">
        <w:rPr>
          <w:rFonts w:ascii="Calibri" w:hAnsi="Calibri" w:cs="Arial"/>
        </w:rPr>
        <w:t xml:space="preserve"> avoid TMS-related h</w:t>
      </w:r>
      <w:r w:rsidR="00E50966" w:rsidRPr="0031295A">
        <w:rPr>
          <w:rFonts w:ascii="Calibri" w:hAnsi="Calibri" w:cs="Arial"/>
        </w:rPr>
        <w:t>ea</w:t>
      </w:r>
      <w:r w:rsidRPr="0031295A">
        <w:rPr>
          <w:rFonts w:ascii="Calibri" w:hAnsi="Calibri" w:cs="Arial"/>
        </w:rPr>
        <w:t>ting of the electrodes, use as little gel as possible</w:t>
      </w:r>
      <w:r w:rsidR="008D127A" w:rsidRPr="0031295A">
        <w:rPr>
          <w:rFonts w:ascii="Calibri" w:hAnsi="Calibri" w:cs="Arial"/>
        </w:rPr>
        <w:t>.</w:t>
      </w:r>
      <w:r w:rsidRPr="0031295A">
        <w:rPr>
          <w:rFonts w:ascii="Calibri" w:hAnsi="Calibri" w:cs="Arial"/>
        </w:rPr>
        <w:t xml:space="preserve"> To ach</w:t>
      </w:r>
      <w:r w:rsidR="008D127A" w:rsidRPr="0031295A">
        <w:rPr>
          <w:rFonts w:ascii="Calibri" w:hAnsi="Calibri" w:cs="Arial"/>
        </w:rPr>
        <w:t>i</w:t>
      </w:r>
      <w:r w:rsidRPr="0031295A">
        <w:rPr>
          <w:rFonts w:ascii="Calibri" w:hAnsi="Calibri" w:cs="Arial"/>
        </w:rPr>
        <w:t>eve good impedance with little</w:t>
      </w:r>
      <w:r w:rsidR="00252CE8" w:rsidRPr="0031295A">
        <w:rPr>
          <w:rFonts w:ascii="Calibri" w:hAnsi="Calibri" w:cs="Arial"/>
        </w:rPr>
        <w:t xml:space="preserve"> amount of</w:t>
      </w:r>
      <w:r w:rsidRPr="0031295A">
        <w:rPr>
          <w:rFonts w:ascii="Calibri" w:hAnsi="Calibri" w:cs="Arial"/>
        </w:rPr>
        <w:t xml:space="preserve"> gel perform a thorough skin preparation. </w:t>
      </w:r>
      <w:r w:rsidR="00DD1CBA">
        <w:rPr>
          <w:rFonts w:ascii="Calibri" w:hAnsi="Calibri" w:cs="Arial"/>
        </w:rPr>
        <w:t>Optionally,</w:t>
      </w:r>
      <w:r w:rsidRPr="0031295A">
        <w:rPr>
          <w:rFonts w:ascii="Calibri" w:hAnsi="Calibri" w:cs="Arial"/>
        </w:rPr>
        <w:t xml:space="preserve"> ask participants to wash their hair before coming to the </w:t>
      </w:r>
      <w:r w:rsidR="0088042A" w:rsidRPr="0031295A">
        <w:rPr>
          <w:rFonts w:ascii="Calibri" w:hAnsi="Calibri" w:cs="Arial"/>
        </w:rPr>
        <w:t>experiment</w:t>
      </w:r>
      <w:r w:rsidRPr="0031295A">
        <w:rPr>
          <w:rFonts w:ascii="Calibri" w:hAnsi="Calibri" w:cs="Arial"/>
        </w:rPr>
        <w:t>.</w:t>
      </w:r>
      <w:r w:rsidR="00901A41" w:rsidRPr="0031295A">
        <w:rPr>
          <w:rFonts w:ascii="Calibri" w:hAnsi="Calibri" w:cs="Arial"/>
        </w:rPr>
        <w:t xml:space="preserve"> </w:t>
      </w:r>
    </w:p>
    <w:p w14:paraId="277AA73D" w14:textId="77777777" w:rsidR="00D75F51" w:rsidRPr="0031295A" w:rsidRDefault="00D75F51" w:rsidP="00B752F7">
      <w:pPr>
        <w:jc w:val="both"/>
        <w:rPr>
          <w:rFonts w:ascii="Calibri" w:hAnsi="Calibri" w:cs="Arial"/>
        </w:rPr>
      </w:pPr>
    </w:p>
    <w:p w14:paraId="276E9273" w14:textId="3C2F5D38" w:rsidR="00EE1F1A" w:rsidRPr="0031295A" w:rsidRDefault="00EE1F1A" w:rsidP="00B752F7">
      <w:pPr>
        <w:jc w:val="both"/>
        <w:rPr>
          <w:rFonts w:ascii="Calibri" w:hAnsi="Calibri" w:cs="Arial"/>
        </w:rPr>
      </w:pPr>
      <w:r w:rsidRPr="0031295A">
        <w:rPr>
          <w:rFonts w:ascii="Calibri" w:hAnsi="Calibri" w:cs="Arial"/>
        </w:rPr>
        <w:t>3.</w:t>
      </w:r>
      <w:r w:rsidR="00D50DD8" w:rsidRPr="0031295A">
        <w:rPr>
          <w:rFonts w:ascii="Calibri" w:hAnsi="Calibri" w:cs="Arial"/>
        </w:rPr>
        <w:t>3</w:t>
      </w:r>
      <w:r w:rsidRPr="0031295A">
        <w:rPr>
          <w:rFonts w:ascii="Calibri" w:hAnsi="Calibri" w:cs="Arial"/>
        </w:rPr>
        <w:t>.</w:t>
      </w:r>
      <w:r w:rsidR="00D50DD8" w:rsidRPr="0031295A">
        <w:rPr>
          <w:rFonts w:ascii="Calibri" w:hAnsi="Calibri" w:cs="Arial"/>
        </w:rPr>
        <w:t>3</w:t>
      </w:r>
      <w:r w:rsidR="00D75F51" w:rsidRPr="0031295A">
        <w:rPr>
          <w:rFonts w:ascii="Calibri" w:hAnsi="Calibri" w:cs="Arial"/>
        </w:rPr>
        <w:t xml:space="preserve">) </w:t>
      </w:r>
      <w:r w:rsidRPr="0031295A">
        <w:rPr>
          <w:rFonts w:ascii="Calibri" w:hAnsi="Calibri" w:cs="Arial"/>
          <w:highlight w:val="yellow"/>
        </w:rPr>
        <w:t xml:space="preserve">Make sure that the electrode wires </w:t>
      </w:r>
      <w:r w:rsidR="006E348B" w:rsidRPr="0031295A">
        <w:rPr>
          <w:rFonts w:ascii="Calibri" w:hAnsi="Calibri" w:cs="Arial"/>
          <w:highlight w:val="yellow"/>
        </w:rPr>
        <w:t>do not cross each other</w:t>
      </w:r>
      <w:r w:rsidRPr="0031295A">
        <w:rPr>
          <w:rFonts w:ascii="Calibri" w:hAnsi="Calibri" w:cs="Arial"/>
          <w:highlight w:val="yellow"/>
        </w:rPr>
        <w:t xml:space="preserve"> </w:t>
      </w:r>
      <w:r w:rsidR="00960CAF" w:rsidRPr="0031295A">
        <w:rPr>
          <w:rFonts w:ascii="Calibri" w:hAnsi="Calibri" w:cs="Arial"/>
          <w:highlight w:val="yellow"/>
        </w:rPr>
        <w:t xml:space="preserve">and </w:t>
      </w:r>
      <w:r w:rsidR="006E348B" w:rsidRPr="0031295A">
        <w:rPr>
          <w:rFonts w:ascii="Calibri" w:hAnsi="Calibri" w:cs="Arial"/>
          <w:highlight w:val="yellow"/>
        </w:rPr>
        <w:t xml:space="preserve">are </w:t>
      </w:r>
      <w:r w:rsidRPr="0031295A">
        <w:rPr>
          <w:rFonts w:ascii="Calibri" w:hAnsi="Calibri" w:cs="Arial"/>
          <w:highlight w:val="yellow"/>
        </w:rPr>
        <w:t xml:space="preserve">oriented away from the coil's location. </w:t>
      </w:r>
      <w:r w:rsidR="00960CAF" w:rsidRPr="0031295A">
        <w:rPr>
          <w:rFonts w:ascii="Calibri" w:hAnsi="Calibri" w:cs="Arial"/>
          <w:highlight w:val="yellow"/>
        </w:rPr>
        <w:t>Avoid loops in the wires.</w:t>
      </w:r>
      <w:r w:rsidR="00960CAF" w:rsidRPr="0031295A">
        <w:rPr>
          <w:rFonts w:ascii="Calibri" w:hAnsi="Calibri" w:cs="Arial"/>
        </w:rPr>
        <w:t xml:space="preserve"> </w:t>
      </w:r>
    </w:p>
    <w:p w14:paraId="57F4FD99" w14:textId="77777777" w:rsidR="00D75F51" w:rsidRPr="0031295A" w:rsidRDefault="00D75F51" w:rsidP="00B752F7">
      <w:pPr>
        <w:jc w:val="both"/>
        <w:rPr>
          <w:rFonts w:ascii="Calibri" w:hAnsi="Calibri" w:cs="Arial"/>
        </w:rPr>
      </w:pPr>
    </w:p>
    <w:p w14:paraId="6CB1BCC8" w14:textId="41FA9F89" w:rsidR="00EE1F1A" w:rsidRPr="0031295A" w:rsidRDefault="00EE1F1A" w:rsidP="00B752F7">
      <w:pPr>
        <w:jc w:val="both"/>
        <w:rPr>
          <w:rFonts w:ascii="Calibri" w:hAnsi="Calibri" w:cs="Arial"/>
        </w:rPr>
      </w:pPr>
      <w:r w:rsidRPr="0031295A">
        <w:rPr>
          <w:rFonts w:ascii="Calibri" w:hAnsi="Calibri" w:cs="Arial"/>
        </w:rPr>
        <w:t>3.</w:t>
      </w:r>
      <w:r w:rsidR="00D50DD8" w:rsidRPr="0031295A">
        <w:rPr>
          <w:rFonts w:ascii="Calibri" w:hAnsi="Calibri" w:cs="Arial"/>
        </w:rPr>
        <w:t>3</w:t>
      </w:r>
      <w:r w:rsidRPr="0031295A">
        <w:rPr>
          <w:rFonts w:ascii="Calibri" w:hAnsi="Calibri" w:cs="Arial"/>
        </w:rPr>
        <w:t>.</w:t>
      </w:r>
      <w:r w:rsidR="00D50DD8" w:rsidRPr="0031295A">
        <w:rPr>
          <w:rFonts w:ascii="Calibri" w:hAnsi="Calibri" w:cs="Arial"/>
        </w:rPr>
        <w:t>4</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Use a high sampling rate for</w:t>
      </w:r>
      <w:r w:rsidR="00C95BC0" w:rsidRPr="0031295A">
        <w:rPr>
          <w:rFonts w:ascii="Calibri" w:hAnsi="Calibri" w:cs="Arial"/>
          <w:highlight w:val="yellow"/>
        </w:rPr>
        <w:t xml:space="preserve"> a</w:t>
      </w:r>
      <w:r w:rsidRPr="0031295A">
        <w:rPr>
          <w:rFonts w:ascii="Calibri" w:hAnsi="Calibri" w:cs="Arial"/>
          <w:highlight w:val="yellow"/>
        </w:rPr>
        <w:t xml:space="preserve"> better representation of the noise artifact.</w:t>
      </w:r>
      <w:r w:rsidR="00C95BC0" w:rsidRPr="0031295A">
        <w:rPr>
          <w:rFonts w:ascii="Calibri" w:hAnsi="Calibri" w:cs="Arial"/>
          <w:highlight w:val="yellow"/>
        </w:rPr>
        <w:t xml:space="preserve"> </w:t>
      </w:r>
      <w:r w:rsidR="00FC629A">
        <w:rPr>
          <w:rFonts w:ascii="Calibri" w:hAnsi="Calibri" w:cs="Arial"/>
          <w:highlight w:val="yellow"/>
        </w:rPr>
        <w:t>It is</w:t>
      </w:r>
      <w:r w:rsidR="006D64B8" w:rsidRPr="0031295A">
        <w:rPr>
          <w:rFonts w:ascii="Calibri" w:hAnsi="Calibri" w:cs="Arial"/>
          <w:highlight w:val="yellow"/>
        </w:rPr>
        <w:t xml:space="preserve"> recommend</w:t>
      </w:r>
      <w:r w:rsidR="00FC629A">
        <w:rPr>
          <w:rFonts w:ascii="Calibri" w:hAnsi="Calibri" w:cs="Arial"/>
          <w:highlight w:val="yellow"/>
        </w:rPr>
        <w:t>ed</w:t>
      </w:r>
      <w:r w:rsidR="006D64B8" w:rsidRPr="0031295A">
        <w:rPr>
          <w:rFonts w:ascii="Calibri" w:hAnsi="Calibri" w:cs="Arial"/>
          <w:highlight w:val="yellow"/>
        </w:rPr>
        <w:t xml:space="preserve"> </w:t>
      </w:r>
      <w:r w:rsidR="00FC629A">
        <w:rPr>
          <w:rFonts w:ascii="Calibri" w:hAnsi="Calibri" w:cs="Arial"/>
          <w:highlight w:val="yellow"/>
        </w:rPr>
        <w:t>to use</w:t>
      </w:r>
      <w:r w:rsidR="006D64B8" w:rsidRPr="0031295A">
        <w:rPr>
          <w:rFonts w:ascii="Calibri" w:hAnsi="Calibri" w:cs="Arial"/>
          <w:highlight w:val="yellow"/>
        </w:rPr>
        <w:t xml:space="preserve"> 1kHz or above</w:t>
      </w:r>
      <w:r w:rsidR="006D64B8" w:rsidRPr="0031295A">
        <w:rPr>
          <w:rFonts w:ascii="Calibri" w:hAnsi="Calibri" w:cs="Arial"/>
        </w:rPr>
        <w:t xml:space="preserve">, as most previous </w:t>
      </w:r>
      <w:r w:rsidR="00B14C71" w:rsidRPr="0031295A">
        <w:rPr>
          <w:rFonts w:ascii="Calibri" w:hAnsi="Calibri" w:cs="Arial"/>
        </w:rPr>
        <w:t>studies</w:t>
      </w:r>
      <w:r w:rsidR="006D64B8" w:rsidRPr="0031295A">
        <w:rPr>
          <w:rFonts w:ascii="Calibri" w:hAnsi="Calibri" w:cs="Arial"/>
        </w:rPr>
        <w:t xml:space="preserve"> </w:t>
      </w:r>
      <w:r w:rsidR="004517CC" w:rsidRPr="0031295A">
        <w:rPr>
          <w:rFonts w:ascii="Calibri" w:hAnsi="Calibri" w:cs="Arial"/>
        </w:rPr>
        <w:t xml:space="preserve">using this method </w:t>
      </w:r>
      <w:r w:rsidR="006D64B8" w:rsidRPr="0031295A">
        <w:rPr>
          <w:rFonts w:ascii="Calibri" w:hAnsi="Calibri" w:cs="Arial"/>
        </w:rPr>
        <w:t xml:space="preserve">have </w:t>
      </w:r>
      <w:proofErr w:type="gramStart"/>
      <w:r w:rsidR="006D64B8" w:rsidRPr="0031295A">
        <w:rPr>
          <w:rFonts w:ascii="Calibri" w:hAnsi="Calibri" w:cs="Arial"/>
        </w:rPr>
        <w:t xml:space="preserve">done </w:t>
      </w:r>
      <w:proofErr w:type="gramEnd"/>
      <w:r w:rsidR="00D7010A" w:rsidRPr="0031295A">
        <w:rPr>
          <w:rFonts w:ascii="Calibri" w:hAnsi="Calibri" w:cs="Arial"/>
        </w:rPr>
        <w:fldChar w:fldCharType="begin">
          <w:fldData xml:space="preserve">PEVuZE5vdGU+PENpdGU+PEF1dGhvcj5GdWdnZXR0YTwvQXV0aG9yPjxZZWFyPjIwMDY8L1llYXI+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</w:fldData>
        </w:fldChar>
      </w:r>
      <w:r w:rsidR="00661033" w:rsidRPr="0031295A">
        <w:rPr>
          <w:rFonts w:ascii="Calibri" w:hAnsi="Calibri" w:cs="Arial"/>
        </w:rPr>
        <w:instrText xml:space="preserve"> ADDIN EN.CITE </w:instrText>
      </w:r>
      <w:r w:rsidR="00661033" w:rsidRPr="0031295A">
        <w:rPr>
          <w:rFonts w:ascii="Calibri" w:hAnsi="Calibri" w:cs="Arial"/>
        </w:rPr>
        <w:fldChar w:fldCharType="begin">
          <w:fldData xml:space="preserve">PEVuZE5vdGU+PENpdGU+PEF1dGhvcj5GdWdnZXR0YTwvQXV0aG9yPjxZZWFyPjIwMDY8L1llYXI+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</w:fldData>
        </w:fldChar>
      </w:r>
      <w:r w:rsidR="00661033" w:rsidRPr="0031295A">
        <w:rPr>
          <w:rFonts w:ascii="Calibri" w:hAnsi="Calibri" w:cs="Arial"/>
        </w:rPr>
        <w:instrText xml:space="preserve"> ADDIN EN.CITE.DATA </w:instrText>
      </w:r>
      <w:r w:rsidR="00661033" w:rsidRPr="0031295A">
        <w:rPr>
          <w:rFonts w:ascii="Calibri" w:hAnsi="Calibri" w:cs="Arial"/>
        </w:rPr>
      </w:r>
      <w:r w:rsidR="00661033" w:rsidRPr="0031295A">
        <w:rPr>
          <w:rFonts w:ascii="Calibri" w:hAnsi="Calibri" w:cs="Arial"/>
        </w:rPr>
        <w:fldChar w:fldCharType="end"/>
      </w:r>
      <w:r w:rsidR="00D7010A" w:rsidRPr="0031295A">
        <w:rPr>
          <w:rFonts w:ascii="Calibri" w:hAnsi="Calibri" w:cs="Arial"/>
        </w:rPr>
      </w:r>
      <w:r w:rsidR="00D7010A" w:rsidRPr="0031295A">
        <w:rPr>
          <w:rFonts w:ascii="Calibri" w:hAnsi="Calibri" w:cs="Arial"/>
        </w:rPr>
        <w:fldChar w:fldCharType="separate"/>
      </w:r>
      <w:hyperlink w:anchor="_ENREF_7" w:tooltip="Sadeh, 2011 #1607" w:history="1">
        <w:r w:rsidR="008D2F5A" w:rsidRPr="0031295A">
          <w:rPr>
            <w:rFonts w:ascii="Calibri" w:hAnsi="Calibri" w:cs="Arial"/>
            <w:noProof/>
            <w:vertAlign w:val="superscript"/>
          </w:rPr>
          <w:t>7</w:t>
        </w:r>
      </w:hyperlink>
      <w:r w:rsidR="00661033" w:rsidRPr="0031295A">
        <w:rPr>
          <w:rFonts w:ascii="Calibri" w:hAnsi="Calibri" w:cs="Arial"/>
          <w:noProof/>
          <w:vertAlign w:val="superscript"/>
        </w:rPr>
        <w:t>,</w:t>
      </w:r>
      <w:hyperlink w:anchor="_ENREF_26" w:tooltip="Fuggetta, 2006 #1261" w:history="1">
        <w:r w:rsidR="008D2F5A" w:rsidRPr="0031295A">
          <w:rPr>
            <w:rFonts w:ascii="Calibri" w:hAnsi="Calibri" w:cs="Arial"/>
            <w:noProof/>
            <w:vertAlign w:val="superscript"/>
          </w:rPr>
          <w:t>26-28</w:t>
        </w:r>
      </w:hyperlink>
      <w:r w:rsidR="00D7010A" w:rsidRPr="0031295A">
        <w:rPr>
          <w:rFonts w:ascii="Calibri" w:hAnsi="Calibri" w:cs="Arial"/>
        </w:rPr>
        <w:fldChar w:fldCharType="end"/>
      </w:r>
      <w:r w:rsidR="006D64B8" w:rsidRPr="0031295A">
        <w:rPr>
          <w:rFonts w:ascii="Calibri" w:hAnsi="Calibri" w:cs="Arial"/>
        </w:rPr>
        <w:t>.</w:t>
      </w:r>
    </w:p>
    <w:p w14:paraId="79A43B90" w14:textId="77777777" w:rsidR="00D75F51" w:rsidRPr="0031295A" w:rsidRDefault="00D75F51" w:rsidP="00B752F7">
      <w:pPr>
        <w:jc w:val="both"/>
        <w:rPr>
          <w:rFonts w:ascii="Calibri" w:hAnsi="Calibri" w:cs="Arial"/>
        </w:rPr>
      </w:pPr>
    </w:p>
    <w:p w14:paraId="2C8E0DB5" w14:textId="41E4D9BD" w:rsidR="00EE1F1A" w:rsidRPr="0031295A" w:rsidRDefault="00EE1F1A" w:rsidP="00B752F7">
      <w:pPr>
        <w:jc w:val="both"/>
        <w:rPr>
          <w:rFonts w:ascii="Calibri" w:hAnsi="Calibri" w:cs="Arial"/>
        </w:rPr>
      </w:pPr>
      <w:r w:rsidRPr="0031295A">
        <w:rPr>
          <w:rFonts w:ascii="Calibri" w:hAnsi="Calibri" w:cs="Arial"/>
        </w:rPr>
        <w:t>3.</w:t>
      </w:r>
      <w:r w:rsidR="00D50DD8" w:rsidRPr="0031295A">
        <w:rPr>
          <w:rFonts w:ascii="Calibri" w:hAnsi="Calibri" w:cs="Arial"/>
        </w:rPr>
        <w:t>3</w:t>
      </w:r>
      <w:r w:rsidRPr="0031295A">
        <w:rPr>
          <w:rFonts w:ascii="Calibri" w:hAnsi="Calibri" w:cs="Arial"/>
        </w:rPr>
        <w:t>.</w:t>
      </w:r>
      <w:r w:rsidR="00D50DD8" w:rsidRPr="0031295A">
        <w:rPr>
          <w:rFonts w:ascii="Calibri" w:hAnsi="Calibri" w:cs="Arial"/>
        </w:rPr>
        <w:t>5</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 xml:space="preserve">Place the reference </w:t>
      </w:r>
      <w:r w:rsidR="007802CD" w:rsidRPr="0031295A">
        <w:rPr>
          <w:rFonts w:ascii="Calibri" w:hAnsi="Calibri" w:cs="Arial"/>
          <w:highlight w:val="yellow"/>
        </w:rPr>
        <w:t xml:space="preserve">and ground </w:t>
      </w:r>
      <w:r w:rsidRPr="0031295A">
        <w:rPr>
          <w:rFonts w:ascii="Calibri" w:hAnsi="Calibri" w:cs="Arial"/>
          <w:highlight w:val="yellow"/>
        </w:rPr>
        <w:t>electrode</w:t>
      </w:r>
      <w:r w:rsidR="007802CD" w:rsidRPr="0031295A">
        <w:rPr>
          <w:rFonts w:ascii="Calibri" w:hAnsi="Calibri" w:cs="Arial"/>
          <w:highlight w:val="yellow"/>
        </w:rPr>
        <w:t>s as</w:t>
      </w:r>
      <w:r w:rsidRPr="0031295A">
        <w:rPr>
          <w:rFonts w:ascii="Calibri" w:hAnsi="Calibri" w:cs="Arial"/>
          <w:highlight w:val="yellow"/>
        </w:rPr>
        <w:t xml:space="preserve"> far from the coil</w:t>
      </w:r>
      <w:r w:rsidR="007802CD" w:rsidRPr="0031295A">
        <w:rPr>
          <w:rFonts w:ascii="Calibri" w:hAnsi="Calibri" w:cs="Arial"/>
          <w:highlight w:val="yellow"/>
        </w:rPr>
        <w:t xml:space="preserve"> as possible</w:t>
      </w:r>
      <w:r w:rsidRPr="0031295A">
        <w:rPr>
          <w:rFonts w:ascii="Calibri" w:hAnsi="Calibri" w:cs="Arial"/>
        </w:rPr>
        <w:t>.</w:t>
      </w:r>
      <w:r w:rsidR="007802CD" w:rsidRPr="0031295A">
        <w:rPr>
          <w:rFonts w:ascii="Calibri" w:hAnsi="Calibri" w:cs="Arial"/>
        </w:rPr>
        <w:t xml:space="preserve"> </w:t>
      </w:r>
      <w:r w:rsidR="00B4436E" w:rsidRPr="0031295A">
        <w:rPr>
          <w:rFonts w:ascii="Calibri" w:hAnsi="Calibri" w:cs="Arial"/>
          <w:highlight w:val="yellow"/>
        </w:rPr>
        <w:t>I</w:t>
      </w:r>
      <w:r w:rsidR="007802CD" w:rsidRPr="0031295A">
        <w:rPr>
          <w:rFonts w:ascii="Calibri" w:hAnsi="Calibri" w:cs="Arial"/>
          <w:highlight w:val="yellow"/>
        </w:rPr>
        <w:t>n</w:t>
      </w:r>
      <w:r w:rsidR="00DD1CBA">
        <w:rPr>
          <w:rFonts w:ascii="Calibri" w:hAnsi="Calibri" w:cs="Arial"/>
          <w:highlight w:val="yellow"/>
        </w:rPr>
        <w:t xml:space="preserve"> this</w:t>
      </w:r>
      <w:r w:rsidR="008F71C6" w:rsidRPr="0031295A">
        <w:rPr>
          <w:rFonts w:ascii="Calibri" w:hAnsi="Calibri" w:cs="Arial"/>
          <w:highlight w:val="yellow"/>
        </w:rPr>
        <w:t xml:space="preserve"> example</w:t>
      </w:r>
      <w:r w:rsidR="00DD1CBA">
        <w:rPr>
          <w:rFonts w:ascii="Calibri" w:hAnsi="Calibri" w:cs="Arial"/>
          <w:highlight w:val="yellow"/>
        </w:rPr>
        <w:t>,</w:t>
      </w:r>
      <w:r w:rsidR="007802CD" w:rsidRPr="0031295A">
        <w:rPr>
          <w:rFonts w:ascii="Calibri" w:hAnsi="Calibri" w:cs="Arial"/>
          <w:highlight w:val="yellow"/>
        </w:rPr>
        <w:t xml:space="preserve"> </w:t>
      </w:r>
      <w:r w:rsidR="00905E52" w:rsidRPr="0031295A">
        <w:rPr>
          <w:rFonts w:ascii="Calibri" w:hAnsi="Calibri" w:cs="Arial"/>
          <w:highlight w:val="yellow"/>
        </w:rPr>
        <w:t xml:space="preserve">areas in the </w:t>
      </w:r>
      <w:r w:rsidR="007802CD" w:rsidRPr="0031295A">
        <w:rPr>
          <w:rFonts w:ascii="Calibri" w:hAnsi="Calibri" w:cs="Arial"/>
          <w:highlight w:val="yellow"/>
        </w:rPr>
        <w:t>occipital cortex</w:t>
      </w:r>
      <w:r w:rsidR="00DD1CBA">
        <w:rPr>
          <w:rFonts w:ascii="Calibri" w:hAnsi="Calibri" w:cs="Arial"/>
          <w:highlight w:val="yellow"/>
        </w:rPr>
        <w:t xml:space="preserve"> were targeted</w:t>
      </w:r>
      <w:r w:rsidR="007802CD" w:rsidRPr="0031295A">
        <w:rPr>
          <w:rFonts w:ascii="Calibri" w:hAnsi="Calibri" w:cs="Arial"/>
          <w:highlight w:val="yellow"/>
        </w:rPr>
        <w:t xml:space="preserve"> using a nose reference and an </w:t>
      </w:r>
      <w:proofErr w:type="spellStart"/>
      <w:r w:rsidR="007802CD" w:rsidRPr="0031295A">
        <w:rPr>
          <w:rFonts w:ascii="Calibri" w:hAnsi="Calibri" w:cs="Arial"/>
          <w:highlight w:val="yellow"/>
        </w:rPr>
        <w:t>Fz</w:t>
      </w:r>
      <w:proofErr w:type="spellEnd"/>
      <w:r w:rsidR="007802CD" w:rsidRPr="0031295A">
        <w:rPr>
          <w:rFonts w:ascii="Calibri" w:hAnsi="Calibri" w:cs="Arial"/>
          <w:highlight w:val="yellow"/>
        </w:rPr>
        <w:t xml:space="preserve"> ground</w:t>
      </w:r>
      <w:r w:rsidR="0003524A" w:rsidRPr="0031295A">
        <w:rPr>
          <w:rFonts w:ascii="Calibri" w:hAnsi="Calibri" w:cs="Arial"/>
        </w:rPr>
        <w:t xml:space="preserve"> </w:t>
      </w:r>
      <w:hyperlink w:anchor="_ENREF_7" w:tooltip="Sadeh, 2011 #1607"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Sadeh&lt;/Author&gt;&lt;Year&gt;2011&lt;/Year&gt;&lt;RecNum&gt;1607&lt;/RecNum&gt;&lt;DisplayText&gt;&lt;style face="superscript"&gt;7&lt;/style&gt;&lt;/DisplayText&gt;&lt;record&gt;&lt;rec-number&gt;1607&lt;/rec-number&gt;&lt;foreign-keys&gt;&lt;key app="EN" db-id="epd92a2z6tsxr1efxw5pv0srfp25txeazx2e" timestamp="0"&gt;1607&lt;/key&gt;&lt;/foreign-keys&gt;&lt;ref-type name="Journal Article"&gt;17&lt;/ref-type&gt;&lt;contributors&gt;&lt;authors&gt;&lt;author&gt;Sadeh, B.&lt;/author&gt;&lt;author&gt;Pitcher, D.&lt;/author&gt;&lt;author&gt;Brandman, T.&lt;/author&gt;&lt;author&gt;Eisen, A.&lt;/author&gt;&lt;author&gt;Thaler, A.&lt;/author&gt;&lt;author&gt;Yovel, G.&lt;/author&gt;&lt;/authors&gt;&lt;/contributors&gt;&lt;auth-address&gt;Department of Psychology, Tel-Aviv University, Tel-Aviv 69978, Israel. boazsadeh@gmail.com&lt;/auth-address&gt;&lt;titles&gt;&lt;title&gt;Stimulation of category-selective brain areas modulates ERP to their preferred categories&lt;/title&gt;&lt;secondary-title&gt;Curr Biol&lt;/secondary-title&gt;&lt;/titles&gt;&lt;pages&gt;1894-9&lt;/pages&gt;&lt;volume&gt;21&lt;/volume&gt;&lt;number&gt;22&lt;/number&gt;&lt;edition&gt;2011/11/01&lt;/edition&gt;&lt;keywords&gt;&lt;keyword&gt;Adult&lt;/keyword&gt;&lt;keyword&gt;Electroencephalography&lt;/keyword&gt;&lt;keyword&gt;Evoked Potentials&lt;/keyword&gt;&lt;keyword&gt;Face&lt;/keyword&gt;&lt;keyword&gt;Female&lt;/keyword&gt;&lt;keyword&gt;Human Body&lt;/keyword&gt;&lt;keyword&gt;Humans&lt;/keyword&gt;&lt;keyword&gt;Magnetic Resonance Imaging&lt;/keyword&gt;&lt;keyword&gt;Male&lt;/keyword&gt;&lt;keyword&gt;Pattern Recognition, Visual&lt;/keyword&gt;&lt;keyword&gt;Photic Stimulation&lt;/keyword&gt;&lt;keyword&gt;Transcranial Magnetic Stimulation&lt;/keyword&gt;&lt;keyword&gt;Visual Cortex/ physiology&lt;/keyword&gt;&lt;keyword&gt;Visual Perception&lt;/keyword&gt;&lt;keyword&gt;Young Adult&lt;/keyword&gt;&lt;/keywords&gt;&lt;dates&gt;&lt;year&gt;2011&lt;/year&gt;&lt;pub-dates&gt;&lt;date&gt;Nov 22&lt;/date&gt;&lt;/pub-dates&gt;&lt;/dates&gt;&lt;isbn&gt;1879-0445 (Electronic)&amp;#xD;0960-9822 (Linking)&lt;/isbn&gt;&lt;accession-num&gt;22036183&lt;/accession-num&gt;&lt;urls&gt;&lt;/urls&gt;&lt;electronic-resource-num&gt;S0960-9822(11)01032-3 [pii]&amp;#xD;10.1016/j.cub.2011.09.030 [doi]&lt;/electronic-resource-num&gt;&lt;remote-database-provider&gt;Nlm&lt;/remote-database-provider&gt;&lt;language&gt;eng&lt;/language&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7</w:t>
        </w:r>
        <w:r w:rsidR="008D2F5A" w:rsidRPr="0031295A">
          <w:rPr>
            <w:rFonts w:ascii="Calibri" w:hAnsi="Calibri" w:cs="Arial"/>
          </w:rPr>
          <w:fldChar w:fldCharType="end"/>
        </w:r>
      </w:hyperlink>
      <w:r w:rsidR="007802CD" w:rsidRPr="0031295A">
        <w:rPr>
          <w:rFonts w:ascii="Calibri" w:hAnsi="Calibri" w:cs="Arial"/>
        </w:rPr>
        <w:t xml:space="preserve">. For other examples </w:t>
      </w:r>
      <w:proofErr w:type="gramStart"/>
      <w:r w:rsidR="007802CD" w:rsidRPr="0031295A">
        <w:rPr>
          <w:rFonts w:ascii="Calibri" w:hAnsi="Calibri" w:cs="Arial"/>
        </w:rPr>
        <w:t xml:space="preserve">see </w:t>
      </w:r>
      <w:proofErr w:type="gramEnd"/>
      <w:r w:rsidR="00D7010A" w:rsidRPr="0031295A">
        <w:rPr>
          <w:rFonts w:ascii="Calibri" w:hAnsi="Calibri" w:cs="Arial"/>
        </w:rPr>
        <w:fldChar w:fldCharType="begin">
          <w:fldData xml:space="preserve">PEVuZE5vdGU+PENpdGU+PEF1dGhvcj5EdWd1ZTwvQXV0aG9yPjxZZWFyPjIwMTE8L1llYXI+PFJl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</w:fldData>
        </w:fldChar>
      </w:r>
      <w:r w:rsidR="00D7010A" w:rsidRPr="0031295A">
        <w:rPr>
          <w:rFonts w:ascii="Calibri" w:hAnsi="Calibri" w:cs="Arial"/>
        </w:rPr>
        <w:instrText xml:space="preserve"> ADDIN EN.CITE </w:instrText>
      </w:r>
      <w:r w:rsidR="00D7010A" w:rsidRPr="0031295A">
        <w:rPr>
          <w:rFonts w:ascii="Calibri" w:hAnsi="Calibri" w:cs="Arial"/>
        </w:rPr>
        <w:fldChar w:fldCharType="begin">
          <w:fldData xml:space="preserve">PEVuZE5vdGU+PENpdGU+PEF1dGhvcj5EdWd1ZTwvQXV0aG9yPjxZZWFyPjIwMTE8L1llYXI+PFJl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</w:fldData>
        </w:fldChar>
      </w:r>
      <w:r w:rsidR="00D7010A" w:rsidRPr="0031295A">
        <w:rPr>
          <w:rFonts w:ascii="Calibri" w:hAnsi="Calibri" w:cs="Arial"/>
        </w:rPr>
        <w:instrText xml:space="preserve"> ADDIN EN.CITE.DATA </w:instrText>
      </w:r>
      <w:r w:rsidR="00D7010A" w:rsidRPr="0031295A">
        <w:rPr>
          <w:rFonts w:ascii="Calibri" w:hAnsi="Calibri" w:cs="Arial"/>
        </w:rPr>
      </w:r>
      <w:r w:rsidR="00D7010A" w:rsidRPr="0031295A">
        <w:rPr>
          <w:rFonts w:ascii="Calibri" w:hAnsi="Calibri" w:cs="Arial"/>
        </w:rPr>
        <w:fldChar w:fldCharType="end"/>
      </w:r>
      <w:r w:rsidR="00D7010A" w:rsidRPr="0031295A">
        <w:rPr>
          <w:rFonts w:ascii="Calibri" w:hAnsi="Calibri" w:cs="Arial"/>
        </w:rPr>
      </w:r>
      <w:r w:rsidR="00D7010A" w:rsidRPr="0031295A">
        <w:rPr>
          <w:rFonts w:ascii="Calibri" w:hAnsi="Calibri" w:cs="Arial"/>
        </w:rPr>
        <w:fldChar w:fldCharType="separate"/>
      </w:r>
      <w:hyperlink w:anchor="_ENREF_3" w:tooltip="Dugue, 2011 #1599" w:history="1">
        <w:r w:rsidR="008D2F5A" w:rsidRPr="0031295A">
          <w:rPr>
            <w:rFonts w:ascii="Calibri" w:hAnsi="Calibri" w:cs="Arial"/>
            <w:noProof/>
            <w:vertAlign w:val="superscript"/>
          </w:rPr>
          <w:t>3</w:t>
        </w:r>
      </w:hyperlink>
      <w:r w:rsidR="00D7010A" w:rsidRPr="0031295A">
        <w:rPr>
          <w:rFonts w:ascii="Calibri" w:hAnsi="Calibri" w:cs="Arial"/>
          <w:noProof/>
          <w:vertAlign w:val="superscript"/>
        </w:rPr>
        <w:t>,</w:t>
      </w:r>
      <w:hyperlink w:anchor="_ENREF_4" w:tooltip="Massimini, 2007 #1916" w:history="1">
        <w:r w:rsidR="008D2F5A" w:rsidRPr="0031295A">
          <w:rPr>
            <w:rFonts w:ascii="Calibri" w:hAnsi="Calibri" w:cs="Arial"/>
            <w:noProof/>
            <w:vertAlign w:val="superscript"/>
          </w:rPr>
          <w:t>4</w:t>
        </w:r>
      </w:hyperlink>
      <w:r w:rsidR="00D7010A" w:rsidRPr="0031295A">
        <w:rPr>
          <w:rFonts w:ascii="Calibri" w:hAnsi="Calibri" w:cs="Arial"/>
          <w:noProof/>
          <w:vertAlign w:val="superscript"/>
        </w:rPr>
        <w:t>,</w:t>
      </w:r>
      <w:hyperlink w:anchor="_ENREF_27" w:tooltip="Reichenbach, 2011 #1815" w:history="1">
        <w:r w:rsidR="008D2F5A" w:rsidRPr="0031295A">
          <w:rPr>
            <w:rFonts w:ascii="Calibri" w:hAnsi="Calibri" w:cs="Arial"/>
            <w:noProof/>
            <w:vertAlign w:val="superscript"/>
          </w:rPr>
          <w:t>27</w:t>
        </w:r>
      </w:hyperlink>
      <w:r w:rsidR="00D7010A" w:rsidRPr="0031295A">
        <w:rPr>
          <w:rFonts w:ascii="Calibri" w:hAnsi="Calibri" w:cs="Arial"/>
          <w:noProof/>
          <w:vertAlign w:val="superscript"/>
        </w:rPr>
        <w:t>,</w:t>
      </w:r>
      <w:hyperlink w:anchor="_ENREF_29" w:tooltip="Iwahashi, 2009 #1933" w:history="1">
        <w:r w:rsidR="008D2F5A" w:rsidRPr="0031295A">
          <w:rPr>
            <w:rFonts w:ascii="Calibri" w:hAnsi="Calibri" w:cs="Arial"/>
            <w:noProof/>
            <w:vertAlign w:val="superscript"/>
          </w:rPr>
          <w:t>29</w:t>
        </w:r>
      </w:hyperlink>
      <w:r w:rsidR="00D7010A" w:rsidRPr="0031295A">
        <w:rPr>
          <w:rFonts w:ascii="Calibri" w:hAnsi="Calibri" w:cs="Arial"/>
          <w:noProof/>
          <w:vertAlign w:val="superscript"/>
        </w:rPr>
        <w:t>,</w:t>
      </w:r>
      <w:hyperlink w:anchor="_ENREF_30" w:tooltip="Zanon, 2010 #1931" w:history="1">
        <w:r w:rsidR="008D2F5A" w:rsidRPr="0031295A">
          <w:rPr>
            <w:rFonts w:ascii="Calibri" w:hAnsi="Calibri" w:cs="Arial"/>
            <w:noProof/>
            <w:vertAlign w:val="superscript"/>
          </w:rPr>
          <w:t>30</w:t>
        </w:r>
      </w:hyperlink>
      <w:r w:rsidR="00D7010A" w:rsidRPr="0031295A">
        <w:rPr>
          <w:rFonts w:ascii="Calibri" w:hAnsi="Calibri" w:cs="Arial"/>
        </w:rPr>
        <w:fldChar w:fldCharType="end"/>
      </w:r>
      <w:r w:rsidR="007802CD" w:rsidRPr="0031295A">
        <w:rPr>
          <w:rFonts w:ascii="Calibri" w:hAnsi="Calibri" w:cs="Arial"/>
        </w:rPr>
        <w:t>.</w:t>
      </w:r>
      <w:r w:rsidR="00B4436E" w:rsidRPr="0031295A">
        <w:rPr>
          <w:rFonts w:ascii="Calibri" w:hAnsi="Calibri" w:cs="Arial"/>
        </w:rPr>
        <w:t xml:space="preserve"> Note that data can be re-referenced offline to a new reference </w:t>
      </w:r>
      <w:r w:rsidR="00FC629A">
        <w:rPr>
          <w:rFonts w:ascii="Calibri" w:hAnsi="Calibri" w:cs="Arial"/>
        </w:rPr>
        <w:t>as needed</w:t>
      </w:r>
      <w:r w:rsidR="00B4436E" w:rsidRPr="0031295A">
        <w:rPr>
          <w:rFonts w:ascii="Calibri" w:hAnsi="Calibri" w:cs="Arial"/>
        </w:rPr>
        <w:t xml:space="preserve">, such as </w:t>
      </w:r>
      <w:r w:rsidR="00363561" w:rsidRPr="0031295A">
        <w:rPr>
          <w:rFonts w:ascii="Calibri" w:hAnsi="Calibri" w:cs="Arial"/>
        </w:rPr>
        <w:t xml:space="preserve">the </w:t>
      </w:r>
      <w:r w:rsidR="00B4436E" w:rsidRPr="0031295A">
        <w:rPr>
          <w:rFonts w:ascii="Calibri" w:hAnsi="Calibri" w:cs="Arial"/>
        </w:rPr>
        <w:t xml:space="preserve">common average. </w:t>
      </w:r>
      <w:r w:rsidR="007802CD" w:rsidRPr="0031295A">
        <w:rPr>
          <w:rFonts w:ascii="Calibri" w:hAnsi="Calibri" w:cs="Arial"/>
        </w:rPr>
        <w:t xml:space="preserve"> </w:t>
      </w:r>
      <w:r w:rsidRPr="0031295A">
        <w:rPr>
          <w:rFonts w:ascii="Calibri" w:hAnsi="Calibri" w:cs="Arial"/>
        </w:rPr>
        <w:t xml:space="preserve"> </w:t>
      </w:r>
    </w:p>
    <w:p w14:paraId="04EAD29A" w14:textId="77777777" w:rsidR="008F71C6" w:rsidRPr="0031295A" w:rsidRDefault="008F71C6" w:rsidP="00B752F7">
      <w:pPr>
        <w:jc w:val="both"/>
        <w:rPr>
          <w:rFonts w:ascii="Calibri" w:hAnsi="Calibri" w:cs="Arial"/>
        </w:rPr>
      </w:pPr>
    </w:p>
    <w:p w14:paraId="60B09F1C" w14:textId="3D418848" w:rsidR="00EE1F1A" w:rsidRPr="0031295A" w:rsidRDefault="0031295A" w:rsidP="00B752F7">
      <w:pPr>
        <w:jc w:val="both"/>
        <w:rPr>
          <w:rFonts w:ascii="Calibri" w:hAnsi="Calibri" w:cs="Arial"/>
        </w:rPr>
      </w:pPr>
      <w:r>
        <w:rPr>
          <w:rFonts w:ascii="Calibri" w:hAnsi="Calibri" w:cs="Arial"/>
        </w:rPr>
        <w:t xml:space="preserve">Note: </w:t>
      </w:r>
      <w:r w:rsidR="00EE1F1A" w:rsidRPr="0031295A">
        <w:rPr>
          <w:rFonts w:ascii="Calibri" w:hAnsi="Calibri" w:cs="Arial"/>
        </w:rPr>
        <w:t>For a review about optimization of TMS-EEG setup</w:t>
      </w:r>
      <w:r w:rsidR="005D19BC" w:rsidRPr="0031295A">
        <w:rPr>
          <w:rFonts w:ascii="Calibri" w:hAnsi="Calibri" w:cs="Arial"/>
        </w:rPr>
        <w:t>,</w:t>
      </w:r>
      <w:r w:rsidR="00EE1F1A" w:rsidRPr="0031295A">
        <w:rPr>
          <w:rFonts w:ascii="Calibri" w:hAnsi="Calibri" w:cs="Arial"/>
        </w:rPr>
        <w:t xml:space="preserve"> see </w:t>
      </w:r>
      <w:hyperlink w:anchor="_ENREF_31" w:tooltip="Veniero, 2009 #1922"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Veniero&lt;/Author&gt;&lt;Year&gt;2009&lt;/Year&gt;&lt;RecNum&gt;1922&lt;/RecNum&gt;&lt;DisplayText&gt;&lt;style face="superscript"&gt;31&lt;/style&gt;&lt;/DisplayText&gt;&lt;record&gt;&lt;rec-number&gt;1922&lt;/rec-number&gt;&lt;foreign-keys&gt;&lt;key app="EN" db-id="epd92a2z6tsxr1efxw5pv0srfp25txeazx2e" timestamp="1365467555"&gt;1922&lt;/key&gt;&lt;/foreign-keys&gt;&lt;ref-type name="Journal Article"&gt;17&lt;/ref-type&gt;&lt;contributors&gt;&lt;authors&gt;&lt;author&gt;Veniero, D.&lt;/author&gt;&lt;author&gt;Bortoletto, M.&lt;/author&gt;&lt;author&gt;Miniussi, C.&lt;/author&gt;&lt;/authors&gt;&lt;/contributors&gt;&lt;auth-address&gt;Department of Biomedical Sciences and Biotechnology, National Institute of Neuroscience, University of Brescia, Viale Europa 11, 25123 Brescia, Italy.&lt;/auth-address&gt;&lt;titles&gt;&lt;title&gt;TMS-EEG co-registration: on TMS-induced artifact&lt;/title&gt;&lt;secondary-title&gt;Clin Neurophysiol&lt;/secondary-title&gt;&lt;/titles&gt;&lt;periodical&gt;&lt;full-title&gt;Clin Neurophysiol&lt;/full-title&gt;&lt;/periodical&gt;&lt;pages&gt;1392-9&lt;/pages&gt;&lt;volume&gt;120&lt;/volume&gt;&lt;number&gt;7&lt;/number&gt;&lt;edition&gt;2009/06/19&lt;/edition&gt;&lt;keywords&gt;&lt;keyword&gt;Artifacts&lt;/keyword&gt;&lt;keyword&gt;Brain Mapping&lt;/keyword&gt;&lt;keyword&gt;Cerebral Cortex/ physiology&lt;/keyword&gt;&lt;keyword&gt;Electric Stimulation&lt;/keyword&gt;&lt;keyword&gt;Electrodes&lt;/keyword&gt;&lt;keyword&gt;Electroencephalography/ methods&lt;/keyword&gt;&lt;keyword&gt;Electrophysiological Phenomena/physiology&lt;/keyword&gt;&lt;keyword&gt;Evoked Potentials/physiology&lt;/keyword&gt;&lt;keyword&gt;Humans&lt;/keyword&gt;&lt;keyword&gt;Knee Joint/physiology&lt;/keyword&gt;&lt;keyword&gt;Models, Biological&lt;/keyword&gt;&lt;keyword&gt;Neurophysiology/ instrumentation/methods&lt;/keyword&gt;&lt;keyword&gt;Transcranial Magnetic Stimulation/ methods&lt;/keyword&gt;&lt;/keywords&gt;&lt;dates&gt;&lt;year&gt;2009&lt;/year&gt;&lt;pub-dates&gt;&lt;date&gt;Jul&lt;/date&gt;&lt;/pub-dates&gt;&lt;/dates&gt;&lt;isbn&gt;1872-8952 (Electronic)&amp;#xD;1388-2457 (Linking)&lt;/isbn&gt;&lt;accession-num&gt;19535291&lt;/accession-num&gt;&lt;urls&gt;&lt;/urls&gt;&lt;electronic-resource-num&gt;S1388-2457(09)00362-9 [pii]&amp;#xD;10.1016/j.clinph.2009.04.023 [doi]&lt;/electronic-resource-num&gt;&lt;remote-database-provider&gt;Nlm&lt;/remote-database-provider&gt;&lt;language&gt;eng&lt;/language&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31</w:t>
        </w:r>
        <w:r w:rsidR="008D2F5A" w:rsidRPr="0031295A">
          <w:rPr>
            <w:rFonts w:ascii="Calibri" w:hAnsi="Calibri" w:cs="Arial"/>
          </w:rPr>
          <w:fldChar w:fldCharType="end"/>
        </w:r>
      </w:hyperlink>
      <w:r w:rsidR="00EE1F1A" w:rsidRPr="0031295A">
        <w:rPr>
          <w:rFonts w:ascii="Calibri" w:hAnsi="Calibri" w:cs="Arial"/>
        </w:rPr>
        <w:t>.</w:t>
      </w:r>
      <w:r w:rsidR="008D127A" w:rsidRPr="0031295A">
        <w:rPr>
          <w:rFonts w:ascii="Calibri" w:hAnsi="Calibri" w:cs="Arial"/>
        </w:rPr>
        <w:t xml:space="preserve"> </w:t>
      </w:r>
    </w:p>
    <w:p w14:paraId="72D4E483" w14:textId="77777777" w:rsidR="00EE1F1A" w:rsidRPr="0031295A" w:rsidRDefault="00EE1F1A" w:rsidP="00B752F7">
      <w:pPr>
        <w:jc w:val="both"/>
        <w:rPr>
          <w:rFonts w:ascii="Calibri" w:hAnsi="Calibri" w:cs="Arial"/>
        </w:rPr>
      </w:pPr>
    </w:p>
    <w:p w14:paraId="6C4F72A5" w14:textId="532950AE" w:rsidR="00EE1F1A" w:rsidRPr="0031295A" w:rsidRDefault="00D75F51" w:rsidP="00B752F7">
      <w:pPr>
        <w:jc w:val="both"/>
        <w:rPr>
          <w:rFonts w:ascii="Calibri" w:hAnsi="Calibri" w:cs="Arial"/>
        </w:rPr>
      </w:pPr>
      <w:r w:rsidRPr="0031295A">
        <w:rPr>
          <w:rFonts w:ascii="Calibri" w:hAnsi="Calibri" w:cs="Arial"/>
        </w:rPr>
        <w:t>3.</w:t>
      </w:r>
      <w:r w:rsidR="00D55F82" w:rsidRPr="0031295A">
        <w:rPr>
          <w:rFonts w:ascii="Calibri" w:hAnsi="Calibri" w:cs="Arial"/>
        </w:rPr>
        <w:t>4</w:t>
      </w:r>
      <w:r w:rsidRPr="0031295A">
        <w:rPr>
          <w:rFonts w:ascii="Calibri" w:hAnsi="Calibri" w:cs="Arial"/>
        </w:rPr>
        <w:t xml:space="preserve">) </w:t>
      </w:r>
      <w:proofErr w:type="spellStart"/>
      <w:r w:rsidR="00EE1F1A" w:rsidRPr="0031295A">
        <w:rPr>
          <w:rFonts w:ascii="Calibri" w:hAnsi="Calibri" w:cs="Arial"/>
          <w:highlight w:val="yellow"/>
        </w:rPr>
        <w:t>Coregister</w:t>
      </w:r>
      <w:proofErr w:type="spellEnd"/>
      <w:r w:rsidR="00EE1F1A" w:rsidRPr="0031295A">
        <w:rPr>
          <w:rFonts w:ascii="Calibri" w:hAnsi="Calibri" w:cs="Arial"/>
          <w:highlight w:val="yellow"/>
        </w:rPr>
        <w:t xml:space="preserve"> the subject's head with the scan</w:t>
      </w:r>
      <w:r w:rsidR="00925EF3" w:rsidRPr="0031295A">
        <w:rPr>
          <w:rFonts w:ascii="Calibri" w:hAnsi="Calibri" w:cs="Arial"/>
        </w:rPr>
        <w:t>, as follows</w:t>
      </w:r>
      <w:r w:rsidR="00A301FF" w:rsidRPr="0031295A">
        <w:rPr>
          <w:rFonts w:ascii="Calibri" w:hAnsi="Calibri" w:cs="Arial"/>
        </w:rPr>
        <w:t>:</w:t>
      </w:r>
      <w:r w:rsidR="001F4E1A" w:rsidRPr="0031295A">
        <w:rPr>
          <w:rFonts w:ascii="Calibri" w:hAnsi="Calibri" w:cs="Arial"/>
        </w:rPr>
        <w:t xml:space="preserve"> </w:t>
      </w:r>
    </w:p>
    <w:p w14:paraId="3EEE03ED" w14:textId="77777777" w:rsidR="00D75F51" w:rsidRPr="0031295A" w:rsidRDefault="00D75F51" w:rsidP="00B752F7">
      <w:pPr>
        <w:jc w:val="both"/>
        <w:rPr>
          <w:rFonts w:ascii="Calibri" w:hAnsi="Calibri" w:cs="Arial"/>
        </w:rPr>
      </w:pPr>
    </w:p>
    <w:p w14:paraId="4C1968CC" w14:textId="73090810" w:rsidR="00EE1F1A"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4</w:t>
      </w:r>
      <w:r w:rsidRPr="0031295A">
        <w:rPr>
          <w:rFonts w:ascii="Calibri" w:hAnsi="Calibri" w:cs="Arial"/>
        </w:rPr>
        <w:t>.1</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Mount the infrared detectors on the participant's head</w:t>
      </w:r>
      <w:r w:rsidRPr="0031295A">
        <w:rPr>
          <w:rFonts w:ascii="Calibri" w:hAnsi="Calibri" w:cs="Arial"/>
        </w:rPr>
        <w:t xml:space="preserve">. </w:t>
      </w:r>
    </w:p>
    <w:p w14:paraId="05D641D0" w14:textId="77777777" w:rsidR="00D75F51" w:rsidRPr="0031295A" w:rsidRDefault="00D75F51" w:rsidP="00B752F7">
      <w:pPr>
        <w:jc w:val="both"/>
        <w:rPr>
          <w:rFonts w:ascii="Calibri" w:hAnsi="Calibri" w:cs="Arial"/>
        </w:rPr>
      </w:pPr>
    </w:p>
    <w:p w14:paraId="07A78B07" w14:textId="3C873A62" w:rsidR="00EE1F1A"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4</w:t>
      </w:r>
      <w:r w:rsidRPr="0031295A">
        <w:rPr>
          <w:rFonts w:ascii="Calibri" w:hAnsi="Calibri" w:cs="Arial"/>
        </w:rPr>
        <w:t>.2</w:t>
      </w:r>
      <w:r w:rsidR="00D75F51" w:rsidRPr="0031295A">
        <w:rPr>
          <w:rFonts w:ascii="Calibri" w:hAnsi="Calibri" w:cs="Arial"/>
        </w:rPr>
        <w:t>)</w:t>
      </w:r>
      <w:r w:rsidRPr="0031295A">
        <w:rPr>
          <w:rFonts w:ascii="Calibri" w:hAnsi="Calibri" w:cs="Arial"/>
        </w:rPr>
        <w:t xml:space="preserve"> </w:t>
      </w:r>
      <w:proofErr w:type="spellStart"/>
      <w:r w:rsidRPr="0031295A">
        <w:rPr>
          <w:rFonts w:ascii="Calibri" w:hAnsi="Calibri" w:cs="Arial"/>
          <w:highlight w:val="yellow"/>
        </w:rPr>
        <w:t>Coregister</w:t>
      </w:r>
      <w:proofErr w:type="spellEnd"/>
      <w:r w:rsidRPr="0031295A">
        <w:rPr>
          <w:rFonts w:ascii="Calibri" w:hAnsi="Calibri" w:cs="Arial"/>
          <w:highlight w:val="yellow"/>
        </w:rPr>
        <w:t xml:space="preserve"> the head location with the navigation system using the predefined markers (tip of the nose, etc</w:t>
      </w:r>
      <w:r w:rsidR="00F87CB3" w:rsidRPr="0031295A">
        <w:rPr>
          <w:rFonts w:ascii="Calibri" w:hAnsi="Calibri" w:cs="Arial"/>
          <w:highlight w:val="yellow"/>
        </w:rPr>
        <w:t xml:space="preserve">. </w:t>
      </w:r>
      <w:r w:rsidR="001377CE" w:rsidRPr="0031295A">
        <w:rPr>
          <w:rFonts w:ascii="Calibri" w:hAnsi="Calibri" w:cs="Arial"/>
          <w:highlight w:val="yellow"/>
        </w:rPr>
        <w:t>See Fig</w:t>
      </w:r>
      <w:r w:rsidR="00F264E4" w:rsidRPr="0031295A">
        <w:rPr>
          <w:rFonts w:ascii="Calibri" w:hAnsi="Calibri" w:cs="Arial"/>
          <w:highlight w:val="yellow"/>
        </w:rPr>
        <w:t>.</w:t>
      </w:r>
      <w:r w:rsidR="001377CE" w:rsidRPr="0031295A">
        <w:rPr>
          <w:rFonts w:ascii="Calibri" w:hAnsi="Calibri" w:cs="Arial"/>
          <w:highlight w:val="yellow"/>
        </w:rPr>
        <w:t xml:space="preserve"> </w:t>
      </w:r>
      <w:r w:rsidR="009B4585" w:rsidRPr="0031295A">
        <w:rPr>
          <w:rFonts w:ascii="Calibri" w:hAnsi="Calibri" w:cs="Arial"/>
          <w:highlight w:val="yellow"/>
        </w:rPr>
        <w:t>3</w:t>
      </w:r>
      <w:r w:rsidRPr="0031295A">
        <w:rPr>
          <w:rFonts w:ascii="Calibri" w:hAnsi="Calibri" w:cs="Arial"/>
          <w:highlight w:val="yellow"/>
        </w:rPr>
        <w:t>).</w:t>
      </w:r>
      <w:r w:rsidRPr="0031295A">
        <w:rPr>
          <w:rFonts w:ascii="Calibri" w:hAnsi="Calibri" w:cs="Arial"/>
        </w:rPr>
        <w:t xml:space="preserve"> It is advised to repeat the </w:t>
      </w:r>
      <w:proofErr w:type="spellStart"/>
      <w:r w:rsidRPr="0031295A">
        <w:rPr>
          <w:rFonts w:ascii="Calibri" w:hAnsi="Calibri" w:cs="Arial"/>
        </w:rPr>
        <w:t>coregistration</w:t>
      </w:r>
      <w:proofErr w:type="spellEnd"/>
      <w:r w:rsidRPr="0031295A">
        <w:rPr>
          <w:rFonts w:ascii="Calibri" w:hAnsi="Calibri" w:cs="Arial"/>
        </w:rPr>
        <w:t xml:space="preserve"> between blocks to ensure accurate coil placement at all stages. </w:t>
      </w:r>
      <w:bookmarkStart w:id="0" w:name="_GoBack"/>
      <w:bookmarkEnd w:id="0"/>
    </w:p>
    <w:p w14:paraId="418D4371" w14:textId="77777777" w:rsidR="00EE1F1A" w:rsidRPr="0031295A" w:rsidRDefault="00EE1F1A" w:rsidP="00B752F7">
      <w:pPr>
        <w:jc w:val="both"/>
        <w:rPr>
          <w:rFonts w:ascii="Calibri" w:hAnsi="Calibri" w:cs="Arial"/>
        </w:rPr>
      </w:pPr>
    </w:p>
    <w:p w14:paraId="63610CDB" w14:textId="2AD7A316" w:rsidR="00EE1F1A" w:rsidRPr="0031295A" w:rsidRDefault="00D75F51" w:rsidP="00B752F7">
      <w:pPr>
        <w:jc w:val="both"/>
        <w:rPr>
          <w:rFonts w:ascii="Calibri" w:hAnsi="Calibri" w:cs="Arial"/>
        </w:rPr>
      </w:pPr>
      <w:r w:rsidRPr="0031295A">
        <w:rPr>
          <w:rFonts w:ascii="Calibri" w:hAnsi="Calibri" w:cs="Arial"/>
        </w:rPr>
        <w:t>3.</w:t>
      </w:r>
      <w:r w:rsidR="00D55F82" w:rsidRPr="0031295A">
        <w:rPr>
          <w:rFonts w:ascii="Calibri" w:hAnsi="Calibri" w:cs="Arial"/>
        </w:rPr>
        <w:t>5</w:t>
      </w:r>
      <w:r w:rsidRPr="0031295A">
        <w:rPr>
          <w:rFonts w:ascii="Calibri" w:hAnsi="Calibri" w:cs="Arial"/>
        </w:rPr>
        <w:t xml:space="preserve">) </w:t>
      </w:r>
      <w:proofErr w:type="gramStart"/>
      <w:r w:rsidR="00EE1F1A" w:rsidRPr="0031295A">
        <w:rPr>
          <w:rFonts w:ascii="Calibri" w:hAnsi="Calibri" w:cs="Arial"/>
        </w:rPr>
        <w:t>Locate</w:t>
      </w:r>
      <w:proofErr w:type="gramEnd"/>
      <w:r w:rsidR="00EE1F1A" w:rsidRPr="0031295A">
        <w:rPr>
          <w:rFonts w:ascii="Calibri" w:hAnsi="Calibri" w:cs="Arial"/>
        </w:rPr>
        <w:t xml:space="preserve"> the target areas</w:t>
      </w:r>
      <w:r w:rsidR="00A70CE4" w:rsidRPr="0031295A">
        <w:rPr>
          <w:rFonts w:ascii="Calibri" w:hAnsi="Calibri" w:cs="Arial"/>
        </w:rPr>
        <w:t>:</w:t>
      </w:r>
    </w:p>
    <w:p w14:paraId="1D37205A" w14:textId="77777777" w:rsidR="00D75F51" w:rsidRPr="0031295A" w:rsidRDefault="00D75F51" w:rsidP="00B752F7">
      <w:pPr>
        <w:jc w:val="both"/>
        <w:rPr>
          <w:rFonts w:ascii="Calibri" w:hAnsi="Calibri" w:cs="Arial"/>
        </w:rPr>
      </w:pPr>
    </w:p>
    <w:p w14:paraId="66E0DAA9" w14:textId="453D3672" w:rsidR="00EE1F1A"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5</w:t>
      </w:r>
      <w:r w:rsidRPr="0031295A">
        <w:rPr>
          <w:rFonts w:ascii="Calibri" w:hAnsi="Calibri" w:cs="Arial"/>
        </w:rPr>
        <w:t>.1</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 xml:space="preserve">Have the subject seated with </w:t>
      </w:r>
      <w:r w:rsidR="003D1D81" w:rsidRPr="0031295A">
        <w:rPr>
          <w:rFonts w:ascii="Calibri" w:hAnsi="Calibri" w:cs="Arial"/>
          <w:highlight w:val="yellow"/>
        </w:rPr>
        <w:t xml:space="preserve">the </w:t>
      </w:r>
      <w:r w:rsidRPr="0031295A">
        <w:rPr>
          <w:rFonts w:ascii="Calibri" w:hAnsi="Calibri" w:cs="Arial"/>
          <w:highlight w:val="yellow"/>
        </w:rPr>
        <w:t>chin resting on a chinrest at the desired distance from the screen.</w:t>
      </w:r>
      <w:r w:rsidRPr="0031295A">
        <w:rPr>
          <w:rFonts w:ascii="Calibri" w:hAnsi="Calibri" w:cs="Arial"/>
        </w:rPr>
        <w:t xml:space="preserve"> </w:t>
      </w:r>
    </w:p>
    <w:p w14:paraId="5B31678D" w14:textId="77777777" w:rsidR="00D75F51" w:rsidRPr="0031295A" w:rsidRDefault="00D75F51" w:rsidP="00B752F7">
      <w:pPr>
        <w:jc w:val="both"/>
        <w:rPr>
          <w:rFonts w:ascii="Calibri" w:hAnsi="Calibri" w:cs="Arial"/>
        </w:rPr>
      </w:pPr>
    </w:p>
    <w:p w14:paraId="115E641E" w14:textId="61269609" w:rsidR="00EE1F1A"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5</w:t>
      </w:r>
      <w:r w:rsidRPr="0031295A">
        <w:rPr>
          <w:rFonts w:ascii="Calibri" w:hAnsi="Calibri" w:cs="Arial"/>
        </w:rPr>
        <w:t>.2</w:t>
      </w:r>
      <w:r w:rsidR="00D75F51" w:rsidRPr="0031295A">
        <w:rPr>
          <w:rFonts w:ascii="Calibri" w:hAnsi="Calibri" w:cs="Arial"/>
        </w:rPr>
        <w:t>)</w:t>
      </w:r>
      <w:r w:rsidRPr="0031295A">
        <w:rPr>
          <w:rFonts w:ascii="Calibri" w:hAnsi="Calibri" w:cs="Arial"/>
        </w:rPr>
        <w:t xml:space="preserve"> Make sure the participant</w:t>
      </w:r>
      <w:r w:rsidR="003D1D81" w:rsidRPr="0031295A">
        <w:rPr>
          <w:rFonts w:ascii="Calibri" w:hAnsi="Calibri" w:cs="Arial"/>
        </w:rPr>
        <w:t>s</w:t>
      </w:r>
      <w:r w:rsidRPr="0031295A">
        <w:rPr>
          <w:rFonts w:ascii="Calibri" w:hAnsi="Calibri" w:cs="Arial"/>
        </w:rPr>
        <w:t xml:space="preserve"> </w:t>
      </w:r>
      <w:r w:rsidR="003D1D81" w:rsidRPr="0031295A">
        <w:rPr>
          <w:rFonts w:ascii="Calibri" w:hAnsi="Calibri" w:cs="Arial"/>
        </w:rPr>
        <w:t>are</w:t>
      </w:r>
      <w:r w:rsidRPr="0031295A">
        <w:rPr>
          <w:rFonts w:ascii="Calibri" w:hAnsi="Calibri" w:cs="Arial"/>
        </w:rPr>
        <w:t xml:space="preserve"> comfortable at </w:t>
      </w:r>
      <w:r w:rsidR="003D1D81" w:rsidRPr="0031295A">
        <w:rPr>
          <w:rFonts w:ascii="Calibri" w:hAnsi="Calibri" w:cs="Arial"/>
        </w:rPr>
        <w:t>their</w:t>
      </w:r>
      <w:r w:rsidRPr="0031295A">
        <w:rPr>
          <w:rFonts w:ascii="Calibri" w:hAnsi="Calibri" w:cs="Arial"/>
        </w:rPr>
        <w:t xml:space="preserve"> chair, as </w:t>
      </w:r>
      <w:r w:rsidR="003D1D81" w:rsidRPr="0031295A">
        <w:rPr>
          <w:rFonts w:ascii="Calibri" w:hAnsi="Calibri" w:cs="Arial"/>
        </w:rPr>
        <w:t>they are</w:t>
      </w:r>
      <w:r w:rsidRPr="0031295A">
        <w:rPr>
          <w:rFonts w:ascii="Calibri" w:hAnsi="Calibri" w:cs="Arial"/>
        </w:rPr>
        <w:t xml:space="preserve"> asked to</w:t>
      </w:r>
      <w:r w:rsidR="00925EF3" w:rsidRPr="0031295A">
        <w:rPr>
          <w:rFonts w:ascii="Calibri" w:hAnsi="Calibri" w:cs="Arial"/>
        </w:rPr>
        <w:t xml:space="preserve"> refrain </w:t>
      </w:r>
      <w:r w:rsidRPr="0031295A">
        <w:rPr>
          <w:rFonts w:ascii="Calibri" w:hAnsi="Calibri" w:cs="Arial"/>
        </w:rPr>
        <w:t xml:space="preserve">from movements during the experimental blocks (important for an accurate noise-template measurement). </w:t>
      </w:r>
    </w:p>
    <w:p w14:paraId="6D3388D8" w14:textId="77777777" w:rsidR="00D75F51" w:rsidRPr="0031295A" w:rsidRDefault="00D75F51" w:rsidP="00B752F7">
      <w:pPr>
        <w:jc w:val="both"/>
        <w:rPr>
          <w:rFonts w:ascii="Calibri" w:hAnsi="Calibri" w:cs="Arial"/>
        </w:rPr>
      </w:pPr>
    </w:p>
    <w:p w14:paraId="6D15BE47" w14:textId="2056B2D6" w:rsidR="00EE1F1A"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5</w:t>
      </w:r>
      <w:r w:rsidRPr="0031295A">
        <w:rPr>
          <w:rFonts w:ascii="Calibri" w:hAnsi="Calibri" w:cs="Arial"/>
        </w:rPr>
        <w:t>.3</w:t>
      </w:r>
      <w:r w:rsidR="00D75F51" w:rsidRPr="0031295A">
        <w:rPr>
          <w:rFonts w:ascii="Calibri" w:hAnsi="Calibri" w:cs="Arial"/>
        </w:rPr>
        <w:t>)</w:t>
      </w:r>
      <w:r w:rsidRPr="0031295A">
        <w:rPr>
          <w:rFonts w:ascii="Calibri" w:hAnsi="Calibri" w:cs="Arial"/>
        </w:rPr>
        <w:t xml:space="preserve"> </w:t>
      </w:r>
      <w:r w:rsidR="00A301FF" w:rsidRPr="0031295A">
        <w:rPr>
          <w:rFonts w:ascii="Calibri" w:hAnsi="Calibri" w:cs="Arial"/>
          <w:highlight w:val="yellow"/>
        </w:rPr>
        <w:t>Choose a TMS target</w:t>
      </w:r>
      <w:r w:rsidRPr="0031295A">
        <w:rPr>
          <w:rFonts w:ascii="Calibri" w:hAnsi="Calibri" w:cs="Arial"/>
          <w:highlight w:val="yellow"/>
        </w:rPr>
        <w:t xml:space="preserve"> from the navigation system</w:t>
      </w:r>
      <w:r w:rsidR="00F87CB3" w:rsidRPr="0031295A">
        <w:rPr>
          <w:rFonts w:ascii="Calibri" w:hAnsi="Calibri" w:cs="Arial"/>
          <w:highlight w:val="yellow"/>
        </w:rPr>
        <w:t xml:space="preserve"> </w:t>
      </w:r>
      <w:r w:rsidR="001377CE" w:rsidRPr="0031295A">
        <w:rPr>
          <w:rFonts w:ascii="Calibri" w:hAnsi="Calibri" w:cs="Arial"/>
          <w:highlight w:val="yellow"/>
        </w:rPr>
        <w:t xml:space="preserve">(Fig. </w:t>
      </w:r>
      <w:r w:rsidR="009B4585" w:rsidRPr="0031295A">
        <w:rPr>
          <w:rFonts w:ascii="Calibri" w:hAnsi="Calibri" w:cs="Arial"/>
          <w:highlight w:val="yellow"/>
        </w:rPr>
        <w:t>3</w:t>
      </w:r>
      <w:r w:rsidR="00F87CB3" w:rsidRPr="0031295A">
        <w:rPr>
          <w:rFonts w:ascii="Calibri" w:hAnsi="Calibri" w:cs="Arial"/>
          <w:highlight w:val="yellow"/>
        </w:rPr>
        <w:t>)</w:t>
      </w:r>
      <w:r w:rsidRPr="0031295A">
        <w:rPr>
          <w:rFonts w:ascii="Calibri" w:hAnsi="Calibri" w:cs="Arial"/>
          <w:highlight w:val="yellow"/>
        </w:rPr>
        <w:t>.</w:t>
      </w:r>
      <w:r w:rsidRPr="0031295A">
        <w:rPr>
          <w:rFonts w:ascii="Calibri" w:hAnsi="Calibri" w:cs="Arial"/>
        </w:rPr>
        <w:t xml:space="preserve"> </w:t>
      </w:r>
    </w:p>
    <w:p w14:paraId="763194B6" w14:textId="77777777" w:rsidR="00D75F51" w:rsidRPr="0031295A" w:rsidRDefault="00D75F51" w:rsidP="00B752F7">
      <w:pPr>
        <w:jc w:val="both"/>
        <w:rPr>
          <w:rFonts w:ascii="Calibri" w:hAnsi="Calibri" w:cs="Arial"/>
        </w:rPr>
      </w:pPr>
    </w:p>
    <w:p w14:paraId="6CA0B61E" w14:textId="5CA32B54" w:rsidR="00D30D08"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5</w:t>
      </w:r>
      <w:r w:rsidRPr="0031295A">
        <w:rPr>
          <w:rFonts w:ascii="Calibri" w:hAnsi="Calibri" w:cs="Arial"/>
        </w:rPr>
        <w:t>.4</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Using the pointer tool (see table 1), let th</w:t>
      </w:r>
      <w:r w:rsidR="00FC629A">
        <w:rPr>
          <w:rFonts w:ascii="Calibri" w:hAnsi="Calibri" w:cs="Arial"/>
          <w:highlight w:val="yellow"/>
        </w:rPr>
        <w:t>e navigation system guide the user to</w:t>
      </w:r>
      <w:r w:rsidRPr="0031295A">
        <w:rPr>
          <w:rFonts w:ascii="Calibri" w:hAnsi="Calibri" w:cs="Arial"/>
          <w:highlight w:val="yellow"/>
        </w:rPr>
        <w:t xml:space="preserve"> the optimal coil location and mark it with a small sticker on the electrode cap. </w:t>
      </w:r>
      <w:r w:rsidR="007F4A9D" w:rsidRPr="0031295A">
        <w:rPr>
          <w:rFonts w:ascii="Calibri" w:hAnsi="Calibri" w:cs="Arial"/>
          <w:highlight w:val="yellow"/>
        </w:rPr>
        <w:t>It is important</w:t>
      </w:r>
      <w:r w:rsidRPr="0031295A">
        <w:rPr>
          <w:rFonts w:ascii="Calibri" w:hAnsi="Calibri" w:cs="Arial"/>
          <w:highlight w:val="yellow"/>
        </w:rPr>
        <w:t xml:space="preserve"> to hold the pointer perpendicular to the head. </w:t>
      </w:r>
      <w:r w:rsidR="00C72287" w:rsidRPr="0031295A">
        <w:rPr>
          <w:rFonts w:ascii="Calibri" w:hAnsi="Calibri" w:cs="Arial"/>
          <w:highlight w:val="yellow"/>
        </w:rPr>
        <w:t>Repeat this stage prior to each block</w:t>
      </w:r>
      <w:r w:rsidR="00C72287" w:rsidRPr="0031295A">
        <w:rPr>
          <w:rFonts w:ascii="Calibri" w:hAnsi="Calibri" w:cs="Arial"/>
        </w:rPr>
        <w:t xml:space="preserve">. </w:t>
      </w:r>
      <w:r w:rsidR="00BA0857" w:rsidRPr="0031295A">
        <w:rPr>
          <w:rFonts w:ascii="Calibri" w:hAnsi="Calibri" w:cs="Arial"/>
          <w:highlight w:val="yellow"/>
        </w:rPr>
        <w:t>Note that</w:t>
      </w:r>
      <w:r w:rsidR="00FC629A">
        <w:rPr>
          <w:rFonts w:ascii="Calibri" w:hAnsi="Calibri" w:cs="Arial"/>
          <w:highlight w:val="yellow"/>
        </w:rPr>
        <w:t xml:space="preserve"> it is not recommended to use </w:t>
      </w:r>
      <w:r w:rsidR="00BA0857" w:rsidRPr="0031295A">
        <w:rPr>
          <w:rFonts w:ascii="Calibri" w:hAnsi="Calibri" w:cs="Arial"/>
          <w:highlight w:val="yellow"/>
        </w:rPr>
        <w:t>online navigation during the block (navigating the coil itself while holding it) since any coil movement should be avoided for a best measurement of the TMS artifact template</w:t>
      </w:r>
      <w:r w:rsidR="00BA0857" w:rsidRPr="0031295A">
        <w:rPr>
          <w:rFonts w:ascii="Calibri" w:hAnsi="Calibri" w:cs="Arial"/>
        </w:rPr>
        <w:t>.</w:t>
      </w:r>
      <w:r w:rsidR="00BA0857" w:rsidRPr="0031295A" w:rsidDel="00200DF6">
        <w:rPr>
          <w:rFonts w:ascii="Calibri" w:hAnsi="Calibri" w:cs="Arial"/>
        </w:rPr>
        <w:t xml:space="preserve"> </w:t>
      </w:r>
      <w:r w:rsidR="00DD1CBA">
        <w:rPr>
          <w:rFonts w:ascii="Calibri" w:hAnsi="Calibri" w:cs="Arial"/>
        </w:rPr>
        <w:t>It was</w:t>
      </w:r>
      <w:r w:rsidR="0064266D" w:rsidRPr="0031295A">
        <w:rPr>
          <w:rFonts w:ascii="Calibri" w:hAnsi="Calibri" w:cs="Arial"/>
        </w:rPr>
        <w:t xml:space="preserve"> found that p</w:t>
      </w:r>
      <w:r w:rsidR="0051480E" w:rsidRPr="0031295A">
        <w:rPr>
          <w:rFonts w:ascii="Calibri" w:hAnsi="Calibri" w:cs="Arial"/>
        </w:rPr>
        <w:t>redefining</w:t>
      </w:r>
      <w:r w:rsidR="00270832" w:rsidRPr="0031295A">
        <w:rPr>
          <w:rFonts w:ascii="Calibri" w:hAnsi="Calibri" w:cs="Arial"/>
        </w:rPr>
        <w:t xml:space="preserve"> and marking</w:t>
      </w:r>
      <w:r w:rsidR="0051480E" w:rsidRPr="0031295A">
        <w:rPr>
          <w:rFonts w:ascii="Calibri" w:hAnsi="Calibri" w:cs="Arial"/>
        </w:rPr>
        <w:t xml:space="preserve"> the TMS location is th</w:t>
      </w:r>
      <w:r w:rsidR="00A81054" w:rsidRPr="0031295A">
        <w:rPr>
          <w:rFonts w:ascii="Calibri" w:hAnsi="Calibri" w:cs="Arial"/>
        </w:rPr>
        <w:t>e optimal way to achieve</w:t>
      </w:r>
      <w:r w:rsidR="0051480E" w:rsidRPr="0031295A">
        <w:rPr>
          <w:rFonts w:ascii="Calibri" w:hAnsi="Calibri" w:cs="Arial"/>
        </w:rPr>
        <w:t xml:space="preserve"> stable stimulation. </w:t>
      </w:r>
    </w:p>
    <w:p w14:paraId="3E18C626" w14:textId="77777777" w:rsidR="00D30D08" w:rsidRPr="0031295A" w:rsidRDefault="00D30D08" w:rsidP="00B752F7">
      <w:pPr>
        <w:jc w:val="both"/>
        <w:rPr>
          <w:rFonts w:ascii="Calibri" w:hAnsi="Calibri" w:cs="Arial"/>
        </w:rPr>
      </w:pPr>
    </w:p>
    <w:p w14:paraId="44FA8839" w14:textId="2868253D" w:rsidR="00EE1F1A" w:rsidRPr="0031295A" w:rsidRDefault="00EE1F1A" w:rsidP="00B752F7">
      <w:pPr>
        <w:jc w:val="both"/>
        <w:rPr>
          <w:rFonts w:ascii="Calibri" w:hAnsi="Calibri" w:cs="Arial"/>
        </w:rPr>
      </w:pPr>
      <w:r w:rsidRPr="0031295A">
        <w:rPr>
          <w:rFonts w:ascii="Calibri" w:hAnsi="Calibri" w:cs="Arial"/>
        </w:rPr>
        <w:t>3.</w:t>
      </w:r>
      <w:r w:rsidR="00D55F82" w:rsidRPr="0031295A">
        <w:rPr>
          <w:rFonts w:ascii="Calibri" w:hAnsi="Calibri" w:cs="Arial"/>
        </w:rPr>
        <w:t>5</w:t>
      </w:r>
      <w:r w:rsidRPr="0031295A">
        <w:rPr>
          <w:rFonts w:ascii="Calibri" w:hAnsi="Calibri" w:cs="Arial"/>
        </w:rPr>
        <w:t>.5</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 xml:space="preserve">Guide the coil's precise center to the </w:t>
      </w:r>
      <w:r w:rsidR="00DF637E" w:rsidRPr="0031295A">
        <w:rPr>
          <w:rFonts w:ascii="Calibri" w:hAnsi="Calibri" w:cs="Arial"/>
          <w:highlight w:val="yellow"/>
        </w:rPr>
        <w:t>marker</w:t>
      </w:r>
      <w:r w:rsidRPr="0031295A">
        <w:rPr>
          <w:rFonts w:ascii="Calibri" w:hAnsi="Calibri" w:cs="Arial"/>
          <w:highlight w:val="yellow"/>
        </w:rPr>
        <w:t xml:space="preserve">, while being held by a holder. Make sure it is tangential to the head. </w:t>
      </w:r>
    </w:p>
    <w:p w14:paraId="04435046" w14:textId="77777777" w:rsidR="00D30D08" w:rsidRPr="0031295A" w:rsidRDefault="00D30D08" w:rsidP="00B752F7">
      <w:pPr>
        <w:jc w:val="both"/>
        <w:rPr>
          <w:rFonts w:ascii="Calibri" w:hAnsi="Calibri" w:cs="Arial"/>
        </w:rPr>
      </w:pPr>
    </w:p>
    <w:p w14:paraId="5A48C08E" w14:textId="482BC5CF" w:rsidR="00EE1F1A" w:rsidRPr="0031295A" w:rsidRDefault="00D75F51" w:rsidP="00B752F7">
      <w:pPr>
        <w:jc w:val="both"/>
        <w:rPr>
          <w:rFonts w:ascii="Calibri" w:hAnsi="Calibri" w:cs="Arial"/>
        </w:rPr>
      </w:pPr>
      <w:r w:rsidRPr="0031295A">
        <w:rPr>
          <w:rFonts w:ascii="Calibri" w:hAnsi="Calibri" w:cs="Arial"/>
        </w:rPr>
        <w:t>3.</w:t>
      </w:r>
      <w:r w:rsidR="00D55F82" w:rsidRPr="0031295A">
        <w:rPr>
          <w:rFonts w:ascii="Calibri" w:hAnsi="Calibri" w:cs="Arial"/>
        </w:rPr>
        <w:t>6</w:t>
      </w:r>
      <w:r w:rsidRPr="0031295A">
        <w:rPr>
          <w:rFonts w:ascii="Calibri" w:hAnsi="Calibri" w:cs="Arial"/>
        </w:rPr>
        <w:t xml:space="preserve">) </w:t>
      </w:r>
      <w:proofErr w:type="gramStart"/>
      <w:r w:rsidR="00EE1F1A" w:rsidRPr="0031295A">
        <w:rPr>
          <w:rFonts w:ascii="Calibri" w:hAnsi="Calibri" w:cs="Arial"/>
          <w:highlight w:val="yellow"/>
        </w:rPr>
        <w:t>Set</w:t>
      </w:r>
      <w:proofErr w:type="gramEnd"/>
      <w:r w:rsidR="00EE1F1A" w:rsidRPr="0031295A">
        <w:rPr>
          <w:rFonts w:ascii="Calibri" w:hAnsi="Calibri" w:cs="Arial"/>
          <w:highlight w:val="yellow"/>
        </w:rPr>
        <w:t xml:space="preserve"> the TMS intensity to the desired value. Administer one test pulse for the participant's approval</w:t>
      </w:r>
      <w:r w:rsidR="00EE1F1A" w:rsidRPr="0031295A">
        <w:rPr>
          <w:rFonts w:ascii="Calibri" w:hAnsi="Calibri" w:cs="Arial"/>
        </w:rPr>
        <w:t xml:space="preserve">. </w:t>
      </w:r>
    </w:p>
    <w:p w14:paraId="340FFD39" w14:textId="77777777" w:rsidR="00EE1F1A" w:rsidRPr="0031295A" w:rsidRDefault="00EE1F1A" w:rsidP="00B752F7">
      <w:pPr>
        <w:jc w:val="both"/>
        <w:rPr>
          <w:rFonts w:ascii="Calibri" w:hAnsi="Calibri" w:cs="Arial"/>
        </w:rPr>
      </w:pPr>
    </w:p>
    <w:p w14:paraId="6472544A" w14:textId="5250840B" w:rsidR="00EE1F1A" w:rsidRPr="0031295A" w:rsidRDefault="00D75F51" w:rsidP="00B752F7">
      <w:pPr>
        <w:jc w:val="both"/>
        <w:rPr>
          <w:rFonts w:ascii="Calibri" w:hAnsi="Calibri" w:cs="Arial"/>
        </w:rPr>
      </w:pPr>
      <w:r w:rsidRPr="0031295A">
        <w:rPr>
          <w:rFonts w:ascii="Calibri" w:hAnsi="Calibri" w:cs="Arial"/>
        </w:rPr>
        <w:t>3.</w:t>
      </w:r>
      <w:r w:rsidR="00D55F82" w:rsidRPr="0031295A">
        <w:rPr>
          <w:rFonts w:ascii="Calibri" w:hAnsi="Calibri" w:cs="Arial"/>
        </w:rPr>
        <w:t>7</w:t>
      </w:r>
      <w:r w:rsidRPr="0031295A">
        <w:rPr>
          <w:rFonts w:ascii="Calibri" w:hAnsi="Calibri" w:cs="Arial"/>
        </w:rPr>
        <w:t xml:space="preserve">) </w:t>
      </w:r>
      <w:r w:rsidR="00EE1F1A" w:rsidRPr="0031295A">
        <w:rPr>
          <w:rFonts w:ascii="Calibri" w:hAnsi="Calibri" w:cs="Arial"/>
          <w:highlight w:val="yellow"/>
        </w:rPr>
        <w:t>Run the experimental block</w:t>
      </w:r>
      <w:r w:rsidR="00EE1F1A" w:rsidRPr="0031295A">
        <w:rPr>
          <w:rFonts w:ascii="Calibri" w:hAnsi="Calibri" w:cs="Arial"/>
        </w:rPr>
        <w:t xml:space="preserve">.     </w:t>
      </w:r>
    </w:p>
    <w:p w14:paraId="111879E5" w14:textId="77777777" w:rsidR="00EE1F1A" w:rsidRPr="0031295A" w:rsidRDefault="00EE1F1A" w:rsidP="00B752F7">
      <w:pPr>
        <w:jc w:val="both"/>
        <w:rPr>
          <w:rFonts w:ascii="Calibri" w:hAnsi="Calibri" w:cs="Arial"/>
        </w:rPr>
      </w:pPr>
    </w:p>
    <w:p w14:paraId="730905F4" w14:textId="2A377438" w:rsidR="00EE1F1A" w:rsidRPr="0031295A" w:rsidRDefault="00D75F51" w:rsidP="00B752F7">
      <w:pPr>
        <w:jc w:val="both"/>
        <w:rPr>
          <w:rFonts w:ascii="Calibri" w:hAnsi="Calibri" w:cs="Arial"/>
        </w:rPr>
      </w:pPr>
      <w:r w:rsidRPr="0031295A">
        <w:rPr>
          <w:rFonts w:ascii="Calibri" w:hAnsi="Calibri" w:cs="Arial"/>
        </w:rPr>
        <w:t>3.</w:t>
      </w:r>
      <w:r w:rsidR="00D55F82" w:rsidRPr="0031295A">
        <w:rPr>
          <w:rFonts w:ascii="Calibri" w:hAnsi="Calibri" w:cs="Arial"/>
        </w:rPr>
        <w:t>8</w:t>
      </w:r>
      <w:r w:rsidRPr="0031295A">
        <w:rPr>
          <w:rFonts w:ascii="Calibri" w:hAnsi="Calibri" w:cs="Arial"/>
        </w:rPr>
        <w:t xml:space="preserve">) </w:t>
      </w:r>
      <w:r w:rsidR="00EE1F1A" w:rsidRPr="0031295A">
        <w:rPr>
          <w:rFonts w:ascii="Calibri" w:hAnsi="Calibri" w:cs="Arial"/>
          <w:highlight w:val="yellow"/>
        </w:rPr>
        <w:t>No-TMS condition:</w:t>
      </w:r>
      <w:r w:rsidR="00FC629A">
        <w:rPr>
          <w:rFonts w:ascii="Calibri" w:hAnsi="Calibri" w:cs="Arial"/>
        </w:rPr>
        <w:t xml:space="preserve"> if </w:t>
      </w:r>
      <w:r w:rsidR="00EE1F1A" w:rsidRPr="0031295A">
        <w:rPr>
          <w:rFonts w:ascii="Calibri" w:hAnsi="Calibri" w:cs="Arial"/>
        </w:rPr>
        <w:t>a specialized sham TMS coil</w:t>
      </w:r>
      <w:r w:rsidR="00FC629A">
        <w:rPr>
          <w:rFonts w:ascii="Calibri" w:hAnsi="Calibri" w:cs="Arial"/>
        </w:rPr>
        <w:t xml:space="preserve"> is not available</w:t>
      </w:r>
      <w:r w:rsidR="00EE1F1A" w:rsidRPr="0031295A">
        <w:rPr>
          <w:rFonts w:ascii="Calibri" w:hAnsi="Calibri" w:cs="Arial"/>
        </w:rPr>
        <w:t xml:space="preserve">, </w:t>
      </w:r>
      <w:r w:rsidR="00EE1F1A" w:rsidRPr="0031295A">
        <w:rPr>
          <w:rFonts w:ascii="Calibri" w:hAnsi="Calibri" w:cs="Arial"/>
          <w:highlight w:val="yellow"/>
        </w:rPr>
        <w:t>place the TMS coil next to the subject's head and tilt it in 90°. Run the block as usual, including the blank trials</w:t>
      </w:r>
      <w:r w:rsidR="00EE1F1A" w:rsidRPr="0031295A">
        <w:rPr>
          <w:rFonts w:ascii="Calibri" w:hAnsi="Calibri" w:cs="Arial"/>
        </w:rPr>
        <w:t>.</w:t>
      </w:r>
    </w:p>
    <w:p w14:paraId="1C0B8A0B" w14:textId="77777777" w:rsidR="000422D1" w:rsidRPr="0031295A" w:rsidRDefault="000422D1" w:rsidP="00B752F7">
      <w:pPr>
        <w:jc w:val="both"/>
        <w:rPr>
          <w:rFonts w:ascii="Calibri" w:hAnsi="Calibri" w:cs="Arial"/>
        </w:rPr>
      </w:pPr>
    </w:p>
    <w:p w14:paraId="59CD13FE" w14:textId="79CE9FC1" w:rsidR="000422D1" w:rsidRPr="0031295A" w:rsidRDefault="000422D1" w:rsidP="00B752F7">
      <w:pPr>
        <w:jc w:val="both"/>
        <w:rPr>
          <w:rFonts w:ascii="Calibri" w:hAnsi="Calibri" w:cs="Arial"/>
        </w:rPr>
      </w:pPr>
      <w:r w:rsidRPr="0031295A">
        <w:rPr>
          <w:rFonts w:ascii="Calibri" w:hAnsi="Calibri" w:cs="Arial"/>
        </w:rPr>
        <w:t xml:space="preserve">The reader may also refer to the </w:t>
      </w:r>
      <w:proofErr w:type="spellStart"/>
      <w:r w:rsidRPr="0031295A">
        <w:rPr>
          <w:rFonts w:ascii="Calibri" w:hAnsi="Calibri" w:cs="Arial"/>
        </w:rPr>
        <w:t>JoVE</w:t>
      </w:r>
      <w:proofErr w:type="spellEnd"/>
      <w:r w:rsidRPr="0031295A">
        <w:rPr>
          <w:rFonts w:ascii="Calibri" w:hAnsi="Calibri" w:cs="Arial"/>
        </w:rPr>
        <w:t xml:space="preserve"> video paper by </w:t>
      </w:r>
      <w:proofErr w:type="spellStart"/>
      <w:r w:rsidRPr="0031295A">
        <w:rPr>
          <w:rFonts w:ascii="Calibri" w:hAnsi="Calibri" w:cs="Arial"/>
        </w:rPr>
        <w:t>Andon</w:t>
      </w:r>
      <w:proofErr w:type="spellEnd"/>
      <w:r w:rsidRPr="0031295A">
        <w:rPr>
          <w:rFonts w:ascii="Calibri" w:hAnsi="Calibri" w:cs="Arial"/>
        </w:rPr>
        <w:t xml:space="preserve"> and </w:t>
      </w:r>
      <w:proofErr w:type="spellStart"/>
      <w:r w:rsidRPr="0031295A">
        <w:rPr>
          <w:rFonts w:ascii="Calibri" w:hAnsi="Calibri" w:cs="Arial"/>
        </w:rPr>
        <w:t>Zatorre</w:t>
      </w:r>
      <w:proofErr w:type="spellEnd"/>
      <w:r w:rsidR="00126FEA" w:rsidRPr="0031295A">
        <w:rPr>
          <w:rFonts w:ascii="Calibri" w:hAnsi="Calibri" w:cs="Arial"/>
        </w:rPr>
        <w:t xml:space="preserve"> </w:t>
      </w:r>
      <w:hyperlink w:anchor="_ENREF_32" w:tooltip="Andoh, 2012 #1934"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Andoh&lt;/Author&gt;&lt;Year&gt;2012&lt;/Year&gt;&lt;RecNum&gt;1934&lt;/RecNum&gt;&lt;DisplayText&gt;&lt;style face="superscript"&gt;32&lt;/style&gt;&lt;/DisplayText&gt;&lt;record&gt;&lt;rec-number&gt;1934&lt;/rec-number&gt;&lt;foreign-keys&gt;&lt;key app="EN" db-id="epd92a2z6tsxr1efxw5pv0srfp25txeazx2e" timestamp="1378265841"&gt;1934&lt;/key&gt;&lt;/foreign-keys&gt;&lt;ref-type name="Journal Article"&gt;17&lt;/ref-type&gt;&lt;contributors&gt;&lt;authors&gt;&lt;author&gt;Andoh, J.&lt;/author&gt;&lt;author&gt;Zatorre, R. J.&lt;/author&gt;&lt;/authors&gt;&lt;/contributors&gt;&lt;auth-address&gt;Montreal Neurological Institute and International laboratory for Brain, Music, and Sound, McGill University. Jamila.andoh@mcgill.ca&lt;/auth-address&gt;&lt;titles&gt;&lt;title&gt;Mapping the after-effects of theta burst stimulation on the human auditory cortex with functional imaging&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3985&lt;/pages&gt;&lt;number&gt;67&lt;/number&gt;&lt;edition&gt;2012/09/26&lt;/edition&gt;&lt;keywords&gt;&lt;keyword&gt;Auditory Cortex/*physiology&lt;/keyword&gt;&lt;keyword&gt;Brain Mapping&lt;/keyword&gt;&lt;keyword&gt;Humans&lt;/keyword&gt;&lt;keyword&gt;Magnetic Resonance Imaging/*methods&lt;/keyword&gt;&lt;keyword&gt;Stereotaxic Techniques&lt;/keyword&gt;&lt;keyword&gt;Transcranial Magnetic Stimulation/*methods&lt;/keyword&gt;&lt;/keywords&gt;&lt;dates&gt;&lt;year&gt;2012&lt;/year&gt;&lt;/dates&gt;&lt;isbn&gt;1940-087x&lt;/isbn&gt;&lt;accession-num&gt;23007549&lt;/accession-num&gt;&lt;urls&gt;&lt;related-urls&gt;&lt;url&gt;http://www.jove.com/pdf/3985/jove-protocol-3985-mapping-after-effects-theta-burst-stimulation-on-human-auditory&lt;/url&gt;&lt;/related-urls&gt;&lt;/urls&gt;&lt;electronic-resource-num&gt;10.3791/3985&lt;/electronic-resource-num&gt;&lt;remote-database-provider&gt;Nlm&lt;/remote-database-provider&gt;&lt;language&gt;eng&lt;/language&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32</w:t>
        </w:r>
        <w:r w:rsidR="008D2F5A" w:rsidRPr="0031295A">
          <w:rPr>
            <w:rFonts w:ascii="Calibri" w:hAnsi="Calibri" w:cs="Arial"/>
          </w:rPr>
          <w:fldChar w:fldCharType="end"/>
        </w:r>
      </w:hyperlink>
      <w:r w:rsidRPr="0031295A">
        <w:rPr>
          <w:rFonts w:ascii="Calibri" w:hAnsi="Calibri" w:cs="Arial"/>
        </w:rPr>
        <w:t xml:space="preserve"> for f</w:t>
      </w:r>
      <w:r w:rsidR="004517CC" w:rsidRPr="0031295A">
        <w:rPr>
          <w:rFonts w:ascii="Calibri" w:hAnsi="Calibri" w:cs="Arial"/>
        </w:rPr>
        <w:t>u</w:t>
      </w:r>
      <w:r w:rsidRPr="0031295A">
        <w:rPr>
          <w:rFonts w:ascii="Calibri" w:hAnsi="Calibri" w:cs="Arial"/>
        </w:rPr>
        <w:t>rther demonstration of the navigation system.</w:t>
      </w:r>
      <w:r w:rsidR="005D19BC" w:rsidRPr="0031295A">
        <w:rPr>
          <w:rFonts w:ascii="Calibri" w:hAnsi="Calibri" w:cs="Arial"/>
        </w:rPr>
        <w:t xml:space="preserve"> </w:t>
      </w:r>
    </w:p>
    <w:p w14:paraId="3C365196" w14:textId="77777777" w:rsidR="00EE1F1A" w:rsidRPr="0031295A" w:rsidRDefault="00EE1F1A" w:rsidP="00B752F7">
      <w:pPr>
        <w:jc w:val="both"/>
        <w:rPr>
          <w:rFonts w:ascii="Calibri" w:hAnsi="Calibri" w:cs="Arial"/>
        </w:rPr>
      </w:pPr>
    </w:p>
    <w:p w14:paraId="10062AE5" w14:textId="47007125" w:rsidR="0002240C" w:rsidRPr="0031295A" w:rsidRDefault="00D75F51" w:rsidP="00B752F7">
      <w:pPr>
        <w:jc w:val="both"/>
        <w:rPr>
          <w:rFonts w:ascii="Calibri" w:hAnsi="Calibri" w:cs="Arial"/>
          <w:b/>
          <w:bCs/>
        </w:rPr>
      </w:pPr>
      <w:r w:rsidRPr="0031295A">
        <w:rPr>
          <w:rFonts w:ascii="Calibri" w:hAnsi="Calibri" w:cs="Arial"/>
          <w:b/>
          <w:bCs/>
        </w:rPr>
        <w:t xml:space="preserve">4) </w:t>
      </w:r>
      <w:r w:rsidR="00EE1F1A" w:rsidRPr="0031295A">
        <w:rPr>
          <w:rFonts w:ascii="Calibri" w:hAnsi="Calibri" w:cs="Arial"/>
          <w:b/>
          <w:bCs/>
          <w:highlight w:val="yellow"/>
        </w:rPr>
        <w:t>Analyzing the EEG data and computing ERP</w:t>
      </w:r>
      <w:r w:rsidR="00EE1F1A" w:rsidRPr="0031295A">
        <w:rPr>
          <w:rFonts w:ascii="Calibri" w:hAnsi="Calibri" w:cs="Arial"/>
          <w:b/>
          <w:bCs/>
        </w:rPr>
        <w:t xml:space="preserve"> </w:t>
      </w:r>
    </w:p>
    <w:p w14:paraId="0141D4F0" w14:textId="77777777" w:rsidR="00EE1F1A" w:rsidRPr="0031295A" w:rsidRDefault="00EE1F1A" w:rsidP="00B752F7">
      <w:pPr>
        <w:jc w:val="both"/>
        <w:rPr>
          <w:rFonts w:ascii="Calibri" w:hAnsi="Calibri" w:cs="Arial"/>
          <w:b/>
          <w:bCs/>
        </w:rPr>
      </w:pPr>
      <w:r w:rsidRPr="0031295A">
        <w:rPr>
          <w:rFonts w:ascii="Calibri" w:hAnsi="Calibri" w:cs="Arial"/>
          <w:b/>
          <w:bCs/>
        </w:rPr>
        <w:tab/>
      </w:r>
      <w:r w:rsidRPr="0031295A">
        <w:rPr>
          <w:rFonts w:ascii="Calibri" w:hAnsi="Calibri" w:cs="Arial"/>
          <w:b/>
          <w:bCs/>
        </w:rPr>
        <w:tab/>
      </w:r>
    </w:p>
    <w:p w14:paraId="5592BC99" w14:textId="614092B2" w:rsidR="00EE1F1A" w:rsidRPr="0031295A" w:rsidRDefault="00D75F51" w:rsidP="00B752F7">
      <w:pPr>
        <w:jc w:val="both"/>
        <w:rPr>
          <w:rFonts w:ascii="Calibri" w:hAnsi="Calibri" w:cs="Arial"/>
        </w:rPr>
      </w:pPr>
      <w:r w:rsidRPr="0031295A">
        <w:rPr>
          <w:rFonts w:ascii="Calibri" w:hAnsi="Calibri" w:cs="Arial"/>
        </w:rPr>
        <w:t xml:space="preserve">4.1) </w:t>
      </w:r>
      <w:proofErr w:type="gramStart"/>
      <w:r w:rsidR="00D92051" w:rsidRPr="0031295A">
        <w:rPr>
          <w:rFonts w:ascii="Calibri" w:hAnsi="Calibri" w:cs="Arial"/>
        </w:rPr>
        <w:t>Remove</w:t>
      </w:r>
      <w:proofErr w:type="gramEnd"/>
      <w:r w:rsidR="00EE1F1A" w:rsidRPr="0031295A">
        <w:rPr>
          <w:rFonts w:ascii="Calibri" w:hAnsi="Calibri" w:cs="Arial"/>
        </w:rPr>
        <w:t xml:space="preserve"> the immediate pulse artifact</w:t>
      </w:r>
      <w:r w:rsidR="00382154" w:rsidRPr="0031295A">
        <w:rPr>
          <w:rFonts w:ascii="Calibri" w:hAnsi="Calibri" w:cs="Arial"/>
        </w:rPr>
        <w:t xml:space="preserve">, as </w:t>
      </w:r>
      <w:r w:rsidR="00EE3E44" w:rsidRPr="0031295A">
        <w:rPr>
          <w:rFonts w:ascii="Calibri" w:hAnsi="Calibri" w:cs="Arial"/>
        </w:rPr>
        <w:t>follows:</w:t>
      </w:r>
      <w:r w:rsidR="00382154" w:rsidRPr="0031295A">
        <w:rPr>
          <w:rFonts w:ascii="Calibri" w:hAnsi="Calibri" w:cs="Arial"/>
        </w:rPr>
        <w:t xml:space="preserve"> </w:t>
      </w:r>
    </w:p>
    <w:p w14:paraId="795A295F" w14:textId="77777777" w:rsidR="00D75F51" w:rsidRPr="0031295A" w:rsidRDefault="00D75F51" w:rsidP="00B752F7">
      <w:pPr>
        <w:jc w:val="both"/>
        <w:rPr>
          <w:rFonts w:ascii="Calibri" w:hAnsi="Calibri" w:cs="Arial"/>
        </w:rPr>
      </w:pPr>
    </w:p>
    <w:p w14:paraId="6FC786D8" w14:textId="4898D0F5" w:rsidR="00D75F51" w:rsidRPr="0031295A" w:rsidRDefault="00EE1F1A" w:rsidP="00B752F7">
      <w:pPr>
        <w:jc w:val="both"/>
        <w:rPr>
          <w:rFonts w:ascii="Calibri" w:hAnsi="Calibri" w:cs="Arial"/>
        </w:rPr>
      </w:pPr>
      <w:r w:rsidRPr="0031295A">
        <w:rPr>
          <w:rFonts w:ascii="Calibri" w:hAnsi="Calibri" w:cs="Arial"/>
        </w:rPr>
        <w:t>4.1.1</w:t>
      </w:r>
      <w:r w:rsidR="00D75F51" w:rsidRPr="0031295A">
        <w:rPr>
          <w:rFonts w:ascii="Calibri" w:hAnsi="Calibri" w:cs="Arial"/>
        </w:rPr>
        <w:t>)</w:t>
      </w:r>
      <w:r w:rsidRPr="0031295A">
        <w:rPr>
          <w:rFonts w:ascii="Calibri" w:hAnsi="Calibri" w:cs="Arial"/>
        </w:rPr>
        <w:t xml:space="preserve"> </w:t>
      </w:r>
      <w:proofErr w:type="gramStart"/>
      <w:r w:rsidRPr="0031295A">
        <w:rPr>
          <w:rFonts w:ascii="Calibri" w:hAnsi="Calibri" w:cs="Arial"/>
          <w:highlight w:val="yellow"/>
        </w:rPr>
        <w:t>If</w:t>
      </w:r>
      <w:proofErr w:type="gramEnd"/>
      <w:r w:rsidRPr="0031295A">
        <w:rPr>
          <w:rFonts w:ascii="Calibri" w:hAnsi="Calibri" w:cs="Arial"/>
          <w:highlight w:val="yellow"/>
        </w:rPr>
        <w:t xml:space="preserve"> a clipping device</w:t>
      </w:r>
      <w:r w:rsidR="00DD1CBA">
        <w:rPr>
          <w:rFonts w:ascii="Calibri" w:hAnsi="Calibri" w:cs="Arial"/>
          <w:highlight w:val="yellow"/>
        </w:rPr>
        <w:t xml:space="preserve"> is not available</w:t>
      </w:r>
      <w:r w:rsidRPr="0031295A">
        <w:rPr>
          <w:rFonts w:ascii="Calibri" w:hAnsi="Calibri" w:cs="Arial"/>
          <w:highlight w:val="yellow"/>
        </w:rPr>
        <w:t xml:space="preserve"> (see above), the first step in the EEG data processing would be to cut out the immediate TMS pulse artifact itself from the data. </w:t>
      </w:r>
      <w:r w:rsidR="009F0948" w:rsidRPr="0031295A">
        <w:rPr>
          <w:rFonts w:ascii="Calibri" w:hAnsi="Calibri" w:cs="Arial"/>
        </w:rPr>
        <w:t>Note that t</w:t>
      </w:r>
      <w:r w:rsidR="00F87CB3" w:rsidRPr="0031295A">
        <w:rPr>
          <w:rFonts w:ascii="Calibri" w:hAnsi="Calibri" w:cs="Arial"/>
        </w:rPr>
        <w:t>his step can be skipped if filter</w:t>
      </w:r>
      <w:r w:rsidR="003E72F1" w:rsidRPr="0031295A">
        <w:rPr>
          <w:rFonts w:ascii="Calibri" w:hAnsi="Calibri" w:cs="Arial"/>
        </w:rPr>
        <w:t>s</w:t>
      </w:r>
      <w:r w:rsidR="00F87CB3" w:rsidRPr="0031295A">
        <w:rPr>
          <w:rFonts w:ascii="Calibri" w:hAnsi="Calibri" w:cs="Arial"/>
        </w:rPr>
        <w:t xml:space="preserve"> are not desired</w:t>
      </w:r>
      <w:r w:rsidR="009F0948" w:rsidRPr="0031295A">
        <w:rPr>
          <w:rFonts w:ascii="Calibri" w:hAnsi="Calibri" w:cs="Arial"/>
        </w:rPr>
        <w:t>. But if filters are applied, the sharp-edge shape of the artifact will create distortions in the data.</w:t>
      </w:r>
      <w:r w:rsidR="00F87CB3" w:rsidRPr="0031295A">
        <w:rPr>
          <w:rFonts w:ascii="Calibri" w:hAnsi="Calibri" w:cs="Arial"/>
          <w:highlight w:val="yellow"/>
        </w:rPr>
        <w:t xml:space="preserve"> </w:t>
      </w:r>
      <w:r w:rsidRPr="0031295A">
        <w:rPr>
          <w:rFonts w:ascii="Calibri" w:hAnsi="Calibri" w:cs="Arial"/>
          <w:highlight w:val="yellow"/>
        </w:rPr>
        <w:t>A narrow time-window of 10 to 15ms after pulse onset should suffice</w:t>
      </w:r>
      <w:r w:rsidRPr="0031295A">
        <w:rPr>
          <w:rFonts w:ascii="Calibri" w:hAnsi="Calibri" w:cs="Arial"/>
        </w:rPr>
        <w:t xml:space="preserve">, but be sure to verify this by visual inspection of the data. </w:t>
      </w:r>
    </w:p>
    <w:p w14:paraId="636A0605" w14:textId="77777777" w:rsidR="00530D7E" w:rsidRPr="0031295A" w:rsidRDefault="00530D7E" w:rsidP="00B752F7">
      <w:pPr>
        <w:jc w:val="both"/>
        <w:rPr>
          <w:rFonts w:ascii="Calibri" w:hAnsi="Calibri" w:cs="Arial"/>
        </w:rPr>
      </w:pPr>
    </w:p>
    <w:p w14:paraId="548D1164" w14:textId="11A796F5" w:rsidR="00EE1F1A" w:rsidRPr="0031295A" w:rsidRDefault="00EE1F1A" w:rsidP="00B752F7">
      <w:pPr>
        <w:jc w:val="both"/>
        <w:rPr>
          <w:rFonts w:ascii="Calibri" w:hAnsi="Calibri" w:cs="Arial"/>
        </w:rPr>
      </w:pPr>
      <w:r w:rsidRPr="0031295A">
        <w:rPr>
          <w:rFonts w:ascii="Calibri" w:hAnsi="Calibri" w:cs="Arial"/>
        </w:rPr>
        <w:lastRenderedPageBreak/>
        <w:t>4.1.2</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Connect</w:t>
      </w:r>
      <w:r w:rsidR="000350E9" w:rsidRPr="0031295A">
        <w:rPr>
          <w:rFonts w:ascii="Calibri" w:hAnsi="Calibri" w:cs="Arial"/>
          <w:highlight w:val="yellow"/>
        </w:rPr>
        <w:t xml:space="preserve"> the two cut e</w:t>
      </w:r>
      <w:r w:rsidR="00683EDC" w:rsidRPr="0031295A">
        <w:rPr>
          <w:rFonts w:ascii="Calibri" w:hAnsi="Calibri" w:cs="Arial"/>
          <w:highlight w:val="yellow"/>
        </w:rPr>
        <w:t>nds</w:t>
      </w:r>
      <w:r w:rsidR="000350E9" w:rsidRPr="0031295A">
        <w:rPr>
          <w:rFonts w:ascii="Calibri" w:hAnsi="Calibri" w:cs="Arial"/>
          <w:highlight w:val="yellow"/>
        </w:rPr>
        <w:t xml:space="preserve"> </w:t>
      </w:r>
      <w:r w:rsidR="00382154" w:rsidRPr="0031295A">
        <w:rPr>
          <w:rFonts w:ascii="Calibri" w:hAnsi="Calibri" w:cs="Arial"/>
          <w:highlight w:val="yellow"/>
        </w:rPr>
        <w:t xml:space="preserve">created </w:t>
      </w:r>
      <w:r w:rsidR="008B5AF6" w:rsidRPr="0031295A">
        <w:rPr>
          <w:rFonts w:ascii="Calibri" w:hAnsi="Calibri" w:cs="Arial"/>
          <w:highlight w:val="yellow"/>
        </w:rPr>
        <w:t>after</w:t>
      </w:r>
      <w:r w:rsidR="00382154" w:rsidRPr="0031295A">
        <w:rPr>
          <w:rFonts w:ascii="Calibri" w:hAnsi="Calibri" w:cs="Arial"/>
          <w:highlight w:val="yellow"/>
        </w:rPr>
        <w:t xml:space="preserve"> </w:t>
      </w:r>
      <w:r w:rsidR="008B5AF6" w:rsidRPr="0031295A">
        <w:rPr>
          <w:rFonts w:ascii="Calibri" w:hAnsi="Calibri" w:cs="Arial"/>
          <w:highlight w:val="yellow"/>
        </w:rPr>
        <w:t>pulse</w:t>
      </w:r>
      <w:r w:rsidR="00382154" w:rsidRPr="0031295A">
        <w:rPr>
          <w:rFonts w:ascii="Calibri" w:hAnsi="Calibri" w:cs="Arial"/>
          <w:highlight w:val="yellow"/>
        </w:rPr>
        <w:t xml:space="preserve"> removal. Two main methods for accomplishing this have been suggested in previous</w:t>
      </w:r>
      <w:r w:rsidR="0090303F" w:rsidRPr="0031295A">
        <w:rPr>
          <w:rFonts w:ascii="Calibri" w:hAnsi="Calibri" w:cs="Arial"/>
          <w:highlight w:val="yellow"/>
        </w:rPr>
        <w:t xml:space="preserve"> reports</w:t>
      </w:r>
      <w:r w:rsidR="00382154" w:rsidRPr="0031295A">
        <w:rPr>
          <w:rFonts w:ascii="Calibri" w:hAnsi="Calibri" w:cs="Arial"/>
          <w:highlight w:val="yellow"/>
        </w:rPr>
        <w:t>: 1.</w:t>
      </w:r>
      <w:r w:rsidR="00E04A58" w:rsidRPr="0031295A">
        <w:rPr>
          <w:rFonts w:ascii="Calibri" w:hAnsi="Calibri" w:cs="Arial"/>
          <w:highlight w:val="yellow"/>
        </w:rPr>
        <w:t xml:space="preserve"> simply join together the two ends remaining after pulse removal</w:t>
      </w:r>
      <w:r w:rsidR="00E65EEA" w:rsidRPr="0031295A">
        <w:rPr>
          <w:rFonts w:ascii="Calibri" w:hAnsi="Calibri" w:cs="Arial"/>
          <w:highlight w:val="yellow"/>
        </w:rPr>
        <w:t xml:space="preserve"> (see</w:t>
      </w:r>
      <w:r w:rsidR="00126FEA" w:rsidRPr="0031295A">
        <w:rPr>
          <w:rFonts w:ascii="Calibri" w:hAnsi="Calibri" w:cs="Arial"/>
          <w:highlight w:val="yellow"/>
        </w:rPr>
        <w:t xml:space="preserve"> </w:t>
      </w:r>
      <w:hyperlink w:anchor="_ENREF_26" w:tooltip="Fuggetta, 2006 #1261" w:history="1">
        <w:r w:rsidR="008D2F5A" w:rsidRPr="0031295A">
          <w:rPr>
            <w:rFonts w:ascii="Calibri" w:hAnsi="Calibri" w:cs="Arial"/>
            <w:highlight w:val="yellow"/>
          </w:rPr>
          <w:fldChar w:fldCharType="begin">
            <w:fldData xml:space="preserve">PEVuZE5vdGU+PENpdGU+PEF1dGhvcj5GdWdnZXR0YTwvQXV0aG9yPjxZZWFyPjIwMDY8L1llYXI+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</w:fldData>
          </w:fldChar>
        </w:r>
        <w:r w:rsidR="008D2F5A" w:rsidRPr="0031295A">
          <w:rPr>
            <w:rFonts w:ascii="Calibri" w:hAnsi="Calibri" w:cs="Arial"/>
            <w:highlight w:val="yellow"/>
          </w:rPr>
          <w:instrText xml:space="preserve"> ADDIN EN.CITE </w:instrText>
        </w:r>
        <w:r w:rsidR="008D2F5A" w:rsidRPr="0031295A">
          <w:rPr>
            <w:rFonts w:ascii="Calibri" w:hAnsi="Calibri" w:cs="Arial"/>
            <w:highlight w:val="yellow"/>
          </w:rPr>
          <w:fldChar w:fldCharType="begin">
            <w:fldData xml:space="preserve">PEVuZE5vdGU+PENpdGU+PEF1dGhvcj5GdWdnZXR0YTwvQXV0aG9yPjxZZWFyPjIwMDY8L1llYXI+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</w:fldData>
          </w:fldChar>
        </w:r>
        <w:r w:rsidR="008D2F5A" w:rsidRPr="0031295A">
          <w:rPr>
            <w:rFonts w:ascii="Calibri" w:hAnsi="Calibri" w:cs="Arial"/>
            <w:highlight w:val="yellow"/>
          </w:rPr>
          <w:instrText xml:space="preserve"> ADDIN EN.CITE.DATA </w:instrText>
        </w:r>
        <w:r w:rsidR="008D2F5A" w:rsidRPr="0031295A">
          <w:rPr>
            <w:rFonts w:ascii="Calibri" w:hAnsi="Calibri" w:cs="Arial"/>
            <w:highlight w:val="yellow"/>
          </w:rPr>
        </w:r>
        <w:r w:rsidR="008D2F5A" w:rsidRPr="0031295A">
          <w:rPr>
            <w:rFonts w:ascii="Calibri" w:hAnsi="Calibri" w:cs="Arial"/>
            <w:highlight w:val="yellow"/>
          </w:rPr>
          <w:fldChar w:fldCharType="end"/>
        </w:r>
        <w:r w:rsidR="008D2F5A" w:rsidRPr="0031295A">
          <w:rPr>
            <w:rFonts w:ascii="Calibri" w:hAnsi="Calibri" w:cs="Arial"/>
            <w:highlight w:val="yellow"/>
          </w:rPr>
        </w:r>
        <w:r w:rsidR="008D2F5A" w:rsidRPr="0031295A">
          <w:rPr>
            <w:rFonts w:ascii="Calibri" w:hAnsi="Calibri" w:cs="Arial"/>
            <w:highlight w:val="yellow"/>
          </w:rPr>
          <w:fldChar w:fldCharType="separate"/>
        </w:r>
        <w:r w:rsidR="008D2F5A" w:rsidRPr="0031295A">
          <w:rPr>
            <w:rFonts w:ascii="Calibri" w:hAnsi="Calibri" w:cs="Arial"/>
            <w:noProof/>
            <w:highlight w:val="yellow"/>
            <w:vertAlign w:val="superscript"/>
          </w:rPr>
          <w:t>26</w:t>
        </w:r>
        <w:r w:rsidR="008D2F5A" w:rsidRPr="0031295A">
          <w:rPr>
            <w:rFonts w:ascii="Calibri" w:hAnsi="Calibri" w:cs="Arial"/>
            <w:highlight w:val="yellow"/>
          </w:rPr>
          <w:fldChar w:fldCharType="end"/>
        </w:r>
      </w:hyperlink>
      <w:r w:rsidR="008B5AF6" w:rsidRPr="0031295A">
        <w:rPr>
          <w:rFonts w:ascii="Calibri" w:hAnsi="Calibri" w:cs="Arial"/>
          <w:highlight w:val="yellow"/>
          <w:vertAlign w:val="superscript"/>
        </w:rPr>
        <w:t xml:space="preserve"> </w:t>
      </w:r>
      <w:r w:rsidR="008B5AF6" w:rsidRPr="0031295A">
        <w:rPr>
          <w:rFonts w:ascii="Calibri" w:hAnsi="Calibri" w:cs="Arial"/>
          <w:highlight w:val="yellow"/>
        </w:rPr>
        <w:t>and Fig</w:t>
      </w:r>
      <w:r w:rsidR="00F264E4" w:rsidRPr="0031295A">
        <w:rPr>
          <w:rFonts w:ascii="Calibri" w:hAnsi="Calibri" w:cs="Arial"/>
          <w:highlight w:val="yellow"/>
        </w:rPr>
        <w:t>.</w:t>
      </w:r>
      <w:r w:rsidR="008B5AF6" w:rsidRPr="0031295A">
        <w:rPr>
          <w:rFonts w:ascii="Calibri" w:hAnsi="Calibri" w:cs="Arial"/>
          <w:highlight w:val="yellow"/>
        </w:rPr>
        <w:t xml:space="preserve"> </w:t>
      </w:r>
      <w:r w:rsidR="00766F08" w:rsidRPr="0031295A">
        <w:rPr>
          <w:rFonts w:ascii="Calibri" w:hAnsi="Calibri" w:cs="Arial"/>
          <w:highlight w:val="yellow"/>
        </w:rPr>
        <w:t>1</w:t>
      </w:r>
      <w:r w:rsidR="008B5AF6" w:rsidRPr="0031295A">
        <w:rPr>
          <w:rFonts w:ascii="Calibri" w:hAnsi="Calibri" w:cs="Arial"/>
          <w:highlight w:val="yellow"/>
        </w:rPr>
        <w:t>)</w:t>
      </w:r>
      <w:r w:rsidR="00E04A58" w:rsidRPr="0031295A">
        <w:rPr>
          <w:rFonts w:ascii="Calibri" w:hAnsi="Calibri" w:cs="Arial"/>
          <w:highlight w:val="yellow"/>
        </w:rPr>
        <w:t>; 2.</w:t>
      </w:r>
      <w:r w:rsidR="00382154" w:rsidRPr="0031295A">
        <w:rPr>
          <w:rFonts w:ascii="Calibri" w:hAnsi="Calibri" w:cs="Arial"/>
          <w:highlight w:val="yellow"/>
        </w:rPr>
        <w:t xml:space="preserve"> </w:t>
      </w:r>
      <w:proofErr w:type="gramStart"/>
      <w:r w:rsidRPr="0031295A">
        <w:rPr>
          <w:rFonts w:ascii="Calibri" w:hAnsi="Calibri" w:cs="Arial"/>
          <w:highlight w:val="yellow"/>
        </w:rPr>
        <w:t>interpolat</w:t>
      </w:r>
      <w:r w:rsidR="00E04A58" w:rsidRPr="0031295A">
        <w:rPr>
          <w:rFonts w:ascii="Calibri" w:hAnsi="Calibri" w:cs="Arial"/>
          <w:highlight w:val="yellow"/>
        </w:rPr>
        <w:t>e</w:t>
      </w:r>
      <w:proofErr w:type="gramEnd"/>
      <w:r w:rsidR="00E04A58" w:rsidRPr="0031295A">
        <w:rPr>
          <w:rFonts w:ascii="Calibri" w:hAnsi="Calibri" w:cs="Arial"/>
          <w:highlight w:val="yellow"/>
        </w:rPr>
        <w:t xml:space="preserve"> </w:t>
      </w:r>
      <w:r w:rsidR="00E65EEA" w:rsidRPr="0031295A">
        <w:rPr>
          <w:rFonts w:ascii="Calibri" w:hAnsi="Calibri" w:cs="Arial"/>
          <w:highlight w:val="yellow"/>
        </w:rPr>
        <w:t>a line</w:t>
      </w:r>
      <w:r w:rsidR="00E04A58" w:rsidRPr="0031295A">
        <w:rPr>
          <w:rFonts w:ascii="Calibri" w:hAnsi="Calibri" w:cs="Arial"/>
          <w:highlight w:val="yellow"/>
        </w:rPr>
        <w:t xml:space="preserve"> between the two cut e</w:t>
      </w:r>
      <w:r w:rsidR="00683EDC" w:rsidRPr="0031295A">
        <w:rPr>
          <w:rFonts w:ascii="Calibri" w:hAnsi="Calibri" w:cs="Arial"/>
          <w:highlight w:val="yellow"/>
        </w:rPr>
        <w:t>nds</w:t>
      </w:r>
      <w:r w:rsidR="00E65EEA" w:rsidRPr="0031295A">
        <w:rPr>
          <w:rFonts w:ascii="Calibri" w:hAnsi="Calibri" w:cs="Arial"/>
          <w:highlight w:val="yellow"/>
        </w:rPr>
        <w:t xml:space="preserve"> by generating</w:t>
      </w:r>
      <w:r w:rsidR="00683EDC" w:rsidRPr="0031295A">
        <w:rPr>
          <w:rFonts w:ascii="Calibri" w:hAnsi="Calibri" w:cs="Arial"/>
          <w:highlight w:val="yellow"/>
        </w:rPr>
        <w:t xml:space="preserve"> equally spaced values between the</w:t>
      </w:r>
      <w:r w:rsidR="00E65EEA" w:rsidRPr="0031295A">
        <w:rPr>
          <w:rFonts w:ascii="Calibri" w:hAnsi="Calibri" w:cs="Arial"/>
          <w:highlight w:val="yellow"/>
        </w:rPr>
        <w:t>m</w:t>
      </w:r>
      <w:r w:rsidR="00126FEA" w:rsidRPr="0031295A">
        <w:rPr>
          <w:rFonts w:ascii="Calibri" w:hAnsi="Calibri" w:cs="Arial"/>
          <w:highlight w:val="yellow"/>
        </w:rPr>
        <w:t xml:space="preserve"> </w:t>
      </w:r>
      <w:hyperlink w:anchor="_ENREF_7" w:tooltip="Sadeh, 2011 #1607" w:history="1">
        <w:r w:rsidR="008D2F5A" w:rsidRPr="0031295A">
          <w:rPr>
            <w:rFonts w:ascii="Calibri" w:hAnsi="Calibri" w:cs="Arial"/>
            <w:highlight w:val="yellow"/>
          </w:rPr>
          <w:fldChar w:fldCharType="begin">
            <w:fldData xml:space="preserve">PEVuZE5vdGU+PENpdGU+PEF1dGhvcj5TYWRlaDwvQXV0aG9yPjxZZWFyPjIwMTE8L1llYXI+PFJl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</w:fldData>
          </w:fldChar>
        </w:r>
        <w:r w:rsidR="008D2F5A" w:rsidRPr="0031295A">
          <w:rPr>
            <w:rFonts w:ascii="Calibri" w:hAnsi="Calibri" w:cs="Arial"/>
            <w:highlight w:val="yellow"/>
          </w:rPr>
          <w:instrText xml:space="preserve"> ADDIN EN.CITE </w:instrText>
        </w:r>
        <w:r w:rsidR="008D2F5A" w:rsidRPr="0031295A">
          <w:rPr>
            <w:rFonts w:ascii="Calibri" w:hAnsi="Calibri" w:cs="Arial"/>
            <w:highlight w:val="yellow"/>
          </w:rPr>
          <w:fldChar w:fldCharType="begin">
            <w:fldData xml:space="preserve">PEVuZE5vdGU+PENpdGU+PEF1dGhvcj5TYWRlaDwvQXV0aG9yPjxZZWFyPjIwMTE8L1llYXI+PFJl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</w:fldData>
          </w:fldChar>
        </w:r>
        <w:r w:rsidR="008D2F5A" w:rsidRPr="0031295A">
          <w:rPr>
            <w:rFonts w:ascii="Calibri" w:hAnsi="Calibri" w:cs="Arial"/>
            <w:highlight w:val="yellow"/>
          </w:rPr>
          <w:instrText xml:space="preserve"> ADDIN EN.CITE.DATA </w:instrText>
        </w:r>
        <w:r w:rsidR="008D2F5A" w:rsidRPr="0031295A">
          <w:rPr>
            <w:rFonts w:ascii="Calibri" w:hAnsi="Calibri" w:cs="Arial"/>
            <w:highlight w:val="yellow"/>
          </w:rPr>
        </w:r>
        <w:r w:rsidR="008D2F5A" w:rsidRPr="0031295A">
          <w:rPr>
            <w:rFonts w:ascii="Calibri" w:hAnsi="Calibri" w:cs="Arial"/>
            <w:highlight w:val="yellow"/>
          </w:rPr>
          <w:fldChar w:fldCharType="end"/>
        </w:r>
        <w:r w:rsidR="008D2F5A" w:rsidRPr="0031295A">
          <w:rPr>
            <w:rFonts w:ascii="Calibri" w:hAnsi="Calibri" w:cs="Arial"/>
            <w:highlight w:val="yellow"/>
          </w:rPr>
        </w:r>
        <w:r w:rsidR="008D2F5A" w:rsidRPr="0031295A">
          <w:rPr>
            <w:rFonts w:ascii="Calibri" w:hAnsi="Calibri" w:cs="Arial"/>
            <w:highlight w:val="yellow"/>
          </w:rPr>
          <w:fldChar w:fldCharType="separate"/>
        </w:r>
        <w:r w:rsidR="008D2F5A" w:rsidRPr="0031295A">
          <w:rPr>
            <w:rFonts w:ascii="Calibri" w:hAnsi="Calibri" w:cs="Arial"/>
            <w:noProof/>
            <w:highlight w:val="yellow"/>
            <w:vertAlign w:val="superscript"/>
          </w:rPr>
          <w:t>7</w:t>
        </w:r>
        <w:r w:rsidR="008D2F5A" w:rsidRPr="0031295A">
          <w:rPr>
            <w:rFonts w:ascii="Calibri" w:hAnsi="Calibri" w:cs="Arial"/>
            <w:highlight w:val="yellow"/>
          </w:rPr>
          <w:fldChar w:fldCharType="end"/>
        </w:r>
      </w:hyperlink>
      <w:r w:rsidR="00E65EEA" w:rsidRPr="0031295A">
        <w:rPr>
          <w:rFonts w:ascii="Calibri" w:hAnsi="Calibri" w:cs="Arial"/>
          <w:highlight w:val="yellow"/>
        </w:rPr>
        <w:t>.</w:t>
      </w:r>
      <w:r w:rsidR="008439D0" w:rsidRPr="0031295A">
        <w:rPr>
          <w:rFonts w:ascii="Calibri" w:hAnsi="Calibri" w:cs="Arial"/>
          <w:highlight w:val="yellow"/>
        </w:rPr>
        <w:t xml:space="preserve"> </w:t>
      </w:r>
      <w:r w:rsidR="008439D0" w:rsidRPr="0031295A">
        <w:rPr>
          <w:rFonts w:ascii="Calibri" w:hAnsi="Calibri" w:cs="Arial"/>
        </w:rPr>
        <w:t xml:space="preserve">The equation </w:t>
      </w:r>
      <w:r w:rsidR="000D2283" w:rsidRPr="0031295A">
        <w:rPr>
          <w:rFonts w:ascii="Calibri" w:hAnsi="Calibri" w:cs="Arial"/>
        </w:rPr>
        <w:t xml:space="preserve">used </w:t>
      </w:r>
      <w:r w:rsidR="008439D0" w:rsidRPr="0031295A">
        <w:rPr>
          <w:rFonts w:ascii="Calibri" w:hAnsi="Calibri" w:cs="Arial"/>
        </w:rPr>
        <w:t>for this interpolation</w:t>
      </w:r>
      <w:r w:rsidR="000D2283" w:rsidRPr="0031295A">
        <w:rPr>
          <w:rFonts w:ascii="Calibri" w:hAnsi="Calibri" w:cs="Arial"/>
        </w:rPr>
        <w:t xml:space="preserve"> is as follows</w:t>
      </w:r>
      <w:r w:rsidR="008439D0" w:rsidRPr="0031295A">
        <w:rPr>
          <w:rFonts w:ascii="Calibri" w:hAnsi="Calibri" w:cs="Arial"/>
        </w:rPr>
        <w:t xml:space="preserve">: for each missing data point y at sample x, </w:t>
      </w:r>
      <w:r w:rsidR="00986436" w:rsidRPr="0031295A">
        <w:rPr>
          <w:rFonts w:ascii="Calibri" w:hAnsi="Calibri" w:cs="Arial"/>
        </w:rPr>
        <w:t>compute</w:t>
      </w:r>
      <w:r w:rsidR="008439D0" w:rsidRPr="0031295A">
        <w:rPr>
          <w:rFonts w:ascii="Calibri" w:hAnsi="Calibri" w:cs="Arial"/>
        </w:rPr>
        <w:t xml:space="preserve"> y=y0+((y1-y0)*(x-x0))/(x1-x0) where x0 and y0 are the coordinates for the</w:t>
      </w:r>
      <w:r w:rsidR="00CE5157" w:rsidRPr="0031295A">
        <w:rPr>
          <w:rFonts w:ascii="Calibri" w:hAnsi="Calibri" w:cs="Arial"/>
        </w:rPr>
        <w:t xml:space="preserve"> last data point before the cut segment</w:t>
      </w:r>
      <w:r w:rsidR="008439D0" w:rsidRPr="0031295A">
        <w:rPr>
          <w:rFonts w:ascii="Calibri" w:hAnsi="Calibri" w:cs="Arial"/>
        </w:rPr>
        <w:t xml:space="preserve">, and x1 and y1 are the coordinates </w:t>
      </w:r>
      <w:r w:rsidR="00CE5157" w:rsidRPr="0031295A">
        <w:rPr>
          <w:rFonts w:ascii="Calibri" w:hAnsi="Calibri" w:cs="Arial"/>
        </w:rPr>
        <w:t>for</w:t>
      </w:r>
      <w:r w:rsidR="008439D0" w:rsidRPr="0031295A">
        <w:rPr>
          <w:rFonts w:ascii="Calibri" w:hAnsi="Calibri" w:cs="Arial"/>
        </w:rPr>
        <w:t xml:space="preserve"> the </w:t>
      </w:r>
      <w:r w:rsidR="00CE5157" w:rsidRPr="0031295A">
        <w:rPr>
          <w:rFonts w:ascii="Calibri" w:hAnsi="Calibri" w:cs="Arial"/>
        </w:rPr>
        <w:t>first data point after</w:t>
      </w:r>
      <w:r w:rsidR="008439D0" w:rsidRPr="0031295A">
        <w:rPr>
          <w:rFonts w:ascii="Calibri" w:hAnsi="Calibri" w:cs="Arial"/>
        </w:rPr>
        <w:t xml:space="preserve"> the cut segment.</w:t>
      </w:r>
      <w:r w:rsidR="00E65EEA" w:rsidRPr="0031295A">
        <w:rPr>
          <w:rFonts w:ascii="Calibri" w:hAnsi="Calibri" w:cs="Arial"/>
        </w:rPr>
        <w:t xml:space="preserve"> Both techniques assure that filters can be applied on the data </w:t>
      </w:r>
      <w:r w:rsidR="00283794" w:rsidRPr="0031295A">
        <w:rPr>
          <w:rFonts w:ascii="Calibri" w:hAnsi="Calibri" w:cs="Arial"/>
        </w:rPr>
        <w:t>without producing ripples</w:t>
      </w:r>
      <w:r w:rsidR="00E65EEA" w:rsidRPr="0031295A">
        <w:rPr>
          <w:rFonts w:ascii="Calibri" w:hAnsi="Calibri" w:cs="Arial"/>
        </w:rPr>
        <w:t xml:space="preserve"> due to sharp voltage steps, as demonstrated in </w:t>
      </w:r>
      <w:r w:rsidR="000350E9" w:rsidRPr="0031295A">
        <w:rPr>
          <w:rFonts w:ascii="Calibri" w:hAnsi="Calibri" w:cs="Arial"/>
        </w:rPr>
        <w:t>Fig</w:t>
      </w:r>
      <w:r w:rsidR="00F264E4" w:rsidRPr="0031295A">
        <w:rPr>
          <w:rFonts w:ascii="Calibri" w:hAnsi="Calibri" w:cs="Arial"/>
        </w:rPr>
        <w:t>.</w:t>
      </w:r>
      <w:r w:rsidR="000350E9" w:rsidRPr="0031295A">
        <w:rPr>
          <w:rFonts w:ascii="Calibri" w:hAnsi="Calibri" w:cs="Arial"/>
        </w:rPr>
        <w:t xml:space="preserve"> </w:t>
      </w:r>
      <w:r w:rsidR="003E68B4" w:rsidRPr="0031295A">
        <w:rPr>
          <w:rFonts w:ascii="Calibri" w:hAnsi="Calibri" w:cs="Arial"/>
        </w:rPr>
        <w:t>1</w:t>
      </w:r>
      <w:r w:rsidR="00E65EEA" w:rsidRPr="0031295A">
        <w:rPr>
          <w:rFonts w:ascii="Calibri" w:hAnsi="Calibri" w:cs="Arial"/>
        </w:rPr>
        <w:t xml:space="preserve">. </w:t>
      </w:r>
      <w:r w:rsidR="00DD1CBA">
        <w:rPr>
          <w:rFonts w:ascii="Calibri" w:hAnsi="Calibri" w:cs="Arial"/>
        </w:rPr>
        <w:t>Refer</w:t>
      </w:r>
      <w:r w:rsidR="00E65EEA" w:rsidRPr="0031295A">
        <w:rPr>
          <w:rFonts w:ascii="Calibri" w:hAnsi="Calibri" w:cs="Arial"/>
        </w:rPr>
        <w:t xml:space="preserve"> to </w:t>
      </w:r>
      <w:r w:rsidR="00432B8C" w:rsidRPr="0031295A">
        <w:rPr>
          <w:rFonts w:ascii="Calibri" w:hAnsi="Calibri" w:cs="Arial"/>
        </w:rPr>
        <w:t xml:space="preserve">the work by </w:t>
      </w:r>
      <w:proofErr w:type="spellStart"/>
      <w:r w:rsidR="00E65EEA" w:rsidRPr="0031295A">
        <w:rPr>
          <w:rFonts w:ascii="Calibri" w:hAnsi="Calibri" w:cs="Arial"/>
        </w:rPr>
        <w:t>Reichenbach</w:t>
      </w:r>
      <w:proofErr w:type="spellEnd"/>
      <w:r w:rsidR="00E65EEA" w:rsidRPr="0031295A">
        <w:rPr>
          <w:rFonts w:ascii="Calibri" w:hAnsi="Calibri" w:cs="Arial"/>
        </w:rPr>
        <w:t xml:space="preserve"> </w:t>
      </w:r>
      <w:r w:rsidR="00432B8C" w:rsidRPr="0031295A">
        <w:rPr>
          <w:rFonts w:ascii="Calibri" w:hAnsi="Calibri" w:cs="Arial"/>
        </w:rPr>
        <w:t>and colleagues</w:t>
      </w:r>
      <w:r w:rsidR="00126FEA" w:rsidRPr="0031295A">
        <w:rPr>
          <w:rFonts w:ascii="Calibri" w:hAnsi="Calibri" w:cs="Arial"/>
        </w:rPr>
        <w:t xml:space="preserve"> </w:t>
      </w:r>
      <w:hyperlink w:anchor="_ENREF_27" w:tooltip="Reichenbach, 2011 #1815" w:history="1">
        <w:r w:rsidR="008D2F5A" w:rsidRPr="0031295A">
          <w:rPr>
            <w:rFonts w:ascii="Calibri" w:hAnsi="Calibri" w:cs="Arial"/>
          </w:rPr>
          <w:fldChar w:fldCharType="begin"/>
        </w:r>
        <w:r w:rsidR="008D2F5A" w:rsidRPr="0031295A">
          <w:rPr>
            <w:rFonts w:ascii="Calibri" w:hAnsi="Calibri" w:cs="Arial"/>
          </w:rPr>
          <w:instrText xml:space="preserve"> ADDIN EN.CITE &lt;EndNote&gt;&lt;Cite&gt;&lt;Author&gt;Reichenbach&lt;/Author&gt;&lt;Year&gt;2011&lt;/Year&gt;&lt;RecNum&gt;1815&lt;/RecNum&gt;&lt;DisplayText&gt;&lt;style face="superscript"&gt;27&lt;/style&gt;&lt;/DisplayText&gt;&lt;record&gt;&lt;rec-number&gt;1815&lt;/rec-number&gt;&lt;foreign-keys&gt;&lt;key app="EN" db-id="epd92a2z6tsxr1efxw5pv0srfp25txeazx2e" timestamp="0"&gt;1815&lt;/key&gt;&lt;/foreign-keys&gt;&lt;ref-type name="Journal Article"&gt;17&lt;/ref-type&gt;&lt;contributors&gt;&lt;authors&gt;&lt;author&gt;Reichenbach, A.&lt;/author&gt;&lt;author&gt;Whittingstall, K.&lt;/author&gt;&lt;author&gt;Thielscher, A.&lt;/author&gt;&lt;/authors&gt;&lt;/contributors&gt;&lt;auth-address&gt;Magnetic Resonance Center, MPI for Biological Cybernetics, Tubingen, Germany.&lt;/auth-address&gt;&lt;titles&gt;&lt;title&gt;Effects of transcranial magnetic stimulation on visual evoked potentials in a visual suppression task&lt;/title&gt;&lt;secondary-title&gt;Neuroimage&lt;/secondary-title&gt;&lt;/titles&gt;&lt;periodical&gt;&lt;full-title&gt;Neuroimage&lt;/full-title&gt;&lt;/periodical&gt;&lt;pages&gt;1375-84&lt;/pages&gt;&lt;volume&gt;54&lt;/volume&gt;&lt;number&gt;2&lt;/number&gt;&lt;edition&gt;2010/09/02&lt;/edition&gt;&lt;keywords&gt;&lt;keyword&gt;Adult&lt;/keyword&gt;&lt;keyword&gt;Brain/ physiology&lt;/keyword&gt;&lt;keyword&gt;Brain Mapping&lt;/keyword&gt;&lt;keyword&gt;Electroencephalography&lt;/keyword&gt;&lt;keyword&gt;Evoked Potentials, Visual/ physiology&lt;/keyword&gt;&lt;keyword&gt;Female&lt;/keyword&gt;&lt;keyword&gt;Humans&lt;/keyword&gt;&lt;keyword&gt;Male&lt;/keyword&gt;&lt;keyword&gt;Photic Stimulation&lt;/keyword&gt;&lt;keyword&gt;Psychomotor Performance/physiology&lt;/keyword&gt;&lt;keyword&gt;Transcranial Magnetic Stimulation&lt;/keyword&gt;&lt;/keywords&gt;&lt;dates&gt;&lt;year&gt;2011&lt;/year&gt;&lt;pub-dates&gt;&lt;date&gt;Jan 15&lt;/date&gt;&lt;/pub-dates&gt;&lt;/dates&gt;&lt;isbn&gt;1095-9572 (Electronic)&amp;#xD;1053-8119 (Linking)&lt;/isbn&gt;&lt;accession-num&gt;20804846&lt;/accession-num&gt;&lt;urls&gt;&lt;/urls&gt;&lt;electronic-resource-num&gt;S1053-8119(10)01129-8 [pii]&amp;#xD;10.1016/j.neuroimage.2010.08.047 [doi]&lt;/electronic-resource-num&gt;&lt;remote-database-provider&gt;Nlm&lt;/remote-database-provider&gt;&lt;language&gt;eng&lt;/language&gt;&lt;/record&gt;&lt;/Cite&gt;&lt;/EndNote&gt;</w:instrText>
        </w:r>
        <w:r w:rsidR="008D2F5A" w:rsidRPr="0031295A">
          <w:rPr>
            <w:rFonts w:ascii="Calibri" w:hAnsi="Calibri" w:cs="Arial"/>
          </w:rPr>
          <w:fldChar w:fldCharType="separate"/>
        </w:r>
        <w:r w:rsidR="008D2F5A" w:rsidRPr="0031295A">
          <w:rPr>
            <w:rFonts w:ascii="Calibri" w:hAnsi="Calibri" w:cs="Arial"/>
            <w:noProof/>
            <w:vertAlign w:val="superscript"/>
          </w:rPr>
          <w:t>27</w:t>
        </w:r>
        <w:r w:rsidR="008D2F5A" w:rsidRPr="0031295A">
          <w:rPr>
            <w:rFonts w:ascii="Calibri" w:hAnsi="Calibri" w:cs="Arial"/>
          </w:rPr>
          <w:fldChar w:fldCharType="end"/>
        </w:r>
      </w:hyperlink>
      <w:r w:rsidR="00E65EEA" w:rsidRPr="0031295A">
        <w:rPr>
          <w:rFonts w:ascii="Calibri" w:hAnsi="Calibri" w:cs="Arial"/>
        </w:rPr>
        <w:t xml:space="preserve"> for a more complex 3</w:t>
      </w:r>
      <w:r w:rsidR="00E65EEA" w:rsidRPr="0031295A">
        <w:rPr>
          <w:rFonts w:ascii="Calibri" w:hAnsi="Calibri" w:cs="Arial"/>
          <w:vertAlign w:val="superscript"/>
        </w:rPr>
        <w:t>rd</w:t>
      </w:r>
      <w:r w:rsidR="00E65EEA" w:rsidRPr="0031295A">
        <w:rPr>
          <w:rFonts w:ascii="Calibri" w:hAnsi="Calibri" w:cs="Arial"/>
        </w:rPr>
        <w:t xml:space="preserve"> order polynomial interpolation.</w:t>
      </w:r>
      <w:r w:rsidR="000350E9" w:rsidRPr="0031295A">
        <w:rPr>
          <w:rFonts w:ascii="Calibri" w:hAnsi="Calibri" w:cs="Arial"/>
        </w:rPr>
        <w:t xml:space="preserve"> </w:t>
      </w:r>
    </w:p>
    <w:p w14:paraId="42E10C29" w14:textId="77777777" w:rsidR="00EE1F1A" w:rsidRPr="0031295A" w:rsidRDefault="00EE1F1A" w:rsidP="00B752F7">
      <w:pPr>
        <w:jc w:val="both"/>
        <w:rPr>
          <w:rFonts w:ascii="Calibri" w:hAnsi="Calibri" w:cs="Arial"/>
        </w:rPr>
      </w:pPr>
    </w:p>
    <w:p w14:paraId="4E9C4AC6" w14:textId="77777777" w:rsidR="00EE1F1A" w:rsidRPr="0031295A" w:rsidRDefault="00D75F51" w:rsidP="00B752F7">
      <w:pPr>
        <w:jc w:val="both"/>
        <w:rPr>
          <w:rFonts w:ascii="Calibri" w:hAnsi="Calibri" w:cs="Arial"/>
        </w:rPr>
      </w:pPr>
      <w:r w:rsidRPr="0031295A">
        <w:rPr>
          <w:rFonts w:ascii="Calibri" w:hAnsi="Calibri" w:cs="Arial"/>
        </w:rPr>
        <w:t xml:space="preserve">4.2) </w:t>
      </w:r>
      <w:proofErr w:type="gramStart"/>
      <w:r w:rsidR="00EE1F1A" w:rsidRPr="0031295A">
        <w:rPr>
          <w:rFonts w:ascii="Calibri" w:hAnsi="Calibri" w:cs="Arial"/>
          <w:highlight w:val="yellow"/>
        </w:rPr>
        <w:t>Apply</w:t>
      </w:r>
      <w:proofErr w:type="gramEnd"/>
      <w:r w:rsidR="00EE1F1A" w:rsidRPr="0031295A">
        <w:rPr>
          <w:rFonts w:ascii="Calibri" w:hAnsi="Calibri" w:cs="Arial"/>
          <w:highlight w:val="yellow"/>
        </w:rPr>
        <w:t xml:space="preserve"> the subtraction method</w:t>
      </w:r>
      <w:r w:rsidR="00A70CE4" w:rsidRPr="0031295A">
        <w:rPr>
          <w:rFonts w:ascii="Calibri" w:hAnsi="Calibri" w:cs="Arial"/>
        </w:rPr>
        <w:t>:</w:t>
      </w:r>
    </w:p>
    <w:p w14:paraId="5CED6B84" w14:textId="77777777" w:rsidR="00D75F51" w:rsidRPr="0031295A" w:rsidRDefault="00D75F51" w:rsidP="00B752F7">
      <w:pPr>
        <w:jc w:val="both"/>
        <w:rPr>
          <w:rFonts w:ascii="Calibri" w:hAnsi="Calibri" w:cs="Arial"/>
        </w:rPr>
      </w:pPr>
    </w:p>
    <w:p w14:paraId="1B427BC6" w14:textId="47F7391C" w:rsidR="00EE1F1A" w:rsidRPr="0031295A" w:rsidRDefault="00EE1F1A" w:rsidP="00B752F7">
      <w:pPr>
        <w:jc w:val="both"/>
        <w:rPr>
          <w:rFonts w:ascii="Calibri" w:hAnsi="Calibri" w:cs="Arial"/>
        </w:rPr>
      </w:pPr>
      <w:r w:rsidRPr="0031295A">
        <w:rPr>
          <w:rFonts w:ascii="Calibri" w:hAnsi="Calibri" w:cs="Arial"/>
        </w:rPr>
        <w:t>4.2.1</w:t>
      </w:r>
      <w:r w:rsidR="00D75F51" w:rsidRPr="0031295A">
        <w:rPr>
          <w:rFonts w:ascii="Calibri" w:hAnsi="Calibri" w:cs="Arial"/>
        </w:rPr>
        <w:t>)</w:t>
      </w:r>
      <w:r w:rsidRPr="0031295A">
        <w:rPr>
          <w:rFonts w:ascii="Calibri" w:hAnsi="Calibri" w:cs="Arial"/>
        </w:rPr>
        <w:t xml:space="preserve"> </w:t>
      </w:r>
      <w:proofErr w:type="gramStart"/>
      <w:r w:rsidRPr="0031295A">
        <w:rPr>
          <w:rFonts w:ascii="Calibri" w:hAnsi="Calibri" w:cs="Arial"/>
          <w:highlight w:val="yellow"/>
        </w:rPr>
        <w:t>For</w:t>
      </w:r>
      <w:proofErr w:type="gramEnd"/>
      <w:r w:rsidRPr="0031295A">
        <w:rPr>
          <w:rFonts w:ascii="Calibri" w:hAnsi="Calibri" w:cs="Arial"/>
          <w:highlight w:val="yellow"/>
        </w:rPr>
        <w:t xml:space="preserve"> each experimental block, including a no-TMS control condition if present, calculate an averaged ERP to the blank screen trials by time-locking them to trial start (as if an image had been presented).</w:t>
      </w:r>
      <w:r w:rsidRPr="0031295A">
        <w:rPr>
          <w:rFonts w:ascii="Calibri" w:hAnsi="Calibri" w:cs="Arial"/>
        </w:rPr>
        <w:t xml:space="preserve"> </w:t>
      </w:r>
    </w:p>
    <w:p w14:paraId="60932615" w14:textId="77777777" w:rsidR="00D75F51" w:rsidRPr="0031295A" w:rsidRDefault="00D75F51" w:rsidP="00B752F7">
      <w:pPr>
        <w:jc w:val="both"/>
        <w:rPr>
          <w:rFonts w:ascii="Calibri" w:hAnsi="Calibri" w:cs="Arial"/>
        </w:rPr>
      </w:pPr>
    </w:p>
    <w:p w14:paraId="6E38C3B4" w14:textId="4E1EBA0D" w:rsidR="00EE1F1A" w:rsidRPr="0031295A" w:rsidRDefault="00EE1F1A" w:rsidP="00B752F7">
      <w:pPr>
        <w:jc w:val="both"/>
        <w:rPr>
          <w:rFonts w:ascii="Calibri" w:hAnsi="Calibri" w:cs="Arial"/>
        </w:rPr>
      </w:pPr>
      <w:r w:rsidRPr="0031295A">
        <w:rPr>
          <w:rFonts w:ascii="Calibri" w:hAnsi="Calibri" w:cs="Arial"/>
        </w:rPr>
        <w:t>4.2.2</w:t>
      </w:r>
      <w:r w:rsidR="00D75F51" w:rsidRPr="0031295A">
        <w:rPr>
          <w:rFonts w:ascii="Calibri" w:hAnsi="Calibri" w:cs="Arial"/>
        </w:rPr>
        <w:t>)</w:t>
      </w:r>
      <w:r w:rsidRPr="0031295A">
        <w:rPr>
          <w:rFonts w:ascii="Calibri" w:hAnsi="Calibri" w:cs="Arial"/>
        </w:rPr>
        <w:t xml:space="preserve"> </w:t>
      </w:r>
      <w:r w:rsidRPr="0031295A">
        <w:rPr>
          <w:rFonts w:ascii="Calibri" w:hAnsi="Calibri" w:cs="Arial"/>
          <w:highlight w:val="yellow"/>
        </w:rPr>
        <w:t>Subtract this averaged template from each trial of all other stimulus conditions</w:t>
      </w:r>
      <w:r w:rsidRPr="0031295A">
        <w:rPr>
          <w:rFonts w:ascii="Calibri" w:hAnsi="Calibri" w:cs="Arial"/>
        </w:rPr>
        <w:t xml:space="preserve">. If several blocks were run for the same </w:t>
      </w:r>
      <w:r w:rsidR="009B3CB0" w:rsidRPr="0031295A">
        <w:rPr>
          <w:rFonts w:ascii="Calibri" w:hAnsi="Calibri" w:cs="Arial"/>
        </w:rPr>
        <w:t xml:space="preserve">stimulation </w:t>
      </w:r>
      <w:r w:rsidRPr="0031295A">
        <w:rPr>
          <w:rFonts w:ascii="Calibri" w:hAnsi="Calibri" w:cs="Arial"/>
        </w:rPr>
        <w:t>site, do this separately for each block</w:t>
      </w:r>
      <w:r w:rsidR="00080ECF" w:rsidRPr="0031295A">
        <w:rPr>
          <w:rFonts w:ascii="Calibri" w:hAnsi="Calibri" w:cs="Arial"/>
        </w:rPr>
        <w:t>, as the template will be slightly different between the blocks</w:t>
      </w:r>
      <w:r w:rsidRPr="0031295A">
        <w:rPr>
          <w:rFonts w:ascii="Calibri" w:hAnsi="Calibri" w:cs="Arial"/>
        </w:rPr>
        <w:t xml:space="preserve">. </w:t>
      </w:r>
    </w:p>
    <w:p w14:paraId="12B8C236" w14:textId="77777777" w:rsidR="00EE1F1A" w:rsidRPr="0031295A" w:rsidRDefault="00EE1F1A" w:rsidP="00B752F7">
      <w:pPr>
        <w:jc w:val="both"/>
        <w:rPr>
          <w:rFonts w:ascii="Calibri" w:hAnsi="Calibri" w:cs="Arial"/>
        </w:rPr>
      </w:pPr>
    </w:p>
    <w:p w14:paraId="54FF41CC" w14:textId="77777777" w:rsidR="00EE1F1A" w:rsidRPr="0031295A" w:rsidRDefault="00D75F51" w:rsidP="00B752F7">
      <w:pPr>
        <w:jc w:val="both"/>
        <w:rPr>
          <w:rFonts w:ascii="Calibri" w:hAnsi="Calibri" w:cs="Arial"/>
        </w:rPr>
      </w:pPr>
      <w:r w:rsidRPr="0031295A">
        <w:rPr>
          <w:rFonts w:ascii="Calibri" w:hAnsi="Calibri" w:cs="Arial"/>
        </w:rPr>
        <w:t xml:space="preserve">4.3) </w:t>
      </w:r>
      <w:proofErr w:type="gramStart"/>
      <w:r w:rsidR="00EE1F1A" w:rsidRPr="0031295A">
        <w:rPr>
          <w:rFonts w:ascii="Calibri" w:hAnsi="Calibri" w:cs="Arial"/>
        </w:rPr>
        <w:t>All</w:t>
      </w:r>
      <w:proofErr w:type="gramEnd"/>
      <w:r w:rsidR="00EE1F1A" w:rsidRPr="0031295A">
        <w:rPr>
          <w:rFonts w:ascii="Calibri" w:hAnsi="Calibri" w:cs="Arial"/>
        </w:rPr>
        <w:t xml:space="preserve"> other pre-processing and processing steps are carried out as in any other ERP experiment. </w:t>
      </w:r>
    </w:p>
    <w:p w14:paraId="5F8C0114" w14:textId="77777777" w:rsidR="00EE1F1A" w:rsidRPr="0031295A" w:rsidRDefault="00EE1F1A" w:rsidP="00B752F7">
      <w:pPr>
        <w:jc w:val="both"/>
        <w:rPr>
          <w:rFonts w:ascii="Calibri" w:hAnsi="Calibri" w:cs="Arial"/>
          <w:b/>
          <w:bCs/>
        </w:rPr>
      </w:pPr>
    </w:p>
    <w:p w14:paraId="5CE01F0B" w14:textId="77777777" w:rsidR="0031295A" w:rsidRDefault="0031295A">
      <w:pPr>
        <w:rPr>
          <w:rFonts w:ascii="Calibri" w:hAnsi="Calibri" w:cs="Arial"/>
          <w:b/>
          <w:bCs/>
        </w:rPr>
      </w:pPr>
      <w:r>
        <w:rPr>
          <w:rFonts w:ascii="Calibri" w:hAnsi="Calibri" w:cs="Arial"/>
          <w:b/>
          <w:bCs/>
        </w:rPr>
        <w:br w:type="page"/>
      </w:r>
    </w:p>
    <w:p w14:paraId="19125188" w14:textId="56B0EF7B" w:rsidR="00EE1F1A" w:rsidRPr="0031295A" w:rsidRDefault="00EE1F1A" w:rsidP="00B752F7">
      <w:pPr>
        <w:jc w:val="both"/>
        <w:rPr>
          <w:rFonts w:ascii="Calibri" w:hAnsi="Calibri" w:cs="Arial"/>
          <w:b/>
          <w:bCs/>
        </w:rPr>
      </w:pPr>
      <w:r w:rsidRPr="0031295A">
        <w:rPr>
          <w:rFonts w:ascii="Calibri" w:hAnsi="Calibri" w:cs="Arial"/>
          <w:b/>
          <w:bCs/>
        </w:rPr>
        <w:lastRenderedPageBreak/>
        <w:t>Representative Results</w:t>
      </w:r>
    </w:p>
    <w:p w14:paraId="6ECE8C25" w14:textId="77777777" w:rsidR="00EE1F1A" w:rsidRPr="0031295A" w:rsidRDefault="00EE1F1A" w:rsidP="00B752F7">
      <w:pPr>
        <w:jc w:val="both"/>
        <w:rPr>
          <w:rFonts w:ascii="Calibri" w:hAnsi="Calibri" w:cs="Arial"/>
        </w:rPr>
      </w:pPr>
    </w:p>
    <w:p w14:paraId="04E35B0F" w14:textId="3BB58B6D" w:rsidR="00EE1F1A" w:rsidRPr="0031295A" w:rsidRDefault="00EE1F1A" w:rsidP="00B752F7">
      <w:pPr>
        <w:jc w:val="both"/>
        <w:rPr>
          <w:rFonts w:ascii="Calibri" w:hAnsi="Calibri" w:cs="Arial"/>
        </w:rPr>
      </w:pPr>
      <w:r w:rsidRPr="0031295A">
        <w:rPr>
          <w:rFonts w:ascii="Calibri" w:hAnsi="Calibri" w:cs="Arial"/>
        </w:rPr>
        <w:t xml:space="preserve">A concurrent EEG-TMS investigation was used to reveal whether the ERP responses to faces and bodies recorded over the </w:t>
      </w:r>
      <w:proofErr w:type="spellStart"/>
      <w:r w:rsidRPr="0031295A">
        <w:rPr>
          <w:rFonts w:ascii="Calibri" w:hAnsi="Calibri" w:cs="Arial"/>
        </w:rPr>
        <w:t>occipito</w:t>
      </w:r>
      <w:proofErr w:type="spellEnd"/>
      <w:r w:rsidRPr="0031295A">
        <w:rPr>
          <w:rFonts w:ascii="Calibri" w:hAnsi="Calibri" w:cs="Arial"/>
        </w:rPr>
        <w:t xml:space="preserve">-temporal scalp are dissociated. When visual stimuli are presented, a prominent N1 component is recorded at posterior-lateral electrode sites. In particular, the N1 component is typically larger for faces and bodies than to other stimulus </w:t>
      </w:r>
      <w:proofErr w:type="gramStart"/>
      <w:r w:rsidRPr="0031295A">
        <w:rPr>
          <w:rFonts w:ascii="Calibri" w:hAnsi="Calibri" w:cs="Arial"/>
        </w:rPr>
        <w:t xml:space="preserve">categories </w:t>
      </w:r>
      <w:proofErr w:type="gramEnd"/>
      <w:r w:rsidRPr="0031295A">
        <w:rPr>
          <w:rFonts w:ascii="Calibri" w:hAnsi="Calibri" w:cs="Arial"/>
        </w:rPr>
        <w:fldChar w:fldCharType="begin">
          <w:fldData xml:space="preserve">PEVuZE5vdGU+PENpdGU+PEF1dGhvcj5CZW50aW48L0F1dGhvcj48WWVhcj4xOTk2PC9ZZWFyPjxS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=
</w:fldData>
        </w:fldChar>
      </w:r>
      <w:r w:rsidR="00432B8C" w:rsidRPr="0031295A">
        <w:rPr>
          <w:rFonts w:ascii="Calibri" w:hAnsi="Calibri" w:cs="Arial"/>
        </w:rPr>
        <w:instrText xml:space="preserve"> ADDIN EN.CITE </w:instrText>
      </w:r>
      <w:r w:rsidR="00432B8C" w:rsidRPr="0031295A">
        <w:rPr>
          <w:rFonts w:ascii="Calibri" w:hAnsi="Calibri" w:cs="Arial"/>
        </w:rPr>
        <w:fldChar w:fldCharType="begin">
          <w:fldData xml:space="preserve">PEVuZE5vdGU+PENpdGU+PEF1dGhvcj5CZW50aW48L0F1dGhvcj48WWVhcj4xOTk2PC9ZZWFyPjxS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=
</w:fldData>
        </w:fldChar>
      </w:r>
      <w:r w:rsidR="00432B8C" w:rsidRPr="0031295A">
        <w:rPr>
          <w:rFonts w:ascii="Calibri" w:hAnsi="Calibri" w:cs="Arial"/>
        </w:rPr>
        <w:instrText xml:space="preserve"> ADDIN EN.CITE.DATA </w:instrText>
      </w:r>
      <w:r w:rsidR="00432B8C" w:rsidRPr="0031295A">
        <w:rPr>
          <w:rFonts w:ascii="Calibri" w:hAnsi="Calibri" w:cs="Arial"/>
        </w:rPr>
      </w:r>
      <w:r w:rsidR="00432B8C" w:rsidRPr="0031295A">
        <w:rPr>
          <w:rFonts w:ascii="Calibri" w:hAnsi="Calibri" w:cs="Arial"/>
        </w:rPr>
        <w:fldChar w:fldCharType="end"/>
      </w:r>
      <w:r w:rsidRPr="0031295A">
        <w:rPr>
          <w:rFonts w:ascii="Calibri" w:hAnsi="Calibri" w:cs="Arial"/>
        </w:rPr>
      </w:r>
      <w:r w:rsidRPr="0031295A">
        <w:rPr>
          <w:rFonts w:ascii="Calibri" w:hAnsi="Calibri" w:cs="Arial"/>
        </w:rPr>
        <w:fldChar w:fldCharType="separate"/>
      </w:r>
      <w:hyperlink w:anchor="_ENREF_8" w:tooltip="Bentin, 1996 #1750" w:history="1">
        <w:r w:rsidR="008D2F5A" w:rsidRPr="0031295A">
          <w:rPr>
            <w:rFonts w:ascii="Calibri" w:hAnsi="Calibri" w:cs="Arial"/>
            <w:noProof/>
            <w:vertAlign w:val="superscript"/>
          </w:rPr>
          <w:t>8</w:t>
        </w:r>
      </w:hyperlink>
      <w:r w:rsidR="00432B8C" w:rsidRPr="0031295A">
        <w:rPr>
          <w:rFonts w:ascii="Calibri" w:hAnsi="Calibri" w:cs="Arial"/>
          <w:noProof/>
          <w:vertAlign w:val="superscript"/>
        </w:rPr>
        <w:t>,</w:t>
      </w:r>
      <w:hyperlink w:anchor="_ENREF_33" w:tooltip="Thierry, 2006 #1820" w:history="1">
        <w:r w:rsidR="008D2F5A" w:rsidRPr="0031295A">
          <w:rPr>
            <w:rFonts w:ascii="Calibri" w:hAnsi="Calibri" w:cs="Arial"/>
            <w:noProof/>
            <w:vertAlign w:val="superscript"/>
          </w:rPr>
          <w:t>33</w:t>
        </w:r>
      </w:hyperlink>
      <w:r w:rsidRPr="0031295A">
        <w:rPr>
          <w:rFonts w:ascii="Calibri" w:hAnsi="Calibri" w:cs="Arial"/>
        </w:rPr>
        <w:fldChar w:fldCharType="end"/>
      </w:r>
      <w:r w:rsidRPr="0031295A">
        <w:rPr>
          <w:rFonts w:ascii="Calibri" w:hAnsi="Calibri" w:cs="Arial"/>
        </w:rPr>
        <w:t>. By assessing the effect of stimulation on face and body-selective brain areas defined with fMRI on their respective face and body N1 component, we attempted to reveal whether the face and body N1 responses reflect (at least partially) non-overlapping sources, or rather the same network activity with quantitative</w:t>
      </w:r>
      <w:r w:rsidR="00A760AB" w:rsidRPr="0031295A">
        <w:rPr>
          <w:rFonts w:ascii="Calibri" w:hAnsi="Calibri" w:cs="Arial"/>
        </w:rPr>
        <w:t>ly</w:t>
      </w:r>
      <w:r w:rsidRPr="0031295A">
        <w:rPr>
          <w:rFonts w:ascii="Calibri" w:hAnsi="Calibri" w:cs="Arial"/>
        </w:rPr>
        <w:t xml:space="preserve"> different activation levels.</w:t>
      </w:r>
    </w:p>
    <w:p w14:paraId="21290C6B" w14:textId="77777777" w:rsidR="00EE1F1A" w:rsidRPr="0031295A" w:rsidRDefault="00EE1F1A" w:rsidP="00B752F7">
      <w:pPr>
        <w:jc w:val="both"/>
        <w:rPr>
          <w:rFonts w:ascii="Calibri" w:hAnsi="Calibri" w:cs="Arial"/>
        </w:rPr>
      </w:pPr>
    </w:p>
    <w:p w14:paraId="3ECE20AA" w14:textId="3A6BAEE9" w:rsidR="00EE1F1A" w:rsidRPr="0031295A" w:rsidRDefault="00EE1F1A" w:rsidP="00B752F7">
      <w:pPr>
        <w:jc w:val="both"/>
        <w:rPr>
          <w:rFonts w:ascii="Calibri" w:hAnsi="Calibri" w:cs="Arial"/>
        </w:rPr>
      </w:pPr>
      <w:r w:rsidRPr="0031295A">
        <w:rPr>
          <w:rFonts w:ascii="Calibri" w:hAnsi="Calibri" w:cs="Arial"/>
        </w:rPr>
        <w:t>We applied a double-pulse stimulation at 60</w:t>
      </w:r>
      <w:r w:rsidR="009704C8">
        <w:rPr>
          <w:rFonts w:ascii="Calibri" w:hAnsi="Calibri" w:cs="Arial"/>
        </w:rPr>
        <w:t xml:space="preserve"> </w:t>
      </w:r>
      <w:proofErr w:type="spellStart"/>
      <w:r w:rsidRPr="0031295A">
        <w:rPr>
          <w:rFonts w:ascii="Calibri" w:hAnsi="Calibri" w:cs="Arial"/>
        </w:rPr>
        <w:t>ms</w:t>
      </w:r>
      <w:proofErr w:type="spellEnd"/>
      <w:r w:rsidRPr="0031295A">
        <w:rPr>
          <w:rFonts w:ascii="Calibri" w:hAnsi="Calibri" w:cs="Arial"/>
        </w:rPr>
        <w:t xml:space="preserve"> and 100</w:t>
      </w:r>
      <w:r w:rsidR="009704C8">
        <w:rPr>
          <w:rFonts w:ascii="Calibri" w:hAnsi="Calibri" w:cs="Arial"/>
        </w:rPr>
        <w:t xml:space="preserve"> </w:t>
      </w:r>
      <w:proofErr w:type="spellStart"/>
      <w:r w:rsidRPr="0031295A">
        <w:rPr>
          <w:rFonts w:ascii="Calibri" w:hAnsi="Calibri" w:cs="Arial"/>
        </w:rPr>
        <w:t>ms</w:t>
      </w:r>
      <w:proofErr w:type="spellEnd"/>
      <w:r w:rsidRPr="0031295A">
        <w:rPr>
          <w:rFonts w:ascii="Calibri" w:hAnsi="Calibri" w:cs="Arial"/>
        </w:rPr>
        <w:t xml:space="preserve"> after image onset </w:t>
      </w:r>
      <w:r w:rsidRPr="0031295A">
        <w:rPr>
          <w:rFonts w:ascii="Calibri" w:hAnsi="Calibri" w:cs="Arial"/>
        </w:rPr>
        <w:fldChar w:fldCharType="begin">
          <w:fldData xml:space="preserve">PEVuZE5vdGU+PENpdGU+PEF1dGhvcj5QaXRjaGVyPC9BdXRob3I+PFllYXI+MjAwOTwvWWVhcj48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</w:fldData>
        </w:fldChar>
      </w:r>
      <w:r w:rsidR="00432B8C" w:rsidRPr="0031295A">
        <w:rPr>
          <w:rFonts w:ascii="Calibri" w:hAnsi="Calibri" w:cs="Arial"/>
        </w:rPr>
        <w:instrText xml:space="preserve"> ADDIN EN.CITE </w:instrText>
      </w:r>
      <w:r w:rsidR="00432B8C" w:rsidRPr="0031295A">
        <w:rPr>
          <w:rFonts w:ascii="Calibri" w:hAnsi="Calibri" w:cs="Arial"/>
        </w:rPr>
        <w:fldChar w:fldCharType="begin">
          <w:fldData xml:space="preserve">PEVuZE5vdGU+PENpdGU+PEF1dGhvcj5QaXRjaGVyPC9BdXRob3I+PFllYXI+MjAwOTwvWWVhcj48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</w:fldData>
        </w:fldChar>
      </w:r>
      <w:r w:rsidR="00432B8C" w:rsidRPr="0031295A">
        <w:rPr>
          <w:rFonts w:ascii="Calibri" w:hAnsi="Calibri" w:cs="Arial"/>
        </w:rPr>
        <w:instrText xml:space="preserve"> ADDIN EN.CITE.DATA </w:instrText>
      </w:r>
      <w:r w:rsidR="00432B8C" w:rsidRPr="0031295A">
        <w:rPr>
          <w:rFonts w:ascii="Calibri" w:hAnsi="Calibri" w:cs="Arial"/>
        </w:rPr>
      </w:r>
      <w:r w:rsidR="00432B8C" w:rsidRPr="0031295A">
        <w:rPr>
          <w:rFonts w:ascii="Calibri" w:hAnsi="Calibri" w:cs="Arial"/>
        </w:rPr>
        <w:fldChar w:fldCharType="end"/>
      </w:r>
      <w:r w:rsidRPr="0031295A">
        <w:rPr>
          <w:rFonts w:ascii="Calibri" w:hAnsi="Calibri" w:cs="Arial"/>
        </w:rPr>
      </w:r>
      <w:r w:rsidRPr="0031295A">
        <w:rPr>
          <w:rFonts w:ascii="Calibri" w:hAnsi="Calibri" w:cs="Arial"/>
        </w:rPr>
        <w:fldChar w:fldCharType="separate"/>
      </w:r>
      <w:r w:rsidR="00432B8C" w:rsidRPr="0031295A">
        <w:rPr>
          <w:rFonts w:ascii="Calibri" w:hAnsi="Calibri" w:cs="Arial"/>
          <w:noProof/>
        </w:rPr>
        <w:t xml:space="preserve">(see for example </w:t>
      </w:r>
      <w:hyperlink w:anchor="_ENREF_34" w:tooltip="Pitcher, 2009 #1814" w:history="1">
        <w:r w:rsidR="008D2F5A" w:rsidRPr="0031295A">
          <w:rPr>
            <w:rFonts w:ascii="Calibri" w:hAnsi="Calibri" w:cs="Arial"/>
            <w:noProof/>
            <w:vertAlign w:val="superscript"/>
          </w:rPr>
          <w:t>34</w:t>
        </w:r>
      </w:hyperlink>
      <w:r w:rsidR="00432B8C" w:rsidRPr="0031295A">
        <w:rPr>
          <w:rFonts w:ascii="Calibri" w:hAnsi="Calibri" w:cs="Arial"/>
          <w:noProof/>
          <w:vertAlign w:val="superscript"/>
        </w:rPr>
        <w:t>,</w:t>
      </w:r>
      <w:hyperlink w:anchor="_ENREF_35" w:tooltip="Pitcher, 2007 #1674" w:history="1">
        <w:r w:rsidR="008D2F5A" w:rsidRPr="0031295A">
          <w:rPr>
            <w:rFonts w:ascii="Calibri" w:hAnsi="Calibri" w:cs="Arial"/>
            <w:noProof/>
            <w:vertAlign w:val="superscript"/>
          </w:rPr>
          <w:t>35</w:t>
        </w:r>
      </w:hyperlink>
      <w:r w:rsidRPr="0031295A">
        <w:rPr>
          <w:rFonts w:ascii="Calibri" w:hAnsi="Calibri" w:cs="Arial"/>
        </w:rPr>
        <w:fldChar w:fldCharType="end"/>
      </w:r>
      <w:r w:rsidRPr="0031295A">
        <w:rPr>
          <w:rFonts w:ascii="Calibri" w:hAnsi="Calibri" w:cs="Arial"/>
        </w:rPr>
        <w:t xml:space="preserve">), to the face-selective and body-selective areas in the lateral occipital cortex - the Occipital-Face Area (OFA) and the </w:t>
      </w:r>
      <w:proofErr w:type="spellStart"/>
      <w:r w:rsidRPr="0031295A">
        <w:rPr>
          <w:rFonts w:ascii="Calibri" w:hAnsi="Calibri" w:cs="Arial"/>
        </w:rPr>
        <w:t>Extr</w:t>
      </w:r>
      <w:r w:rsidR="001725F7" w:rsidRPr="0031295A">
        <w:rPr>
          <w:rFonts w:ascii="Calibri" w:hAnsi="Calibri" w:cs="Arial"/>
        </w:rPr>
        <w:t>astriate</w:t>
      </w:r>
      <w:proofErr w:type="spellEnd"/>
      <w:r w:rsidR="001725F7" w:rsidRPr="0031295A">
        <w:rPr>
          <w:rFonts w:ascii="Calibri" w:hAnsi="Calibri" w:cs="Arial"/>
        </w:rPr>
        <w:t xml:space="preserve"> Body Area (EBA) (Fig. 4</w:t>
      </w:r>
      <w:r w:rsidRPr="0031295A">
        <w:rPr>
          <w:rFonts w:ascii="Calibri" w:hAnsi="Calibri" w:cs="Arial"/>
        </w:rPr>
        <w:t>A</w:t>
      </w:r>
      <w:r w:rsidR="00A23993" w:rsidRPr="0031295A">
        <w:rPr>
          <w:rFonts w:ascii="Calibri" w:hAnsi="Calibri" w:cs="Arial"/>
        </w:rPr>
        <w:t>, see section 1.3 above for definition of the relevant fMRI contrasts</w:t>
      </w:r>
      <w:r w:rsidRPr="0031295A">
        <w:rPr>
          <w:rFonts w:ascii="Calibri" w:hAnsi="Calibri" w:cs="Arial"/>
        </w:rPr>
        <w:t>). The two areas were stimulated in separate blocks, while subjects viewed images</w:t>
      </w:r>
      <w:r w:rsidR="00EB44D7" w:rsidRPr="0031295A">
        <w:rPr>
          <w:rFonts w:ascii="Calibri" w:hAnsi="Calibri" w:cs="Arial"/>
        </w:rPr>
        <w:t xml:space="preserve"> of faces and headless bodies. Results show that stimulation to the OFA </w:t>
      </w:r>
      <w:proofErr w:type="gramStart"/>
      <w:r w:rsidR="00EB44D7" w:rsidRPr="0031295A">
        <w:rPr>
          <w:rFonts w:ascii="Calibri" w:hAnsi="Calibri" w:cs="Arial"/>
        </w:rPr>
        <w:t>enhance</w:t>
      </w:r>
      <w:proofErr w:type="gramEnd"/>
      <w:r w:rsidRPr="0031295A">
        <w:rPr>
          <w:rFonts w:ascii="Calibri" w:hAnsi="Calibri" w:cs="Arial"/>
        </w:rPr>
        <w:t xml:space="preserve"> the N1 amplitude to faces but not to bodies, whereas stimulation to the EBA </w:t>
      </w:r>
      <w:r w:rsidR="00EB44D7" w:rsidRPr="0031295A">
        <w:rPr>
          <w:rFonts w:ascii="Calibri" w:hAnsi="Calibri" w:cs="Arial"/>
        </w:rPr>
        <w:t>enhance</w:t>
      </w:r>
      <w:r w:rsidRPr="0031295A">
        <w:rPr>
          <w:rFonts w:ascii="Calibri" w:hAnsi="Calibri" w:cs="Arial"/>
        </w:rPr>
        <w:t xml:space="preserve"> the N1 to</w:t>
      </w:r>
      <w:r w:rsidR="003E72F1" w:rsidRPr="0031295A">
        <w:rPr>
          <w:rFonts w:ascii="Calibri" w:hAnsi="Calibri" w:cs="Arial"/>
        </w:rPr>
        <w:t xml:space="preserve"> bodies but not to faces. Fig. </w:t>
      </w:r>
      <w:r w:rsidR="009B4585" w:rsidRPr="0031295A">
        <w:rPr>
          <w:rFonts w:ascii="Calibri" w:hAnsi="Calibri" w:cs="Arial"/>
        </w:rPr>
        <w:t>2</w:t>
      </w:r>
      <w:r w:rsidRPr="0031295A">
        <w:rPr>
          <w:rFonts w:ascii="Calibri" w:hAnsi="Calibri" w:cs="Arial"/>
        </w:rPr>
        <w:t xml:space="preserve">B depicts the face N1 before and after TMS residual </w:t>
      </w:r>
      <w:r w:rsidR="001725F7" w:rsidRPr="0031295A">
        <w:rPr>
          <w:rFonts w:ascii="Calibri" w:hAnsi="Calibri" w:cs="Arial"/>
        </w:rPr>
        <w:t>artifact subtraction, and Fig. 4</w:t>
      </w:r>
      <w:r w:rsidRPr="0031295A">
        <w:rPr>
          <w:rFonts w:ascii="Calibri" w:hAnsi="Calibri" w:cs="Arial"/>
        </w:rPr>
        <w:t>B shows the specific effect of TMS on the N1 component as a function of stimulated area.</w:t>
      </w:r>
    </w:p>
    <w:p w14:paraId="04C7F1A7" w14:textId="77777777" w:rsidR="00EE1F1A" w:rsidRPr="0031295A" w:rsidRDefault="00EE1F1A" w:rsidP="00B752F7">
      <w:pPr>
        <w:jc w:val="both"/>
        <w:rPr>
          <w:rFonts w:ascii="Calibri" w:hAnsi="Calibri" w:cs="Arial"/>
        </w:rPr>
      </w:pPr>
    </w:p>
    <w:p w14:paraId="058E499F" w14:textId="77777777" w:rsidR="00EE1F1A" w:rsidRPr="0031295A" w:rsidRDefault="00EE1F1A" w:rsidP="00B752F7">
      <w:pPr>
        <w:jc w:val="both"/>
        <w:rPr>
          <w:rFonts w:ascii="Calibri" w:hAnsi="Calibri" w:cs="Arial"/>
        </w:rPr>
      </w:pPr>
      <w:r w:rsidRPr="0031295A">
        <w:rPr>
          <w:rFonts w:ascii="Calibri" w:hAnsi="Calibri" w:cs="Arial"/>
        </w:rPr>
        <w:t xml:space="preserve">These findings show how fMRI-guided TMS during concurrent EEG recording can be applied to assess whether two (or more) neural networks are dissociated, as well as to establish a causal link between a functionally defined brain area and an electrophysiological signal.    </w:t>
      </w:r>
    </w:p>
    <w:p w14:paraId="11202A50" w14:textId="77777777" w:rsidR="009704C8" w:rsidRDefault="009704C8" w:rsidP="009704C8">
      <w:pPr>
        <w:jc w:val="both"/>
        <w:rPr>
          <w:rFonts w:ascii="Calibri" w:hAnsi="Calibri" w:cs="Arial"/>
        </w:rPr>
      </w:pPr>
      <w:r w:rsidRPr="0031295A">
        <w:rPr>
          <w:rFonts w:ascii="Calibri" w:hAnsi="Calibri" w:cs="Arial"/>
        </w:rPr>
        <w:tab/>
      </w:r>
    </w:p>
    <w:p w14:paraId="2A6169F4" w14:textId="77777777" w:rsidR="009704C8" w:rsidRPr="0031295A" w:rsidRDefault="009704C8" w:rsidP="009704C8">
      <w:pPr>
        <w:jc w:val="both"/>
        <w:rPr>
          <w:rFonts w:ascii="Calibri" w:hAnsi="Calibri" w:cs="Arial"/>
          <w:b/>
          <w:bCs/>
        </w:rPr>
      </w:pPr>
    </w:p>
    <w:p w14:paraId="1A03E68D" w14:textId="77777777" w:rsidR="009704C8" w:rsidRPr="0031295A" w:rsidRDefault="009704C8" w:rsidP="009704C8">
      <w:pPr>
        <w:jc w:val="both"/>
        <w:rPr>
          <w:rFonts w:ascii="Calibri" w:hAnsi="Calibri" w:cs="Arial"/>
          <w:b/>
          <w:bCs/>
        </w:rPr>
      </w:pPr>
      <w:r w:rsidRPr="0031295A">
        <w:rPr>
          <w:rFonts w:ascii="Calibri" w:hAnsi="Calibri" w:cs="Arial"/>
          <w:b/>
          <w:bCs/>
        </w:rPr>
        <w:t>Figure Captions</w:t>
      </w:r>
    </w:p>
    <w:p w14:paraId="22B07E80" w14:textId="77777777" w:rsidR="009704C8" w:rsidRPr="0031295A" w:rsidRDefault="009704C8" w:rsidP="009704C8">
      <w:pPr>
        <w:jc w:val="both"/>
        <w:rPr>
          <w:rFonts w:ascii="Calibri" w:hAnsi="Calibri" w:cs="Arial"/>
          <w:b/>
          <w:bCs/>
        </w:rPr>
      </w:pPr>
    </w:p>
    <w:p w14:paraId="67F1AEB8" w14:textId="77777777" w:rsidR="009704C8" w:rsidRPr="0031295A" w:rsidRDefault="009704C8" w:rsidP="009704C8">
      <w:proofErr w:type="gramStart"/>
      <w:r w:rsidRPr="0031295A">
        <w:rPr>
          <w:rFonts w:ascii="Calibri" w:hAnsi="Calibri" w:cs="Arial"/>
          <w:b/>
          <w:bCs/>
          <w:u w:val="single"/>
        </w:rPr>
        <w:t>Figure 1.</w:t>
      </w:r>
      <w:proofErr w:type="gramEnd"/>
      <w:r w:rsidRPr="0031295A">
        <w:rPr>
          <w:rFonts w:ascii="Calibri" w:hAnsi="Calibri" w:cs="Arial"/>
          <w:b/>
          <w:bCs/>
          <w:u w:val="single"/>
        </w:rPr>
        <w:t xml:space="preserve"> </w:t>
      </w:r>
      <w:proofErr w:type="gramStart"/>
      <w:r w:rsidRPr="0031295A">
        <w:rPr>
          <w:rFonts w:ascii="Calibri" w:hAnsi="Calibri" w:cs="Arial"/>
          <w:b/>
          <w:bCs/>
          <w:u w:val="single"/>
        </w:rPr>
        <w:t>Data processing.</w:t>
      </w:r>
      <w:proofErr w:type="gramEnd"/>
      <w:r w:rsidRPr="0031295A">
        <w:rPr>
          <w:rFonts w:ascii="Calibri" w:hAnsi="Calibri" w:cs="Arial"/>
          <w:b/>
          <w:bCs/>
        </w:rPr>
        <w:t xml:space="preserve">  </w:t>
      </w:r>
      <w:r w:rsidRPr="0031295A">
        <w:rPr>
          <w:rFonts w:asciiTheme="minorHAnsi" w:hAnsiTheme="minorHAnsi"/>
        </w:rPr>
        <w:t xml:space="preserve">Raw and processed data of a representative subject, at the lateral-occipital electrode PO8. </w:t>
      </w:r>
      <w:r w:rsidRPr="0031295A">
        <w:rPr>
          <w:rFonts w:asciiTheme="minorHAnsi" w:hAnsiTheme="minorHAnsi"/>
          <w:b/>
          <w:bCs/>
        </w:rPr>
        <w:t>A.</w:t>
      </w:r>
      <w:r w:rsidRPr="0031295A">
        <w:rPr>
          <w:rFonts w:asciiTheme="minorHAnsi" w:hAnsiTheme="minorHAnsi"/>
        </w:rPr>
        <w:t xml:space="preserve"> Raw EEG data including two trials, each containing two TMS pulses separated by 40</w:t>
      </w:r>
      <w:r>
        <w:rPr>
          <w:rFonts w:asciiTheme="minorHAnsi" w:hAnsiTheme="minorHAnsi"/>
        </w:rPr>
        <w:t xml:space="preserve"> </w:t>
      </w:r>
      <w:proofErr w:type="spellStart"/>
      <w:r w:rsidRPr="0031295A">
        <w:rPr>
          <w:rFonts w:asciiTheme="minorHAnsi" w:hAnsiTheme="minorHAnsi"/>
        </w:rPr>
        <w:t>ms</w:t>
      </w:r>
      <w:proofErr w:type="spellEnd"/>
      <w:r w:rsidRPr="0031295A">
        <w:rPr>
          <w:rFonts w:asciiTheme="minorHAnsi" w:hAnsiTheme="minorHAnsi"/>
        </w:rPr>
        <w:t xml:space="preserve"> (red arrows); </w:t>
      </w:r>
      <w:r w:rsidRPr="0031295A">
        <w:rPr>
          <w:rFonts w:asciiTheme="minorHAnsi" w:hAnsiTheme="minorHAnsi"/>
          <w:b/>
          <w:bCs/>
        </w:rPr>
        <w:t>B.</w:t>
      </w:r>
      <w:r w:rsidRPr="0031295A">
        <w:rPr>
          <w:rFonts w:asciiTheme="minorHAnsi" w:hAnsiTheme="minorHAnsi"/>
        </w:rPr>
        <w:t xml:space="preserve"> Zoom into the data after pulse removal. The two pulses at each trial are removed from the data by cutting a window around the double-pulse (2</w:t>
      </w:r>
      <w:r>
        <w:rPr>
          <w:rFonts w:asciiTheme="minorHAnsi" w:hAnsiTheme="minorHAnsi"/>
        </w:rPr>
        <w:t xml:space="preserve"> </w:t>
      </w:r>
      <w:proofErr w:type="spellStart"/>
      <w:r w:rsidRPr="0031295A">
        <w:rPr>
          <w:rFonts w:asciiTheme="minorHAnsi" w:hAnsiTheme="minorHAnsi"/>
        </w:rPr>
        <w:t>ms</w:t>
      </w:r>
      <w:proofErr w:type="spellEnd"/>
      <w:r w:rsidRPr="0031295A">
        <w:rPr>
          <w:rFonts w:asciiTheme="minorHAnsi" w:hAnsiTheme="minorHAnsi"/>
        </w:rPr>
        <w:t xml:space="preserve"> before first pulse to 16</w:t>
      </w:r>
      <w:r>
        <w:rPr>
          <w:rFonts w:asciiTheme="minorHAnsi" w:hAnsiTheme="minorHAnsi"/>
        </w:rPr>
        <w:t xml:space="preserve"> </w:t>
      </w:r>
      <w:proofErr w:type="spellStart"/>
      <w:r w:rsidRPr="0031295A">
        <w:rPr>
          <w:rFonts w:asciiTheme="minorHAnsi" w:hAnsiTheme="minorHAnsi"/>
        </w:rPr>
        <w:t>ms</w:t>
      </w:r>
      <w:proofErr w:type="spellEnd"/>
      <w:r w:rsidRPr="0031295A">
        <w:rPr>
          <w:rFonts w:asciiTheme="minorHAnsi" w:hAnsiTheme="minorHAnsi"/>
        </w:rPr>
        <w:t xml:space="preserve"> after second pulse). The cut edges are then connected by interpolation (red arrows) as explained in 4.1.2; </w:t>
      </w:r>
      <w:r w:rsidRPr="0031295A">
        <w:rPr>
          <w:rFonts w:asciiTheme="minorHAnsi" w:hAnsiTheme="minorHAnsi"/>
          <w:b/>
          <w:bCs/>
        </w:rPr>
        <w:t xml:space="preserve">C. </w:t>
      </w:r>
      <w:r w:rsidRPr="0031295A">
        <w:rPr>
          <w:rFonts w:asciiTheme="minorHAnsi" w:hAnsiTheme="minorHAnsi"/>
        </w:rPr>
        <w:t xml:space="preserve"> The interpolated segment allows filtering without creating edge artifacts. In this figure, a 40</w:t>
      </w:r>
      <w:r>
        <w:rPr>
          <w:rFonts w:asciiTheme="minorHAnsi" w:hAnsiTheme="minorHAnsi"/>
        </w:rPr>
        <w:t xml:space="preserve"> </w:t>
      </w:r>
      <w:r w:rsidRPr="0031295A">
        <w:rPr>
          <w:rFonts w:asciiTheme="minorHAnsi" w:hAnsiTheme="minorHAnsi"/>
        </w:rPr>
        <w:t xml:space="preserve">Hz low-pass filtered ERP (red) is plotted against its non-filtered version (grey); </w:t>
      </w:r>
      <w:r w:rsidRPr="0031295A">
        <w:rPr>
          <w:rFonts w:asciiTheme="minorHAnsi" w:hAnsiTheme="minorHAnsi"/>
          <w:b/>
          <w:bCs/>
        </w:rPr>
        <w:t>D.</w:t>
      </w:r>
      <w:r w:rsidRPr="0031295A">
        <w:rPr>
          <w:rFonts w:asciiTheme="minorHAnsi" w:hAnsiTheme="minorHAnsi"/>
        </w:rPr>
        <w:t xml:space="preserve"> As an alternative to interpolation, the free ends that are remained after pulse removal can be joined together (see for example </w:t>
      </w:r>
      <w:hyperlink w:anchor="_ENREF_26" w:tooltip="Fuggetta, 2006 #1261" w:history="1">
        <w:r w:rsidRPr="0031295A">
          <w:rPr>
            <w:rFonts w:asciiTheme="minorHAnsi" w:hAnsiTheme="minorHAnsi"/>
            <w:vertAlign w:val="superscript"/>
          </w:rPr>
          <w:fldChar w:fldCharType="begin"/>
        </w:r>
        <w:r w:rsidRPr="0031295A">
          <w:rPr>
            <w:rFonts w:asciiTheme="minorHAnsi" w:hAnsiTheme="minorHAnsi"/>
            <w:vertAlign w:val="superscript"/>
          </w:rPr>
          <w:instrText xml:space="preserve"> ADDIN EN.CITE &lt;EndNote&gt;&lt;Cite&gt;&lt;Author&gt;Fuggetta&lt;/Author&gt;&lt;Year&gt;2006&lt;/Year&gt;&lt;RecNum&gt;1261&lt;/RecNum&gt;&lt;DisplayText&gt;&lt;style face="superscript"&gt;26&lt;/style&gt;&lt;/DisplayText&gt;&lt;record&gt;&lt;rec-number&gt;1261&lt;/rec-number&gt;&lt;foreign-keys&gt;&lt;key app="EN" db-id="epd92a2z6tsxr1efxw5pv0srfp25txeazx2e" timestamp="0"&gt;1261&lt;/key&gt;&lt;/foreign-keys&gt;&lt;ref-type name="Journal Article"&gt;17&lt;/ref-type&gt;&lt;contributors&gt;&lt;authors&gt;&lt;author&gt;Fuggetta, G.&lt;/author&gt;&lt;author&gt;Pavone, E. F.&lt;/author&gt;&lt;author&gt;Walsh, V.&lt;/author&gt;&lt;author&gt;Kiss, M.&lt;/author&gt;&lt;author&gt;Eimer, M.&lt;/author&gt;&lt;/authors&gt;&lt;/contributors&gt;&lt;auth-address&gt;Institute of Cognitive Neuroscience and Department of Psychology, University College London, 17 Queen Sq., London, WC1N 3AR, UK. gfuggetta@yahoo.it&lt;/auth-address&gt;&lt;titles&gt;&lt;title&gt;Cortico-cortical interactions in spatial attention: A combined ERP/TMS study&lt;/title&gt;&lt;secondary-title&gt;J Neurophysiol&lt;/secondary-title&gt;&lt;/titles&gt;&lt;pages&gt;3277-80&lt;/pages&gt;&lt;volume&gt;95&lt;/volume&gt;&lt;number&gt;5&lt;/number&gt;&lt;edition&gt;2006/01/27&lt;/edition&gt;&lt;keywords&gt;&lt;keyword&gt;Adult&lt;/keyword&gt;&lt;keyword&gt;Analysis of Variance&lt;/keyword&gt;&lt;keyword&gt;Attention/*physiology&lt;/keyword&gt;&lt;keyword&gt;Cerebral Cortex/*physiology&lt;/keyword&gt;&lt;keyword&gt;Electroencephalography/methods&lt;/keyword&gt;&lt;keyword&gt;Evoked Potentials, Visual/*physiology/radiation effects&lt;/keyword&gt;&lt;keyword&gt;Female&lt;/keyword&gt;&lt;keyword&gt;Functional Laterality/physiology&lt;/keyword&gt;&lt;keyword&gt;Humans&lt;/keyword&gt;&lt;keyword&gt;Male&lt;/keyword&gt;&lt;keyword&gt;Photic Stimulation/methods&lt;/keyword&gt;&lt;keyword&gt;Reaction Time/physiology/radiation effects&lt;/keyword&gt;&lt;keyword&gt;Space Perception/*physiology&lt;/keyword&gt;&lt;keyword&gt;*Transcranial Magnetic Stimulation&lt;/keyword&gt;&lt;/keywords&gt;&lt;dates&gt;&lt;year&gt;2006&lt;/year&gt;&lt;pub-dates&gt;&lt;date&gt;May&lt;/date&gt;&lt;/pub-dates&gt;&lt;/dates&gt;&lt;isbn&gt;0022-3077 (Print)&lt;/isbn&gt;&lt;accession-num&gt;16436477&lt;/accession-num&gt;&lt;urls&gt;&lt;related-urls&gt;&lt;url&gt;http://www.ncbi.nlm.nih.gov/entrez/query.fcgi?cmd=Retrieve&amp;amp;db=PubMed&amp;amp;dopt=Citation&amp;amp;list_uids=16436477&lt;/url&gt;&lt;/related-urls&gt;&lt;/urls&gt;&lt;electronic-resource-num&gt;01273.2005 [pii]&amp;#xD;10.1152/jn.01273.2005&lt;/electronic-resource-num&gt;&lt;language&gt;eng&lt;/language&gt;&lt;/record&gt;&lt;/Cite&gt;&lt;/EndNote&gt;</w:instrText>
        </w:r>
        <w:r w:rsidRPr="0031295A">
          <w:rPr>
            <w:rFonts w:asciiTheme="minorHAnsi" w:hAnsiTheme="minorHAnsi"/>
            <w:vertAlign w:val="superscript"/>
          </w:rPr>
          <w:fldChar w:fldCharType="separate"/>
        </w:r>
        <w:r w:rsidRPr="0031295A">
          <w:rPr>
            <w:rFonts w:asciiTheme="minorHAnsi" w:hAnsiTheme="minorHAnsi"/>
            <w:noProof/>
            <w:vertAlign w:val="superscript"/>
          </w:rPr>
          <w:t>26</w:t>
        </w:r>
        <w:r w:rsidRPr="0031295A">
          <w:rPr>
            <w:rFonts w:asciiTheme="minorHAnsi" w:hAnsiTheme="minorHAnsi"/>
            <w:vertAlign w:val="superscript"/>
          </w:rPr>
          <w:fldChar w:fldCharType="end"/>
        </w:r>
      </w:hyperlink>
      <w:r w:rsidRPr="0031295A">
        <w:rPr>
          <w:rFonts w:asciiTheme="minorHAnsi" w:hAnsiTheme="minorHAnsi"/>
        </w:rPr>
        <w:t>, and point 4.1.2 in the text). Here, both methods are compared and show highly similar waveforms (blue and red traces mostly overlap), after low-pass filtering at 40</w:t>
      </w:r>
      <w:r>
        <w:rPr>
          <w:rFonts w:asciiTheme="minorHAnsi" w:hAnsiTheme="minorHAnsi"/>
        </w:rPr>
        <w:t xml:space="preserve"> </w:t>
      </w:r>
      <w:r w:rsidRPr="0031295A">
        <w:rPr>
          <w:rFonts w:asciiTheme="minorHAnsi" w:hAnsiTheme="minorHAnsi"/>
        </w:rPr>
        <w:t xml:space="preserve">Hz. Red trace: linear interpolation method; blue trace: no interpolation (connected edges are taken apart for plotting purpose only, to keep consistency of time axis).  </w:t>
      </w:r>
    </w:p>
    <w:p w14:paraId="3DC8A7DA" w14:textId="77777777" w:rsidR="009704C8" w:rsidRPr="0031295A" w:rsidRDefault="009704C8" w:rsidP="009704C8">
      <w:pPr>
        <w:jc w:val="both"/>
        <w:rPr>
          <w:rFonts w:ascii="Calibri" w:hAnsi="Calibri" w:cs="Arial"/>
          <w:b/>
          <w:bCs/>
        </w:rPr>
      </w:pPr>
    </w:p>
    <w:p w14:paraId="55DC3C52" w14:textId="77777777" w:rsidR="009704C8" w:rsidRPr="0031295A" w:rsidRDefault="009704C8" w:rsidP="009704C8">
      <w:pPr>
        <w:jc w:val="both"/>
        <w:rPr>
          <w:rFonts w:ascii="Calibri" w:hAnsi="Calibri" w:cs="Arial"/>
        </w:rPr>
      </w:pPr>
      <w:proofErr w:type="gramStart"/>
      <w:r w:rsidRPr="0031295A">
        <w:rPr>
          <w:rFonts w:ascii="Calibri" w:hAnsi="Calibri" w:cs="Arial"/>
          <w:b/>
          <w:bCs/>
          <w:u w:val="single"/>
        </w:rPr>
        <w:t>Figure 2</w:t>
      </w:r>
      <w:r w:rsidRPr="0031295A">
        <w:rPr>
          <w:rFonts w:ascii="Calibri" w:hAnsi="Calibri" w:cs="Arial"/>
          <w:b/>
          <w:bCs/>
        </w:rPr>
        <w:t>.</w:t>
      </w:r>
      <w:proofErr w:type="gramEnd"/>
      <w:r w:rsidRPr="0031295A">
        <w:rPr>
          <w:rFonts w:ascii="Calibri" w:hAnsi="Calibri" w:cs="Arial"/>
          <w:b/>
          <w:bCs/>
        </w:rPr>
        <w:t xml:space="preserve"> </w:t>
      </w:r>
      <w:proofErr w:type="gramStart"/>
      <w:r w:rsidRPr="0031295A">
        <w:rPr>
          <w:rFonts w:ascii="Calibri" w:hAnsi="Calibri" w:cs="Arial"/>
          <w:b/>
          <w:bCs/>
        </w:rPr>
        <w:t>TMS artifacts and the subtraction technique.</w:t>
      </w:r>
      <w:proofErr w:type="gramEnd"/>
      <w:r w:rsidRPr="0031295A">
        <w:rPr>
          <w:rFonts w:ascii="Calibri" w:hAnsi="Calibri" w:cs="Arial"/>
        </w:rPr>
        <w:t xml:space="preserve"> </w:t>
      </w:r>
      <w:r w:rsidRPr="0031295A">
        <w:rPr>
          <w:rFonts w:ascii="Calibri" w:hAnsi="Calibri" w:cs="Arial"/>
          <w:b/>
          <w:bCs/>
        </w:rPr>
        <w:t>A</w:t>
      </w:r>
      <w:r w:rsidRPr="0031295A">
        <w:rPr>
          <w:rFonts w:ascii="Calibri" w:hAnsi="Calibri" w:cs="Arial"/>
        </w:rPr>
        <w:t>. Left - ERP time-locked to the presentation of an image of a face, with a double-pulse TMS at 60</w:t>
      </w:r>
      <w:r>
        <w:rPr>
          <w:rFonts w:ascii="Calibri" w:hAnsi="Calibri" w:cs="Arial"/>
        </w:rPr>
        <w:t xml:space="preserve"> </w:t>
      </w:r>
      <w:proofErr w:type="spellStart"/>
      <w:r w:rsidRPr="0031295A">
        <w:rPr>
          <w:rFonts w:ascii="Calibri" w:hAnsi="Calibri" w:cs="Arial"/>
        </w:rPr>
        <w:t>ms</w:t>
      </w:r>
      <w:proofErr w:type="spellEnd"/>
      <w:r w:rsidRPr="0031295A">
        <w:rPr>
          <w:rFonts w:ascii="Calibri" w:hAnsi="Calibri" w:cs="Arial"/>
        </w:rPr>
        <w:t xml:space="preserve"> and 100</w:t>
      </w:r>
      <w:r>
        <w:rPr>
          <w:rFonts w:ascii="Calibri" w:hAnsi="Calibri" w:cs="Arial"/>
        </w:rPr>
        <w:t xml:space="preserve"> </w:t>
      </w:r>
      <w:proofErr w:type="spellStart"/>
      <w:r w:rsidRPr="0031295A">
        <w:rPr>
          <w:rFonts w:ascii="Calibri" w:hAnsi="Calibri" w:cs="Arial"/>
        </w:rPr>
        <w:t>ms</w:t>
      </w:r>
      <w:proofErr w:type="spellEnd"/>
      <w:r w:rsidRPr="0031295A">
        <w:rPr>
          <w:rFonts w:ascii="Calibri" w:hAnsi="Calibri" w:cs="Arial"/>
        </w:rPr>
        <w:t xml:space="preserve"> after image </w:t>
      </w:r>
      <w:r w:rsidRPr="0031295A">
        <w:rPr>
          <w:rFonts w:ascii="Calibri" w:hAnsi="Calibri" w:cs="Arial"/>
        </w:rPr>
        <w:lastRenderedPageBreak/>
        <w:t xml:space="preserve">onset. Each line represents an electrode. Note that for some electrodes the immediate TMS artifact is followed by a longer residual artifact. Right – Approximate coil location is symbolized by the two red circles, and a few electrodes are labeled for orientation; </w:t>
      </w:r>
      <w:r w:rsidRPr="0031295A">
        <w:rPr>
          <w:rFonts w:ascii="Calibri" w:hAnsi="Calibri" w:cs="Arial"/>
          <w:b/>
          <w:bCs/>
        </w:rPr>
        <w:t>B.</w:t>
      </w:r>
      <w:r w:rsidRPr="0031295A">
        <w:rPr>
          <w:rFonts w:ascii="Calibri" w:hAnsi="Calibri" w:cs="Arial"/>
        </w:rPr>
        <w:t xml:space="preserve"> Artifact-subtraction procedure. The immediate pulse artifact is removed (concealed), a template of the residual noise is measured based on “TMS only” trials and subtracted from full trials. Adapted with permission from </w:t>
      </w:r>
      <w:hyperlink w:anchor="_ENREF_7" w:tooltip="Sadeh, 2011 #1607" w:history="1">
        <w:r w:rsidRPr="0031295A">
          <w:rPr>
            <w:rFonts w:ascii="Calibri" w:hAnsi="Calibri" w:cs="Arial"/>
          </w:rPr>
          <w:fldChar w:fldCharType="begin"/>
        </w:r>
        <w:r w:rsidRPr="0031295A">
          <w:rPr>
            <w:rFonts w:ascii="Calibri" w:hAnsi="Calibri" w:cs="Arial"/>
          </w:rPr>
          <w:instrText xml:space="preserve"> ADDIN EN.CITE &lt;EndNote&gt;&lt;Cite&gt;&lt;Author&gt;Sadeh&lt;/Author&gt;&lt;Year&gt;2011&lt;/Year&gt;&lt;RecNum&gt;1607&lt;/RecNum&gt;&lt;DisplayText&gt;&lt;style face="superscript"&gt;7&lt;/style&gt;&lt;/DisplayText&gt;&lt;record&gt;&lt;rec-number&gt;1607&lt;/rec-number&gt;&lt;foreign-keys&gt;&lt;key app="EN" db-id="epd92a2z6tsxr1efxw5pv0srfp25txeazx2e" timestamp="0"&gt;1607&lt;/key&gt;&lt;/foreign-keys&gt;&lt;ref-type name="Journal Article"&gt;17&lt;/ref-type&gt;&lt;contributors&gt;&lt;authors&gt;&lt;author&gt;Sadeh, B.&lt;/author&gt;&lt;author&gt;Pitcher, D.&lt;/author&gt;&lt;author&gt;Brandman, T.&lt;/author&gt;&lt;author&gt;Eisen, A.&lt;/author&gt;&lt;author&gt;Thaler, A.&lt;/author&gt;&lt;author&gt;Yovel, G.&lt;/author&gt;&lt;/authors&gt;&lt;/contributors&gt;&lt;auth-address&gt;Department of Psychology, Tel-Aviv University, Tel-Aviv 69978, Israel. boazsadeh@gmail.com&lt;/auth-address&gt;&lt;titles&gt;&lt;title&gt;Stimulation of category-selective brain areas modulates ERP to their preferred categories&lt;/title&gt;&lt;secondary-title&gt;Curr Biol&lt;/secondary-title&gt;&lt;/titles&gt;&lt;pages&gt;1894-9&lt;/pages&gt;&lt;volume&gt;21&lt;/volume&gt;&lt;number&gt;22&lt;/number&gt;&lt;edition&gt;2011/11/01&lt;/edition&gt;&lt;keywords&gt;&lt;keyword&gt;Adult&lt;/keyword&gt;&lt;keyword&gt;Electroencephalography&lt;/keyword&gt;&lt;keyword&gt;Evoked Potentials&lt;/keyword&gt;&lt;keyword&gt;Face&lt;/keyword&gt;&lt;keyword&gt;Female&lt;/keyword&gt;&lt;keyword&gt;Human Body&lt;/keyword&gt;&lt;keyword&gt;Humans&lt;/keyword&gt;&lt;keyword&gt;Magnetic Resonance Imaging&lt;/keyword&gt;&lt;keyword&gt;Male&lt;/keyword&gt;&lt;keyword&gt;Pattern Recognition, Visual&lt;/keyword&gt;&lt;keyword&gt;Photic Stimulation&lt;/keyword&gt;&lt;keyword&gt;Transcranial Magnetic Stimulation&lt;/keyword&gt;&lt;keyword&gt;Visual Cortex/ physiology&lt;/keyword&gt;&lt;keyword&gt;Visual Perception&lt;/keyword&gt;&lt;keyword&gt;Young Adult&lt;/keyword&gt;&lt;/keywords&gt;&lt;dates&gt;&lt;year&gt;2011&lt;/year&gt;&lt;pub-dates&gt;&lt;date&gt;Nov 22&lt;/date&gt;&lt;/pub-dates&gt;&lt;/dates&gt;&lt;isbn&gt;1879-0445 (Electronic)&amp;#xD;0960-9822 (Linking)&lt;/isbn&gt;&lt;accession-num&gt;22036183&lt;/accession-num&gt;&lt;urls&gt;&lt;/urls&gt;&lt;electronic-resource-num&gt;S0960-9822(11)01032-3 [pii]&amp;#xD;10.1016/j.cub.2011.09.030 [doi]&lt;/electronic-resource-num&gt;&lt;remote-database-provider&gt;Nlm&lt;/remote-database-provider&gt;&lt;language&gt;eng&lt;/language&gt;&lt;/record&gt;&lt;/Cite&gt;&lt;/EndNote&gt;</w:instrText>
        </w:r>
        <w:r w:rsidRPr="0031295A">
          <w:rPr>
            <w:rFonts w:ascii="Calibri" w:hAnsi="Calibri" w:cs="Arial"/>
          </w:rPr>
          <w:fldChar w:fldCharType="separate"/>
        </w:r>
        <w:r w:rsidRPr="0031295A">
          <w:rPr>
            <w:rFonts w:ascii="Calibri" w:hAnsi="Calibri" w:cs="Arial"/>
            <w:noProof/>
            <w:vertAlign w:val="superscript"/>
          </w:rPr>
          <w:t>7</w:t>
        </w:r>
        <w:r w:rsidRPr="0031295A">
          <w:rPr>
            <w:rFonts w:ascii="Calibri" w:hAnsi="Calibri" w:cs="Arial"/>
          </w:rPr>
          <w:fldChar w:fldCharType="end"/>
        </w:r>
      </w:hyperlink>
      <w:r w:rsidRPr="0031295A">
        <w:rPr>
          <w:rFonts w:ascii="Calibri" w:hAnsi="Calibri" w:cs="Arial"/>
        </w:rPr>
        <w:t>.</w:t>
      </w:r>
    </w:p>
    <w:p w14:paraId="7D0305BB" w14:textId="77777777" w:rsidR="009704C8" w:rsidRPr="0031295A" w:rsidRDefault="009704C8" w:rsidP="009704C8">
      <w:pPr>
        <w:jc w:val="both"/>
        <w:rPr>
          <w:rFonts w:ascii="Calibri" w:hAnsi="Calibri" w:cs="Arial"/>
        </w:rPr>
      </w:pPr>
    </w:p>
    <w:p w14:paraId="294F951B" w14:textId="12165A84" w:rsidR="009704C8" w:rsidRPr="009704C8" w:rsidRDefault="009704C8" w:rsidP="009704C8">
      <w:pPr>
        <w:jc w:val="both"/>
        <w:rPr>
          <w:rFonts w:ascii="Calibri" w:hAnsi="Calibri" w:cs="Arial"/>
          <w:b/>
          <w:bCs/>
        </w:rPr>
      </w:pPr>
      <w:proofErr w:type="gramStart"/>
      <w:r w:rsidRPr="0031295A">
        <w:rPr>
          <w:rFonts w:ascii="Calibri" w:hAnsi="Calibri" w:cs="Arial"/>
          <w:b/>
          <w:bCs/>
          <w:u w:val="single"/>
        </w:rPr>
        <w:t>Figure 3.</w:t>
      </w:r>
      <w:proofErr w:type="gramEnd"/>
      <w:r w:rsidRPr="0031295A">
        <w:rPr>
          <w:rFonts w:ascii="Calibri" w:hAnsi="Calibri" w:cs="Arial"/>
          <w:b/>
          <w:bCs/>
        </w:rPr>
        <w:t xml:space="preserve"> </w:t>
      </w:r>
      <w:proofErr w:type="gramStart"/>
      <w:r w:rsidRPr="0031295A">
        <w:rPr>
          <w:rFonts w:ascii="Calibri" w:hAnsi="Calibri" w:cs="Arial"/>
          <w:b/>
          <w:bCs/>
        </w:rPr>
        <w:t>Stereotactic Navigation Syste</w:t>
      </w:r>
      <w:r w:rsidRPr="0031295A">
        <w:rPr>
          <w:rFonts w:asciiTheme="minorHAnsi" w:hAnsiTheme="minorHAnsi" w:cs="Arial"/>
          <w:b/>
          <w:bCs/>
        </w:rPr>
        <w:t>m.</w:t>
      </w:r>
      <w:proofErr w:type="gramEnd"/>
      <w:r w:rsidRPr="0031295A">
        <w:rPr>
          <w:rFonts w:asciiTheme="minorHAnsi" w:hAnsiTheme="minorHAnsi" w:cs="Arial"/>
          <w:b/>
          <w:bCs/>
        </w:rPr>
        <w:t xml:space="preserve"> </w:t>
      </w:r>
      <w:r w:rsidRPr="0031295A">
        <w:rPr>
          <w:rFonts w:asciiTheme="minorHAnsi" w:hAnsiTheme="minorHAnsi"/>
          <w:b/>
          <w:bCs/>
        </w:rPr>
        <w:t xml:space="preserve">Top: </w:t>
      </w:r>
      <w:r w:rsidRPr="0031295A">
        <w:rPr>
          <w:rFonts w:asciiTheme="minorHAnsi" w:hAnsiTheme="minorHAnsi"/>
        </w:rPr>
        <w:t xml:space="preserve">Setting landmarks for </w:t>
      </w:r>
      <w:proofErr w:type="spellStart"/>
      <w:r w:rsidRPr="0031295A">
        <w:rPr>
          <w:rFonts w:asciiTheme="minorHAnsi" w:hAnsiTheme="minorHAnsi"/>
        </w:rPr>
        <w:t>corregistration</w:t>
      </w:r>
      <w:proofErr w:type="spellEnd"/>
      <w:r w:rsidRPr="0031295A">
        <w:rPr>
          <w:rFonts w:asciiTheme="minorHAnsi" w:hAnsiTheme="minorHAnsi"/>
        </w:rPr>
        <w:t xml:space="preserve">. In order to </w:t>
      </w:r>
      <w:proofErr w:type="spellStart"/>
      <w:r w:rsidRPr="0031295A">
        <w:rPr>
          <w:rFonts w:asciiTheme="minorHAnsi" w:hAnsiTheme="minorHAnsi"/>
        </w:rPr>
        <w:t>corregister</w:t>
      </w:r>
      <w:proofErr w:type="spellEnd"/>
      <w:r w:rsidRPr="0031295A">
        <w:rPr>
          <w:rFonts w:asciiTheme="minorHAnsi" w:hAnsiTheme="minorHAnsi"/>
        </w:rPr>
        <w:t xml:space="preserve"> the structural scan of the head with the actual head position during the experiment, anatomical landmarks are marked on the image as shown by arrows. Then, the locations in space of the same landmarks on the subject’s head are provided to the system with the aid of a specialized tracker that is detected by the camera. </w:t>
      </w:r>
      <w:r w:rsidRPr="0031295A">
        <w:rPr>
          <w:rFonts w:asciiTheme="minorHAnsi" w:hAnsiTheme="minorHAnsi"/>
          <w:b/>
          <w:bCs/>
        </w:rPr>
        <w:t xml:space="preserve">Bottom: </w:t>
      </w:r>
      <w:r w:rsidRPr="0031295A">
        <w:rPr>
          <w:rFonts w:asciiTheme="minorHAnsi" w:hAnsiTheme="minorHAnsi"/>
        </w:rPr>
        <w:t>Functional brain areas can be precisely targeted. Activations are overlaid on the anatomical image, and desired areas are marked and saved. During the session the experimenter can load a pre-defined area to target with TMS.</w:t>
      </w:r>
      <w:r w:rsidRPr="0031295A">
        <w:rPr>
          <w:rFonts w:asciiTheme="minorHAnsi" w:hAnsiTheme="minorHAnsi" w:cs="Arial"/>
          <w:b/>
          <w:bCs/>
        </w:rPr>
        <w:t xml:space="preserve"> </w:t>
      </w:r>
    </w:p>
    <w:p w14:paraId="6D17FD81" w14:textId="77777777" w:rsidR="009704C8" w:rsidRPr="0031295A" w:rsidRDefault="009704C8" w:rsidP="009704C8">
      <w:pPr>
        <w:jc w:val="both"/>
        <w:rPr>
          <w:rFonts w:ascii="Calibri" w:hAnsi="Calibri" w:cs="Arial"/>
        </w:rPr>
      </w:pPr>
    </w:p>
    <w:p w14:paraId="4C652FC1" w14:textId="77777777" w:rsidR="009704C8" w:rsidRPr="0031295A" w:rsidRDefault="009704C8" w:rsidP="009704C8">
      <w:pPr>
        <w:jc w:val="both"/>
        <w:rPr>
          <w:rFonts w:ascii="Calibri" w:hAnsi="Calibri" w:cs="Arial"/>
        </w:rPr>
      </w:pPr>
      <w:proofErr w:type="gramStart"/>
      <w:r w:rsidRPr="0031295A">
        <w:rPr>
          <w:rFonts w:ascii="Calibri" w:hAnsi="Calibri" w:cs="Arial"/>
          <w:b/>
          <w:bCs/>
          <w:u w:val="single"/>
        </w:rPr>
        <w:t>Figure 4</w:t>
      </w:r>
      <w:r w:rsidRPr="0031295A">
        <w:rPr>
          <w:rFonts w:ascii="Calibri" w:hAnsi="Calibri" w:cs="Arial"/>
          <w:b/>
          <w:bCs/>
        </w:rPr>
        <w:t>.</w:t>
      </w:r>
      <w:proofErr w:type="gramEnd"/>
      <w:r w:rsidRPr="0031295A">
        <w:rPr>
          <w:rFonts w:ascii="Calibri" w:hAnsi="Calibri" w:cs="Arial"/>
          <w:b/>
          <w:bCs/>
        </w:rPr>
        <w:t xml:space="preserve"> </w:t>
      </w:r>
      <w:proofErr w:type="gramStart"/>
      <w:r w:rsidRPr="0031295A">
        <w:rPr>
          <w:rFonts w:ascii="Calibri" w:hAnsi="Calibri" w:cs="Arial"/>
          <w:b/>
          <w:bCs/>
        </w:rPr>
        <w:t>Representative results.</w:t>
      </w:r>
      <w:proofErr w:type="gramEnd"/>
      <w:r w:rsidRPr="0031295A">
        <w:rPr>
          <w:rFonts w:ascii="Calibri" w:hAnsi="Calibri" w:cs="Arial"/>
        </w:rPr>
        <w:t xml:space="preserve"> Double-pulse TMS was applied either to the right OFA or to the right EBA, at 60</w:t>
      </w:r>
      <w:r>
        <w:rPr>
          <w:rFonts w:ascii="Calibri" w:hAnsi="Calibri" w:cs="Arial"/>
        </w:rPr>
        <w:t xml:space="preserve"> </w:t>
      </w:r>
      <w:proofErr w:type="spellStart"/>
      <w:r w:rsidRPr="0031295A">
        <w:rPr>
          <w:rFonts w:ascii="Calibri" w:hAnsi="Calibri" w:cs="Arial"/>
        </w:rPr>
        <w:t>ms</w:t>
      </w:r>
      <w:proofErr w:type="spellEnd"/>
      <w:r w:rsidRPr="0031295A">
        <w:rPr>
          <w:rFonts w:ascii="Calibri" w:hAnsi="Calibri" w:cs="Arial"/>
        </w:rPr>
        <w:t xml:space="preserve"> and 100</w:t>
      </w:r>
      <w:r>
        <w:rPr>
          <w:rFonts w:ascii="Calibri" w:hAnsi="Calibri" w:cs="Arial"/>
        </w:rPr>
        <w:t xml:space="preserve"> </w:t>
      </w:r>
      <w:proofErr w:type="spellStart"/>
      <w:r w:rsidRPr="0031295A">
        <w:rPr>
          <w:rFonts w:ascii="Calibri" w:hAnsi="Calibri" w:cs="Arial"/>
        </w:rPr>
        <w:t>ms</w:t>
      </w:r>
      <w:proofErr w:type="spellEnd"/>
      <w:r w:rsidRPr="0031295A">
        <w:rPr>
          <w:rFonts w:ascii="Calibri" w:hAnsi="Calibri" w:cs="Arial"/>
        </w:rPr>
        <w:t xml:space="preserve"> after the onset of a face or a headless-body image. </w:t>
      </w:r>
      <w:proofErr w:type="gramStart"/>
      <w:r w:rsidRPr="0031295A">
        <w:rPr>
          <w:rFonts w:ascii="Calibri" w:hAnsi="Calibri" w:cs="Arial"/>
        </w:rPr>
        <w:t>A dissociation</w:t>
      </w:r>
      <w:proofErr w:type="gramEnd"/>
      <w:r w:rsidRPr="0031295A">
        <w:rPr>
          <w:rFonts w:ascii="Calibri" w:hAnsi="Calibri" w:cs="Arial"/>
        </w:rPr>
        <w:t xml:space="preserve"> between the face-N1 and the body-N1 responses was made. </w:t>
      </w:r>
      <w:r w:rsidRPr="0031295A">
        <w:rPr>
          <w:rFonts w:ascii="Calibri" w:hAnsi="Calibri" w:cs="Arial"/>
          <w:b/>
          <w:bCs/>
        </w:rPr>
        <w:t>A.</w:t>
      </w:r>
      <w:r>
        <w:rPr>
          <w:rFonts w:ascii="Calibri" w:hAnsi="Calibri" w:cs="Arial"/>
        </w:rPr>
        <w:t xml:space="preserve"> T</w:t>
      </w:r>
      <w:r w:rsidRPr="0031295A">
        <w:rPr>
          <w:rFonts w:ascii="Calibri" w:hAnsi="Calibri" w:cs="Arial"/>
        </w:rPr>
        <w:t xml:space="preserve">he two target areas in a representative subject; </w:t>
      </w:r>
      <w:r w:rsidRPr="0031295A">
        <w:rPr>
          <w:rFonts w:ascii="Calibri" w:hAnsi="Calibri" w:cs="Arial"/>
          <w:b/>
          <w:bCs/>
        </w:rPr>
        <w:t>B.</w:t>
      </w:r>
      <w:r w:rsidRPr="0031295A">
        <w:rPr>
          <w:rFonts w:ascii="Calibri" w:hAnsi="Calibri" w:cs="Arial"/>
        </w:rPr>
        <w:t xml:space="preserve"> Left - double dissociation between the face and the body networks. TMS to the OFA enhanced the N1 response to faces, but not to bodies, relatively to TMS to the EBA. The opposite pattern is shown for headless-body stimuli. </w:t>
      </w:r>
      <w:proofErr w:type="gramStart"/>
      <w:r w:rsidRPr="0031295A">
        <w:rPr>
          <w:rFonts w:ascii="Calibri" w:hAnsi="Calibri" w:cs="Arial"/>
        </w:rPr>
        <w:t>Right – N1 peak amplitude for faces and bodies, following OFA stimulation, EBA stimulation, and without TMS stimulation.</w:t>
      </w:r>
      <w:proofErr w:type="gramEnd"/>
      <w:r w:rsidRPr="0031295A">
        <w:rPr>
          <w:rFonts w:ascii="Calibri" w:hAnsi="Calibri" w:cs="Arial"/>
        </w:rPr>
        <w:t xml:space="preserve"> Error bars denote the SEM. This figures was adapted with permission from </w:t>
      </w:r>
      <w:hyperlink w:anchor="_ENREF_7" w:tooltip="Sadeh, 2011 #1607" w:history="1">
        <w:r w:rsidRPr="0031295A">
          <w:rPr>
            <w:rFonts w:ascii="Calibri" w:hAnsi="Calibri" w:cs="Arial"/>
          </w:rPr>
          <w:fldChar w:fldCharType="begin"/>
        </w:r>
        <w:r w:rsidRPr="0031295A">
          <w:rPr>
            <w:rFonts w:ascii="Calibri" w:hAnsi="Calibri" w:cs="Arial"/>
          </w:rPr>
          <w:instrText xml:space="preserve"> ADDIN EN.CITE &lt;EndNote&gt;&lt;Cite&gt;&lt;Author&gt;Sadeh&lt;/Author&gt;&lt;Year&gt;2011&lt;/Year&gt;&lt;RecNum&gt;1607&lt;/RecNum&gt;&lt;DisplayText&gt;&lt;style face="superscript"&gt;7&lt;/style&gt;&lt;/DisplayText&gt;&lt;record&gt;&lt;rec-number&gt;1607&lt;/rec-number&gt;&lt;foreign-keys&gt;&lt;key app="EN" db-id="epd92a2z6tsxr1efxw5pv0srfp25txeazx2e" timestamp="0"&gt;1607&lt;/key&gt;&lt;/foreign-keys&gt;&lt;ref-type name="Journal Article"&gt;17&lt;/ref-type&gt;&lt;contributors&gt;&lt;authors&gt;&lt;author&gt;Sadeh, B.&lt;/author&gt;&lt;author&gt;Pitcher, D.&lt;/author&gt;&lt;author&gt;Brandman, T.&lt;/author&gt;&lt;author&gt;Eisen, A.&lt;/author&gt;&lt;author&gt;Thaler, A.&lt;/author&gt;&lt;author&gt;Yovel, G.&lt;/author&gt;&lt;/authors&gt;&lt;/contributors&gt;&lt;auth-address&gt;Department of Psychology, Tel-Aviv University, Tel-Aviv 69978, Israel. boazsadeh@gmail.com&lt;/auth-address&gt;&lt;titles&gt;&lt;title&gt;Stimulation of category-selective brain areas modulates ERP to their preferred categories&lt;/title&gt;&lt;secondary-title&gt;Curr Biol&lt;/secondary-title&gt;&lt;/titles&gt;&lt;pages&gt;1894-9&lt;/pages&gt;&lt;volume&gt;21&lt;/volume&gt;&lt;number&gt;22&lt;/number&gt;&lt;edition&gt;2011/11/01&lt;/edition&gt;&lt;keywords&gt;&lt;keyword&gt;Adult&lt;/keyword&gt;&lt;keyword&gt;Electroencephalography&lt;/keyword&gt;&lt;keyword&gt;Evoked Potentials&lt;/keyword&gt;&lt;keyword&gt;Face&lt;/keyword&gt;&lt;keyword&gt;Female&lt;/keyword&gt;&lt;keyword&gt;Human Body&lt;/keyword&gt;&lt;keyword&gt;Humans&lt;/keyword&gt;&lt;keyword&gt;Magnetic Resonance Imaging&lt;/keyword&gt;&lt;keyword&gt;Male&lt;/keyword&gt;&lt;keyword&gt;Pattern Recognition, Visual&lt;/keyword&gt;&lt;keyword&gt;Photic Stimulation&lt;/keyword&gt;&lt;keyword&gt;Transcranial Magnetic Stimulation&lt;/keyword&gt;&lt;keyword&gt;Visual Cortex/ physiology&lt;/keyword&gt;&lt;keyword&gt;Visual Perception&lt;/keyword&gt;&lt;keyword&gt;Young Adult&lt;/keyword&gt;&lt;/keywords&gt;&lt;dates&gt;&lt;year&gt;2011&lt;/year&gt;&lt;pub-dates&gt;&lt;date&gt;Nov 22&lt;/date&gt;&lt;/pub-dates&gt;&lt;/dates&gt;&lt;isbn&gt;1879-0445 (Electronic)&amp;#xD;0960-9822 (Linking)&lt;/isbn&gt;&lt;accession-num&gt;22036183&lt;/accession-num&gt;&lt;urls&gt;&lt;/urls&gt;&lt;electronic-resource-num&gt;S0960-9822(11)01032-3 [pii]&amp;#xD;10.1016/j.cub.2011.09.030 [doi]&lt;/electronic-resource-num&gt;&lt;remote-database-provider&gt;Nlm&lt;/remote-database-provider&gt;&lt;language&gt;eng&lt;/language&gt;&lt;/record&gt;&lt;/Cite&gt;&lt;/EndNote&gt;</w:instrText>
        </w:r>
        <w:r w:rsidRPr="0031295A">
          <w:rPr>
            <w:rFonts w:ascii="Calibri" w:hAnsi="Calibri" w:cs="Arial"/>
          </w:rPr>
          <w:fldChar w:fldCharType="separate"/>
        </w:r>
        <w:r w:rsidRPr="0031295A">
          <w:rPr>
            <w:rFonts w:ascii="Calibri" w:hAnsi="Calibri" w:cs="Arial"/>
            <w:noProof/>
            <w:vertAlign w:val="superscript"/>
          </w:rPr>
          <w:t>7</w:t>
        </w:r>
        <w:r w:rsidRPr="0031295A">
          <w:rPr>
            <w:rFonts w:ascii="Calibri" w:hAnsi="Calibri" w:cs="Arial"/>
          </w:rPr>
          <w:fldChar w:fldCharType="end"/>
        </w:r>
      </w:hyperlink>
      <w:r w:rsidRPr="0031295A">
        <w:rPr>
          <w:rFonts w:ascii="Calibri" w:hAnsi="Calibri" w:cs="Arial"/>
        </w:rPr>
        <w:t xml:space="preserve">.   </w:t>
      </w:r>
    </w:p>
    <w:p w14:paraId="3EAB03D9" w14:textId="77777777" w:rsidR="00EE1F1A" w:rsidRPr="0031295A" w:rsidRDefault="00EE1F1A" w:rsidP="00B752F7">
      <w:pPr>
        <w:jc w:val="both"/>
        <w:rPr>
          <w:rFonts w:ascii="Calibri" w:hAnsi="Calibri" w:cs="Arial"/>
          <w:b/>
          <w:bCs/>
        </w:rPr>
      </w:pPr>
    </w:p>
    <w:p w14:paraId="41BF6051" w14:textId="77777777" w:rsidR="00EE1F1A" w:rsidRPr="0031295A" w:rsidRDefault="00EE1F1A" w:rsidP="00B752F7">
      <w:pPr>
        <w:jc w:val="both"/>
        <w:rPr>
          <w:rFonts w:ascii="Calibri" w:hAnsi="Calibri" w:cs="Arial"/>
          <w:b/>
          <w:bCs/>
        </w:rPr>
      </w:pPr>
      <w:r w:rsidRPr="0031295A">
        <w:rPr>
          <w:rFonts w:ascii="Calibri" w:hAnsi="Calibri" w:cs="Arial"/>
          <w:b/>
          <w:bCs/>
        </w:rPr>
        <w:t>Discussion</w:t>
      </w:r>
    </w:p>
    <w:p w14:paraId="65DEDE03" w14:textId="77777777" w:rsidR="00EE1F1A" w:rsidRPr="0031295A" w:rsidRDefault="00EE1F1A" w:rsidP="00B752F7">
      <w:pPr>
        <w:jc w:val="both"/>
        <w:rPr>
          <w:rFonts w:ascii="Calibri" w:hAnsi="Calibri" w:cs="Arial"/>
        </w:rPr>
      </w:pPr>
    </w:p>
    <w:p w14:paraId="31F80A15" w14:textId="5F731FB8" w:rsidR="00EE1F1A" w:rsidRPr="0031295A" w:rsidRDefault="00EE1F1A" w:rsidP="00B752F7">
      <w:pPr>
        <w:jc w:val="both"/>
        <w:rPr>
          <w:rFonts w:ascii="Calibri" w:hAnsi="Calibri" w:cs="Arial"/>
        </w:rPr>
      </w:pPr>
      <w:r w:rsidRPr="0031295A">
        <w:rPr>
          <w:rFonts w:ascii="Calibri" w:hAnsi="Calibri" w:cs="Arial"/>
        </w:rPr>
        <w:t>Having the unique ability to momentarily disrupt normal neuronal activity in selected cortical areas, in precise time points and with a relatively good spatial accuracy, TMS allows to causally link a stimulated brain area with a behavioral or a neurophysiological measure. In this paper we described a method for measuring EEG during concurrent TMS application, targeting functionally defined cortical areas</w:t>
      </w:r>
      <w:r w:rsidRPr="0031295A">
        <w:rPr>
          <w:rStyle w:val="FootnoteReference"/>
          <w:rFonts w:ascii="Calibri" w:hAnsi="Calibri"/>
        </w:rPr>
        <w:footnoteReference w:id="1"/>
      </w:r>
      <w:r w:rsidRPr="0031295A">
        <w:rPr>
          <w:rFonts w:ascii="Calibri" w:hAnsi="Calibri" w:cs="Arial"/>
        </w:rPr>
        <w:t xml:space="preserve">, and applying an analysis that enables a reliable measuring of ERP responses. We gave an example from the literature in which TMS was used in combination with EEG and fMRI to ask whether given </w:t>
      </w:r>
      <w:r w:rsidR="00204281" w:rsidRPr="0031295A">
        <w:rPr>
          <w:rFonts w:ascii="Calibri" w:hAnsi="Calibri" w:cs="Arial"/>
        </w:rPr>
        <w:t>fMRI-defined brain areas (i.e</w:t>
      </w:r>
      <w:r w:rsidRPr="0031295A">
        <w:rPr>
          <w:rFonts w:ascii="Calibri" w:hAnsi="Calibri" w:cs="Arial"/>
        </w:rPr>
        <w:t>. OFA and EBA) are causally associated with ERP responses to t</w:t>
      </w:r>
      <w:r w:rsidR="00204281" w:rsidRPr="0031295A">
        <w:rPr>
          <w:rFonts w:ascii="Calibri" w:hAnsi="Calibri" w:cs="Arial"/>
        </w:rPr>
        <w:t>heir preferred stimuli (i.e</w:t>
      </w:r>
      <w:r w:rsidRPr="0031295A">
        <w:rPr>
          <w:rFonts w:ascii="Calibri" w:hAnsi="Calibri" w:cs="Arial"/>
        </w:rPr>
        <w:t xml:space="preserve">. faces and bodies). </w:t>
      </w:r>
    </w:p>
    <w:p w14:paraId="13A79E2D" w14:textId="77777777" w:rsidR="00EE1F1A" w:rsidRPr="0031295A" w:rsidRDefault="00EE1F1A" w:rsidP="00B752F7">
      <w:pPr>
        <w:jc w:val="both"/>
        <w:rPr>
          <w:rFonts w:ascii="Calibri" w:hAnsi="Calibri" w:cs="Arial"/>
        </w:rPr>
      </w:pPr>
      <w:r w:rsidRPr="0031295A">
        <w:rPr>
          <w:rFonts w:ascii="Calibri" w:hAnsi="Calibri" w:cs="Arial"/>
        </w:rPr>
        <w:t xml:space="preserve"> </w:t>
      </w:r>
    </w:p>
    <w:p w14:paraId="206BCFF5" w14:textId="0134A8A2" w:rsidR="00EE1F1A" w:rsidRPr="0031295A" w:rsidRDefault="00EE1F1A" w:rsidP="00B752F7">
      <w:pPr>
        <w:jc w:val="both"/>
        <w:rPr>
          <w:rFonts w:ascii="Calibri" w:hAnsi="Calibri" w:cs="Arial"/>
        </w:rPr>
      </w:pPr>
      <w:r w:rsidRPr="0031295A">
        <w:rPr>
          <w:rFonts w:ascii="Calibri" w:hAnsi="Calibri" w:cs="Arial"/>
        </w:rPr>
        <w:t xml:space="preserve">The subtraction technique described, which was validated </w:t>
      </w:r>
      <w:hyperlink w:anchor="_ENREF_19" w:tooltip="Thut, 2005 #1821" w:history="1">
        <w:r w:rsidR="008D2F5A" w:rsidRPr="0031295A">
          <w:rPr>
            <w:rFonts w:ascii="Calibri" w:hAnsi="Calibri" w:cs="Arial"/>
          </w:rPr>
          <w:fldChar w:fldCharType="begin">
            <w:fldData xml:space="preserve">PEVuZE5vdGU+PENpdGU+PEF1dGhvcj5UaHV0PC9BdXRob3I+PFllYXI+MjAwNTwvWWVhcj48UmVj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==
</w:fldData>
          </w:fldChar>
        </w:r>
        <w:r w:rsidR="008D2F5A" w:rsidRPr="0031295A">
          <w:rPr>
            <w:rFonts w:ascii="Calibri" w:hAnsi="Calibri" w:cs="Arial"/>
          </w:rPr>
          <w:instrText xml:space="preserve"> ADDIN EN.CITE </w:instrText>
        </w:r>
        <w:r w:rsidR="008D2F5A" w:rsidRPr="0031295A">
          <w:rPr>
            <w:rFonts w:ascii="Calibri" w:hAnsi="Calibri" w:cs="Arial"/>
          </w:rPr>
          <w:fldChar w:fldCharType="begin">
            <w:fldData xml:space="preserve">PEVuZE5vdGU+PENpdGU+PEF1dGhvcj5UaHV0PC9BdXRob3I+PFllYXI+MjAwNTwvWWVhcj48UmVj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==
</w:fldData>
          </w:fldChar>
        </w:r>
        <w:r w:rsidR="008D2F5A" w:rsidRPr="0031295A">
          <w:rPr>
            <w:rFonts w:ascii="Calibri" w:hAnsi="Calibri" w:cs="Arial"/>
          </w:rPr>
          <w:instrText xml:space="preserve"> ADDIN EN.CITE.DATA </w:instrText>
        </w:r>
        <w:r w:rsidR="008D2F5A" w:rsidRPr="0031295A">
          <w:rPr>
            <w:rFonts w:ascii="Calibri" w:hAnsi="Calibri" w:cs="Arial"/>
          </w:rPr>
        </w:r>
        <w:r w:rsidR="008D2F5A" w:rsidRPr="0031295A">
          <w:rPr>
            <w:rFonts w:ascii="Calibri" w:hAnsi="Calibri" w:cs="Arial"/>
          </w:rPr>
          <w:fldChar w:fldCharType="end"/>
        </w:r>
        <w:r w:rsidR="008D2F5A" w:rsidRPr="0031295A">
          <w:rPr>
            <w:rFonts w:ascii="Calibri" w:hAnsi="Calibri" w:cs="Arial"/>
          </w:rPr>
        </w:r>
        <w:r w:rsidR="008D2F5A" w:rsidRPr="0031295A">
          <w:rPr>
            <w:rFonts w:ascii="Calibri" w:hAnsi="Calibri" w:cs="Arial"/>
          </w:rPr>
          <w:fldChar w:fldCharType="separate"/>
        </w:r>
        <w:r w:rsidR="008D2F5A" w:rsidRPr="0031295A">
          <w:rPr>
            <w:rFonts w:ascii="Calibri" w:hAnsi="Calibri" w:cs="Arial"/>
            <w:noProof/>
            <w:vertAlign w:val="superscript"/>
          </w:rPr>
          <w:t>19</w:t>
        </w:r>
        <w:r w:rsidR="008D2F5A" w:rsidRPr="0031295A">
          <w:rPr>
            <w:rFonts w:ascii="Calibri" w:hAnsi="Calibri" w:cs="Arial"/>
          </w:rPr>
          <w:fldChar w:fldCharType="end"/>
        </w:r>
      </w:hyperlink>
      <w:r w:rsidRPr="0031295A">
        <w:rPr>
          <w:rFonts w:ascii="Calibri" w:hAnsi="Calibri" w:cs="Arial"/>
        </w:rPr>
        <w:t xml:space="preserve"> and applied in several studies </w:t>
      </w:r>
      <w:r w:rsidRPr="0031295A">
        <w:rPr>
          <w:rFonts w:ascii="Calibri" w:hAnsi="Calibri" w:cs="Arial"/>
        </w:rPr>
        <w:fldChar w:fldCharType="begin">
          <w:fldData xml:space="preserve">PEVuZE5vdGU+PENpdGU+PEF1dGhvcj5GdWdnZXR0YTwvQXV0aG9yPjxZZWFyPjIwMDY8L1llYXI+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==
</w:fldData>
        </w:fldChar>
      </w:r>
      <w:r w:rsidR="00661033" w:rsidRPr="0031295A">
        <w:rPr>
          <w:rFonts w:ascii="Calibri" w:hAnsi="Calibri" w:cs="Arial"/>
        </w:rPr>
        <w:instrText xml:space="preserve"> ADDIN EN.CITE </w:instrText>
      </w:r>
      <w:r w:rsidR="00661033" w:rsidRPr="0031295A">
        <w:rPr>
          <w:rFonts w:ascii="Calibri" w:hAnsi="Calibri" w:cs="Arial"/>
        </w:rPr>
        <w:fldChar w:fldCharType="begin">
          <w:fldData xml:space="preserve">PEVuZE5vdGU+PENpdGU+PEF1dGhvcj5GdWdnZXR0YTwvQXV0aG9yPjxZZWFyPjIwMDY8L1llYXI+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==
</w:fldData>
        </w:fldChar>
      </w:r>
      <w:r w:rsidR="00661033" w:rsidRPr="0031295A">
        <w:rPr>
          <w:rFonts w:ascii="Calibri" w:hAnsi="Calibri" w:cs="Arial"/>
        </w:rPr>
        <w:instrText xml:space="preserve"> ADDIN EN.CITE.DATA </w:instrText>
      </w:r>
      <w:r w:rsidR="00661033" w:rsidRPr="0031295A">
        <w:rPr>
          <w:rFonts w:ascii="Calibri" w:hAnsi="Calibri" w:cs="Arial"/>
        </w:rPr>
      </w:r>
      <w:r w:rsidR="00661033" w:rsidRPr="0031295A">
        <w:rPr>
          <w:rFonts w:ascii="Calibri" w:hAnsi="Calibri" w:cs="Arial"/>
        </w:rPr>
        <w:fldChar w:fldCharType="end"/>
      </w:r>
      <w:r w:rsidRPr="0031295A">
        <w:rPr>
          <w:rFonts w:ascii="Calibri" w:hAnsi="Calibri" w:cs="Arial"/>
        </w:rPr>
      </w:r>
      <w:r w:rsidRPr="0031295A">
        <w:rPr>
          <w:rFonts w:ascii="Calibri" w:hAnsi="Calibri" w:cs="Arial"/>
        </w:rPr>
        <w:fldChar w:fldCharType="separate"/>
      </w:r>
      <w:hyperlink w:anchor="_ENREF_7" w:tooltip="Sadeh, 2011 #1607" w:history="1">
        <w:r w:rsidR="008D2F5A" w:rsidRPr="0031295A">
          <w:rPr>
            <w:rFonts w:ascii="Calibri" w:hAnsi="Calibri" w:cs="Arial"/>
            <w:noProof/>
            <w:vertAlign w:val="superscript"/>
          </w:rPr>
          <w:t>7</w:t>
        </w:r>
      </w:hyperlink>
      <w:r w:rsidR="00661033" w:rsidRPr="0031295A">
        <w:rPr>
          <w:rFonts w:ascii="Calibri" w:hAnsi="Calibri" w:cs="Arial"/>
          <w:noProof/>
          <w:vertAlign w:val="superscript"/>
        </w:rPr>
        <w:t>,</w:t>
      </w:r>
      <w:hyperlink w:anchor="_ENREF_26" w:tooltip="Fuggetta, 2006 #1261" w:history="1">
        <w:r w:rsidR="008D2F5A" w:rsidRPr="0031295A">
          <w:rPr>
            <w:rFonts w:ascii="Calibri" w:hAnsi="Calibri" w:cs="Arial"/>
            <w:noProof/>
            <w:vertAlign w:val="superscript"/>
          </w:rPr>
          <w:t>26</w:t>
        </w:r>
      </w:hyperlink>
      <w:r w:rsidR="00661033" w:rsidRPr="0031295A">
        <w:rPr>
          <w:rFonts w:ascii="Calibri" w:hAnsi="Calibri" w:cs="Arial"/>
          <w:noProof/>
          <w:vertAlign w:val="superscript"/>
        </w:rPr>
        <w:t>,</w:t>
      </w:r>
      <w:hyperlink w:anchor="_ENREF_27" w:tooltip="Reichenbach, 2011 #1815" w:history="1">
        <w:r w:rsidR="008D2F5A" w:rsidRPr="0031295A">
          <w:rPr>
            <w:rFonts w:ascii="Calibri" w:hAnsi="Calibri" w:cs="Arial"/>
            <w:noProof/>
            <w:vertAlign w:val="superscript"/>
          </w:rPr>
          <w:t>27</w:t>
        </w:r>
      </w:hyperlink>
      <w:r w:rsidRPr="0031295A">
        <w:rPr>
          <w:rFonts w:ascii="Calibri" w:hAnsi="Calibri" w:cs="Arial"/>
        </w:rPr>
        <w:fldChar w:fldCharType="end"/>
      </w:r>
      <w:r w:rsidRPr="0031295A">
        <w:rPr>
          <w:rFonts w:ascii="Calibri" w:hAnsi="Calibri" w:cs="Arial"/>
        </w:rPr>
        <w:t xml:space="preserve">, has several noteworthy advantages: it allows elimination of the residual long-lasting TMS artifact covering the time-window of most significant ERP components; it equally eliminates the artifact components from muscular, mechanical (electrical interference to the electrodes) and non-desired cortical (e.g. auditory) origins; and it is robust and reliable even in electrodes lying </w:t>
      </w:r>
      <w:r w:rsidRPr="0031295A">
        <w:rPr>
          <w:rFonts w:ascii="Calibri" w:hAnsi="Calibri" w:cs="Arial"/>
        </w:rPr>
        <w:lastRenderedPageBreak/>
        <w:t xml:space="preserve">directly under or in proximity to the coil. </w:t>
      </w:r>
      <w:r w:rsidR="00896768" w:rsidRPr="0031295A">
        <w:rPr>
          <w:rFonts w:ascii="Calibri" w:hAnsi="Calibri" w:cs="Arial"/>
        </w:rPr>
        <w:t xml:space="preserve">Note that line noise can </w:t>
      </w:r>
      <w:r w:rsidR="00E22D1A" w:rsidRPr="0031295A">
        <w:rPr>
          <w:rFonts w:ascii="Calibri" w:hAnsi="Calibri" w:cs="Arial"/>
        </w:rPr>
        <w:t>also be</w:t>
      </w:r>
      <w:r w:rsidR="00896768" w:rsidRPr="0031295A">
        <w:rPr>
          <w:rFonts w:ascii="Calibri" w:hAnsi="Calibri" w:cs="Arial"/>
        </w:rPr>
        <w:t xml:space="preserve"> pronounced in these electrodes, in addition to the enhanced amplitude TMS pulse artifact, since the coil might be touching or lying in close proximity to the electrode or the wires. The technique demonstrated here enables the extraction of ERPs at these electrode sites as well. </w:t>
      </w:r>
      <w:r w:rsidR="007963E9" w:rsidRPr="0031295A">
        <w:rPr>
          <w:rFonts w:ascii="Calibri" w:hAnsi="Calibri" w:cs="Arial"/>
        </w:rPr>
        <w:t xml:space="preserve">This is of primary importance since very often the evoked responses of interest originate in or near the stimulated cortical area. </w:t>
      </w:r>
      <w:r w:rsidR="00834AB9" w:rsidRPr="0031295A">
        <w:rPr>
          <w:rFonts w:ascii="Calibri" w:hAnsi="Calibri" w:cs="Arial"/>
        </w:rPr>
        <w:t>Furthermore</w:t>
      </w:r>
      <w:r w:rsidR="007963E9" w:rsidRPr="0031295A">
        <w:rPr>
          <w:rFonts w:ascii="Calibri" w:hAnsi="Calibri" w:cs="Arial"/>
        </w:rPr>
        <w:t>, recover</w:t>
      </w:r>
      <w:r w:rsidR="004B5A24" w:rsidRPr="0031295A">
        <w:rPr>
          <w:rFonts w:ascii="Calibri" w:hAnsi="Calibri" w:cs="Arial"/>
        </w:rPr>
        <w:t>ing</w:t>
      </w:r>
      <w:r w:rsidR="007963E9" w:rsidRPr="0031295A">
        <w:rPr>
          <w:rFonts w:ascii="Calibri" w:hAnsi="Calibri" w:cs="Arial"/>
        </w:rPr>
        <w:t xml:space="preserve"> signals from the entire scalp is necessary in cases where source </w:t>
      </w:r>
      <w:r w:rsidR="001B1B44" w:rsidRPr="0031295A">
        <w:rPr>
          <w:rFonts w:ascii="Calibri" w:hAnsi="Calibri" w:cs="Arial"/>
        </w:rPr>
        <w:t>reconstruction</w:t>
      </w:r>
      <w:r w:rsidR="007963E9" w:rsidRPr="0031295A">
        <w:rPr>
          <w:rFonts w:ascii="Calibri" w:hAnsi="Calibri" w:cs="Arial"/>
        </w:rPr>
        <w:t xml:space="preserve"> algorithms are desired. </w:t>
      </w:r>
    </w:p>
    <w:p w14:paraId="6315B8E7" w14:textId="77777777" w:rsidR="00EE1F1A" w:rsidRPr="0031295A" w:rsidRDefault="00EE1F1A" w:rsidP="00B752F7">
      <w:pPr>
        <w:jc w:val="both"/>
        <w:rPr>
          <w:rFonts w:ascii="Calibri" w:hAnsi="Calibri" w:cs="Arial"/>
        </w:rPr>
      </w:pPr>
    </w:p>
    <w:p w14:paraId="53635A05" w14:textId="77777777" w:rsidR="00EE1F1A" w:rsidRPr="0031295A" w:rsidRDefault="00EE1F1A" w:rsidP="00B752F7">
      <w:pPr>
        <w:jc w:val="both"/>
        <w:rPr>
          <w:rFonts w:ascii="Calibri" w:hAnsi="Calibri" w:cs="Arial"/>
        </w:rPr>
      </w:pPr>
      <w:r w:rsidRPr="0031295A">
        <w:rPr>
          <w:rFonts w:ascii="Calibri" w:hAnsi="Calibri" w:cs="Arial"/>
        </w:rPr>
        <w:t>The combination of research tools such as TMS, EEG and fMRI, each putting forward different aspects of neural activity and attacking similar questions from different angles, is a promising move forward in the research of human cognition and brain function. It can be expected that TMS will be increasingly used in combination with EEG to causally associate cognitive or behavioral functions to electrical activity, and to further explore currently developing fields such as synchronization, brain oscillations and connectivity, in high temporal and spatial resolution.</w:t>
      </w:r>
    </w:p>
    <w:p w14:paraId="2581656F" w14:textId="77777777" w:rsidR="00EE1F1A" w:rsidRPr="0031295A" w:rsidRDefault="00EE1F1A" w:rsidP="00B752F7">
      <w:pPr>
        <w:jc w:val="both"/>
        <w:rPr>
          <w:rFonts w:ascii="Calibri" w:hAnsi="Calibri" w:cs="Arial"/>
          <w:b/>
          <w:bCs/>
        </w:rPr>
      </w:pPr>
    </w:p>
    <w:p w14:paraId="701D1136" w14:textId="77777777" w:rsidR="00EE1F1A" w:rsidRPr="0031295A" w:rsidRDefault="00EE1F1A" w:rsidP="00B752F7">
      <w:pPr>
        <w:jc w:val="both"/>
        <w:rPr>
          <w:rFonts w:ascii="Calibri" w:hAnsi="Calibri" w:cs="Arial"/>
          <w:b/>
          <w:bCs/>
        </w:rPr>
      </w:pPr>
    </w:p>
    <w:p w14:paraId="262A462C" w14:textId="77777777" w:rsidR="00EE1F1A" w:rsidRPr="0031295A" w:rsidRDefault="00EE1F1A" w:rsidP="00B752F7">
      <w:pPr>
        <w:jc w:val="both"/>
        <w:rPr>
          <w:rFonts w:ascii="Calibri" w:hAnsi="Calibri" w:cs="Arial"/>
          <w:b/>
          <w:bCs/>
        </w:rPr>
      </w:pPr>
      <w:r w:rsidRPr="0031295A">
        <w:rPr>
          <w:rFonts w:ascii="Calibri" w:hAnsi="Calibri" w:cs="Arial"/>
          <w:b/>
          <w:bCs/>
        </w:rPr>
        <w:t>Acknowledgments</w:t>
      </w:r>
    </w:p>
    <w:p w14:paraId="3A8AD1E7" w14:textId="77777777" w:rsidR="00365279" w:rsidRPr="0031295A" w:rsidRDefault="00365279" w:rsidP="00B752F7">
      <w:pPr>
        <w:jc w:val="both"/>
        <w:rPr>
          <w:rFonts w:ascii="Calibri" w:hAnsi="Calibri" w:cs="Arial"/>
        </w:rPr>
      </w:pPr>
    </w:p>
    <w:p w14:paraId="187F0A78" w14:textId="13315AB1" w:rsidR="00365279" w:rsidRPr="0031295A" w:rsidRDefault="004E1944" w:rsidP="00B752F7">
      <w:pPr>
        <w:jc w:val="both"/>
        <w:rPr>
          <w:rFonts w:ascii="Calibri" w:hAnsi="Calibri" w:cs="Arial"/>
        </w:rPr>
      </w:pPr>
      <w:r w:rsidRPr="0031295A">
        <w:rPr>
          <w:rFonts w:ascii="Calibri" w:hAnsi="Calibri" w:cs="Arial"/>
        </w:rPr>
        <w:t xml:space="preserve">This research was funded by a fellowship from the </w:t>
      </w:r>
      <w:proofErr w:type="spellStart"/>
      <w:r w:rsidRPr="0031295A">
        <w:rPr>
          <w:rFonts w:ascii="Calibri" w:hAnsi="Calibri" w:cs="Arial"/>
        </w:rPr>
        <w:t>Levie-Edersheim-Gitter</w:t>
      </w:r>
      <w:proofErr w:type="spellEnd"/>
      <w:r w:rsidRPr="0031295A">
        <w:rPr>
          <w:rFonts w:ascii="Calibri" w:hAnsi="Calibri" w:cs="Arial"/>
        </w:rPr>
        <w:t xml:space="preserve"> Institute for Brain Mapping to B.S, a grant from the </w:t>
      </w:r>
      <w:proofErr w:type="spellStart"/>
      <w:r w:rsidRPr="0031295A">
        <w:rPr>
          <w:rFonts w:ascii="Calibri" w:hAnsi="Calibri" w:cs="Arial"/>
        </w:rPr>
        <w:t>Wolfson</w:t>
      </w:r>
      <w:proofErr w:type="spellEnd"/>
      <w:r w:rsidRPr="0031295A">
        <w:rPr>
          <w:rFonts w:ascii="Calibri" w:hAnsi="Calibri" w:cs="Arial"/>
        </w:rPr>
        <w:t xml:space="preserve"> Foundation; grants 65/08 and 1657/08 from the Israeli Science Foundation and a travel grant from the British Council Researcher Exchange </w:t>
      </w:r>
      <w:proofErr w:type="spellStart"/>
      <w:r w:rsidRPr="0031295A">
        <w:rPr>
          <w:rFonts w:ascii="Calibri" w:hAnsi="Calibri" w:cs="Arial"/>
        </w:rPr>
        <w:t>Programme</w:t>
      </w:r>
      <w:proofErr w:type="spellEnd"/>
      <w:r w:rsidRPr="0031295A">
        <w:rPr>
          <w:rFonts w:ascii="Calibri" w:hAnsi="Calibri" w:cs="Arial"/>
        </w:rPr>
        <w:t xml:space="preserve"> to G.Y. </w:t>
      </w:r>
    </w:p>
    <w:p w14:paraId="602BFD1C" w14:textId="77777777" w:rsidR="004E1944" w:rsidRPr="0031295A" w:rsidRDefault="004E1944" w:rsidP="00B752F7">
      <w:pPr>
        <w:jc w:val="both"/>
        <w:rPr>
          <w:rFonts w:ascii="Calibri" w:hAnsi="Calibri" w:cs="Arial"/>
        </w:rPr>
      </w:pPr>
    </w:p>
    <w:p w14:paraId="557EB13E" w14:textId="1E7AE34D" w:rsidR="00EE1F1A" w:rsidRPr="0031295A" w:rsidRDefault="009704C8" w:rsidP="00B752F7">
      <w:pPr>
        <w:jc w:val="both"/>
        <w:rPr>
          <w:rFonts w:ascii="Calibri" w:hAnsi="Calibri" w:cs="Arial"/>
          <w:b/>
          <w:bCs/>
        </w:rPr>
      </w:pPr>
      <w:r>
        <w:rPr>
          <w:rFonts w:ascii="Calibri" w:hAnsi="Calibri" w:cs="Arial"/>
          <w:b/>
          <w:bCs/>
        </w:rPr>
        <w:t>Disclosure</w:t>
      </w:r>
    </w:p>
    <w:p w14:paraId="786270FC" w14:textId="77777777" w:rsidR="00EE1F1A" w:rsidRPr="0031295A" w:rsidRDefault="00EE1F1A" w:rsidP="00B752F7">
      <w:pPr>
        <w:jc w:val="both"/>
        <w:rPr>
          <w:rFonts w:ascii="Calibri" w:hAnsi="Calibri" w:cs="Arial"/>
        </w:rPr>
      </w:pPr>
      <w:r w:rsidRPr="0031295A">
        <w:rPr>
          <w:rFonts w:ascii="Calibri" w:hAnsi="Calibri" w:cs="Arial"/>
        </w:rPr>
        <w:t xml:space="preserve">The authors declare that they have no competing financial interests. </w:t>
      </w:r>
    </w:p>
    <w:p w14:paraId="73956F1A" w14:textId="77777777" w:rsidR="00EE1F1A" w:rsidRPr="0031295A" w:rsidRDefault="00EE1F1A" w:rsidP="00B752F7">
      <w:pPr>
        <w:jc w:val="both"/>
        <w:rPr>
          <w:rFonts w:ascii="Calibri" w:hAnsi="Calibri" w:cs="Arial"/>
        </w:rPr>
      </w:pPr>
    </w:p>
    <w:p w14:paraId="3713E6AE" w14:textId="77777777" w:rsidR="00EE1F1A" w:rsidRPr="0031295A" w:rsidRDefault="00EE1F1A" w:rsidP="00B752F7">
      <w:pPr>
        <w:jc w:val="both"/>
        <w:rPr>
          <w:rFonts w:ascii="Calibri" w:hAnsi="Calibri" w:cs="Arial"/>
        </w:rPr>
      </w:pPr>
      <w:r w:rsidRPr="0031295A">
        <w:rPr>
          <w:rFonts w:ascii="Calibri" w:hAnsi="Calibri" w:cs="Arial"/>
        </w:rPr>
        <w:t xml:space="preserve">   </w:t>
      </w:r>
    </w:p>
    <w:p w14:paraId="11856925" w14:textId="77777777" w:rsidR="00EE1F1A" w:rsidRPr="0031295A" w:rsidRDefault="00EE1F1A" w:rsidP="00B752F7">
      <w:pPr>
        <w:jc w:val="both"/>
        <w:rPr>
          <w:rFonts w:ascii="Calibri" w:hAnsi="Calibri" w:cs="Arial"/>
          <w:b/>
          <w:bCs/>
        </w:rPr>
      </w:pPr>
    </w:p>
    <w:p w14:paraId="461F724E" w14:textId="77777777" w:rsidR="00EE1F1A" w:rsidRPr="0031295A" w:rsidRDefault="00EE1F1A" w:rsidP="00B752F7">
      <w:pPr>
        <w:jc w:val="both"/>
        <w:rPr>
          <w:rFonts w:ascii="Calibri" w:hAnsi="Calibri" w:cs="Arial"/>
          <w:b/>
          <w:bCs/>
        </w:rPr>
      </w:pPr>
    </w:p>
    <w:p w14:paraId="7DC66A19" w14:textId="77777777" w:rsidR="009704C8" w:rsidRDefault="009704C8">
      <w:pPr>
        <w:rPr>
          <w:rFonts w:ascii="Calibri" w:hAnsi="Calibri" w:cs="Arial"/>
          <w:b/>
          <w:bCs/>
        </w:rPr>
      </w:pPr>
      <w:r>
        <w:rPr>
          <w:rFonts w:ascii="Calibri" w:hAnsi="Calibri" w:cs="Arial"/>
          <w:b/>
          <w:bCs/>
        </w:rPr>
        <w:br w:type="page"/>
      </w:r>
    </w:p>
    <w:p w14:paraId="6962EA64" w14:textId="3835FB7F" w:rsidR="00EE1F1A" w:rsidRPr="009704C8" w:rsidRDefault="00EE1F1A" w:rsidP="00B752F7">
      <w:pPr>
        <w:jc w:val="both"/>
        <w:rPr>
          <w:rFonts w:ascii="Calibri" w:hAnsi="Calibri" w:cs="Arial"/>
          <w:b/>
          <w:bCs/>
        </w:rPr>
      </w:pPr>
      <w:r w:rsidRPr="0031295A">
        <w:rPr>
          <w:rFonts w:ascii="Calibri" w:hAnsi="Calibri" w:cs="Arial"/>
          <w:b/>
          <w:bCs/>
        </w:rPr>
        <w:lastRenderedPageBreak/>
        <w:t>References</w:t>
      </w:r>
    </w:p>
    <w:p w14:paraId="12C6EE20" w14:textId="77777777" w:rsidR="00EE1F1A" w:rsidRPr="0031295A" w:rsidRDefault="00EE1F1A" w:rsidP="00B752F7">
      <w:pPr>
        <w:jc w:val="both"/>
        <w:rPr>
          <w:rFonts w:ascii="Calibri" w:hAnsi="Calibri" w:cs="Arial"/>
        </w:rPr>
      </w:pPr>
    </w:p>
    <w:p w14:paraId="74062DE9" w14:textId="77777777" w:rsidR="008D2F5A" w:rsidRPr="0031295A" w:rsidRDefault="00EE1F1A" w:rsidP="00B752F7">
      <w:pPr>
        <w:pStyle w:val="EndNoteBibliography"/>
        <w:ind w:left="720" w:hanging="720"/>
        <w:rPr>
          <w:noProof/>
        </w:rPr>
      </w:pPr>
      <w:r w:rsidRPr="0031295A">
        <w:rPr>
          <w:rFonts w:ascii="Calibri" w:hAnsi="Calibri" w:cs="Arial"/>
        </w:rPr>
        <w:fldChar w:fldCharType="begin"/>
      </w:r>
      <w:r w:rsidRPr="0031295A">
        <w:rPr>
          <w:rFonts w:ascii="Calibri" w:hAnsi="Calibri" w:cs="Arial"/>
        </w:rPr>
        <w:instrText xml:space="preserve"> ADDIN EN.REFLIST </w:instrText>
      </w:r>
      <w:r w:rsidRPr="0031295A">
        <w:rPr>
          <w:rFonts w:ascii="Calibri" w:hAnsi="Calibri" w:cs="Arial"/>
        </w:rPr>
        <w:fldChar w:fldCharType="separate"/>
      </w:r>
      <w:bookmarkStart w:id="1" w:name="_ENREF_1"/>
      <w:r w:rsidR="008D2F5A" w:rsidRPr="0031295A">
        <w:rPr>
          <w:noProof/>
        </w:rPr>
        <w:t>1</w:t>
      </w:r>
      <w:r w:rsidR="008D2F5A" w:rsidRPr="0031295A">
        <w:rPr>
          <w:noProof/>
        </w:rPr>
        <w:tab/>
        <w:t xml:space="preserve">Pascual-Leone, A., Walsh, V. &amp; Rothwell, J. Transcranial magnetic stimulation in cognitive neuroscience--virtual lesion, chronometry, and functional connectivity. </w:t>
      </w:r>
      <w:r w:rsidR="008D2F5A" w:rsidRPr="0031295A">
        <w:rPr>
          <w:i/>
          <w:noProof/>
        </w:rPr>
        <w:t>Curr Opin Neurobiol</w:t>
      </w:r>
      <w:r w:rsidR="008D2F5A" w:rsidRPr="0031295A">
        <w:rPr>
          <w:noProof/>
        </w:rPr>
        <w:t xml:space="preserve"> </w:t>
      </w:r>
      <w:r w:rsidR="008D2F5A" w:rsidRPr="0031295A">
        <w:rPr>
          <w:b/>
          <w:noProof/>
        </w:rPr>
        <w:t>10</w:t>
      </w:r>
      <w:r w:rsidR="008D2F5A" w:rsidRPr="0031295A">
        <w:rPr>
          <w:noProof/>
        </w:rPr>
        <w:t>, 232-237, doi:S0959-4388(00)00081-7 [pii] (2000).</w:t>
      </w:r>
      <w:bookmarkEnd w:id="1"/>
    </w:p>
    <w:p w14:paraId="5BC77132" w14:textId="77777777" w:rsidR="008D2F5A" w:rsidRPr="0031295A" w:rsidRDefault="008D2F5A" w:rsidP="00B752F7">
      <w:pPr>
        <w:pStyle w:val="EndNoteBibliography"/>
        <w:ind w:left="720" w:hanging="720"/>
        <w:rPr>
          <w:noProof/>
        </w:rPr>
      </w:pPr>
      <w:bookmarkStart w:id="2" w:name="_ENREF_2"/>
      <w:r w:rsidRPr="0031295A">
        <w:rPr>
          <w:noProof/>
        </w:rPr>
        <w:t>2</w:t>
      </w:r>
      <w:r w:rsidRPr="0031295A">
        <w:rPr>
          <w:noProof/>
        </w:rPr>
        <w:tab/>
        <w:t xml:space="preserve">Taylor, P. C., Walsh, V. &amp; Eimer, M. Combining TMS and EEG to study cognitive function and cortico-cortico interactions. </w:t>
      </w:r>
      <w:r w:rsidRPr="0031295A">
        <w:rPr>
          <w:i/>
          <w:noProof/>
        </w:rPr>
        <w:t>Behav Brain Res</w:t>
      </w:r>
      <w:r w:rsidRPr="0031295A">
        <w:rPr>
          <w:noProof/>
        </w:rPr>
        <w:t xml:space="preserve"> </w:t>
      </w:r>
      <w:r w:rsidRPr="0031295A">
        <w:rPr>
          <w:b/>
          <w:noProof/>
        </w:rPr>
        <w:t>191</w:t>
      </w:r>
      <w:r w:rsidRPr="0031295A">
        <w:rPr>
          <w:noProof/>
        </w:rPr>
        <w:t>, 141-147, doi:S0166-4328(08)00178-2 [pii]</w:t>
      </w:r>
    </w:p>
    <w:p w14:paraId="16BBC40D" w14:textId="77777777" w:rsidR="008D2F5A" w:rsidRPr="0031295A" w:rsidRDefault="008D2F5A" w:rsidP="00B752F7">
      <w:pPr>
        <w:pStyle w:val="EndNoteBibliography"/>
        <w:ind w:left="720" w:hanging="720"/>
        <w:rPr>
          <w:noProof/>
        </w:rPr>
      </w:pPr>
      <w:r w:rsidRPr="0031295A">
        <w:rPr>
          <w:noProof/>
        </w:rPr>
        <w:t>10.1016/j.bbr.2008.03.033 [doi] (2008).</w:t>
      </w:r>
      <w:bookmarkEnd w:id="2"/>
    </w:p>
    <w:p w14:paraId="2848C70C" w14:textId="77777777" w:rsidR="008D2F5A" w:rsidRPr="0031295A" w:rsidRDefault="008D2F5A" w:rsidP="00B752F7">
      <w:pPr>
        <w:pStyle w:val="EndNoteBibliography"/>
        <w:ind w:left="720" w:hanging="720"/>
        <w:rPr>
          <w:noProof/>
        </w:rPr>
      </w:pPr>
      <w:bookmarkStart w:id="3" w:name="_ENREF_3"/>
      <w:r w:rsidRPr="0031295A">
        <w:rPr>
          <w:noProof/>
        </w:rPr>
        <w:t>3</w:t>
      </w:r>
      <w:r w:rsidRPr="0031295A">
        <w:rPr>
          <w:noProof/>
        </w:rPr>
        <w:tab/>
        <w:t xml:space="preserve">Dugue, L., Marque, P. &amp; VanRullen, R. The Phase of Ongoing Oscillations Mediates the Causal Relation between Brain Excitation and Visual Perception. </w:t>
      </w:r>
      <w:r w:rsidRPr="0031295A">
        <w:rPr>
          <w:i/>
          <w:noProof/>
        </w:rPr>
        <w:t>Journal of Neuroscience</w:t>
      </w:r>
      <w:r w:rsidRPr="0031295A">
        <w:rPr>
          <w:noProof/>
        </w:rPr>
        <w:t xml:space="preserve"> </w:t>
      </w:r>
      <w:r w:rsidRPr="0031295A">
        <w:rPr>
          <w:b/>
          <w:noProof/>
        </w:rPr>
        <w:t>31</w:t>
      </w:r>
      <w:r w:rsidRPr="0031295A">
        <w:rPr>
          <w:noProof/>
        </w:rPr>
        <w:t>, 11889-11893, doi:10.1523/jneurosci.1161-11.2011 (2011).</w:t>
      </w:r>
      <w:bookmarkEnd w:id="3"/>
    </w:p>
    <w:p w14:paraId="278CF57F" w14:textId="77777777" w:rsidR="008D2F5A" w:rsidRPr="0031295A" w:rsidRDefault="008D2F5A" w:rsidP="00B752F7">
      <w:pPr>
        <w:pStyle w:val="EndNoteBibliography"/>
        <w:ind w:left="720" w:hanging="720"/>
        <w:rPr>
          <w:noProof/>
        </w:rPr>
      </w:pPr>
      <w:bookmarkStart w:id="4" w:name="_ENREF_4"/>
      <w:r w:rsidRPr="0031295A">
        <w:rPr>
          <w:noProof/>
        </w:rPr>
        <w:t>4</w:t>
      </w:r>
      <w:r w:rsidRPr="0031295A">
        <w:rPr>
          <w:noProof/>
        </w:rPr>
        <w:tab/>
        <w:t>Massimini, M.</w:t>
      </w:r>
      <w:r w:rsidRPr="0031295A">
        <w:rPr>
          <w:i/>
          <w:noProof/>
        </w:rPr>
        <w:t xml:space="preserve"> et al.</w:t>
      </w:r>
      <w:r w:rsidRPr="0031295A">
        <w:rPr>
          <w:noProof/>
        </w:rPr>
        <w:t xml:space="preserve"> Triggering sleep slow waves by transcranial magnetic stimulation. </w:t>
      </w:r>
      <w:r w:rsidRPr="0031295A">
        <w:rPr>
          <w:i/>
          <w:noProof/>
        </w:rPr>
        <w:t>Proc Natl Acad Sci U S A</w:t>
      </w:r>
      <w:r w:rsidRPr="0031295A">
        <w:rPr>
          <w:noProof/>
        </w:rPr>
        <w:t xml:space="preserve"> </w:t>
      </w:r>
      <w:r w:rsidRPr="0031295A">
        <w:rPr>
          <w:b/>
          <w:noProof/>
        </w:rPr>
        <w:t>104</w:t>
      </w:r>
      <w:r w:rsidRPr="0031295A">
        <w:rPr>
          <w:noProof/>
        </w:rPr>
        <w:t>, 8496-8501, doi:0702495104 [pii]</w:t>
      </w:r>
    </w:p>
    <w:p w14:paraId="19BD6DE0" w14:textId="77777777" w:rsidR="008D2F5A" w:rsidRPr="0031295A" w:rsidRDefault="008D2F5A" w:rsidP="00B752F7">
      <w:pPr>
        <w:pStyle w:val="EndNoteBibliography"/>
        <w:ind w:left="720" w:hanging="720"/>
        <w:rPr>
          <w:noProof/>
        </w:rPr>
      </w:pPr>
      <w:r w:rsidRPr="0031295A">
        <w:rPr>
          <w:noProof/>
        </w:rPr>
        <w:t>10.1073/pnas.0702495104 [doi] (2007).</w:t>
      </w:r>
      <w:bookmarkEnd w:id="4"/>
    </w:p>
    <w:p w14:paraId="25A82A54" w14:textId="77777777" w:rsidR="008D2F5A" w:rsidRPr="0031295A" w:rsidRDefault="008D2F5A" w:rsidP="00B752F7">
      <w:pPr>
        <w:pStyle w:val="EndNoteBibliography"/>
        <w:ind w:left="720" w:hanging="720"/>
        <w:rPr>
          <w:noProof/>
        </w:rPr>
      </w:pPr>
      <w:bookmarkStart w:id="5" w:name="_ENREF_5"/>
      <w:r w:rsidRPr="0031295A">
        <w:rPr>
          <w:noProof/>
        </w:rPr>
        <w:t>5</w:t>
      </w:r>
      <w:r w:rsidRPr="0031295A">
        <w:rPr>
          <w:noProof/>
        </w:rPr>
        <w:tab/>
        <w:t xml:space="preserve">Taylor, P. C., Nobre, A. C. &amp; Rushworth, M. F. FEF TMS affects visual cortical activity. </w:t>
      </w:r>
      <w:r w:rsidRPr="0031295A">
        <w:rPr>
          <w:i/>
          <w:noProof/>
        </w:rPr>
        <w:t>Cereb Cortex</w:t>
      </w:r>
      <w:r w:rsidRPr="0031295A">
        <w:rPr>
          <w:noProof/>
        </w:rPr>
        <w:t xml:space="preserve"> </w:t>
      </w:r>
      <w:r w:rsidRPr="0031295A">
        <w:rPr>
          <w:b/>
          <w:noProof/>
        </w:rPr>
        <w:t>17</w:t>
      </w:r>
      <w:r w:rsidRPr="0031295A">
        <w:rPr>
          <w:noProof/>
        </w:rPr>
        <w:t>, 391-399, doi:bhj156 [pii]</w:t>
      </w:r>
    </w:p>
    <w:p w14:paraId="47764511" w14:textId="77777777" w:rsidR="008D2F5A" w:rsidRPr="0031295A" w:rsidRDefault="008D2F5A" w:rsidP="00B752F7">
      <w:pPr>
        <w:pStyle w:val="EndNoteBibliography"/>
        <w:ind w:left="720" w:hanging="720"/>
        <w:rPr>
          <w:noProof/>
        </w:rPr>
      </w:pPr>
      <w:r w:rsidRPr="0031295A">
        <w:rPr>
          <w:noProof/>
        </w:rPr>
        <w:t>10.1093/cercor/bhj156 (2007).</w:t>
      </w:r>
      <w:bookmarkEnd w:id="5"/>
    </w:p>
    <w:p w14:paraId="22097572" w14:textId="77777777" w:rsidR="008D2F5A" w:rsidRPr="0031295A" w:rsidRDefault="008D2F5A" w:rsidP="00B752F7">
      <w:pPr>
        <w:pStyle w:val="EndNoteBibliography"/>
        <w:ind w:left="720" w:hanging="720"/>
        <w:rPr>
          <w:noProof/>
          <w:lang w:val="fr-FR"/>
        </w:rPr>
      </w:pPr>
      <w:bookmarkStart w:id="6" w:name="_ENREF_6"/>
      <w:r w:rsidRPr="0031295A">
        <w:rPr>
          <w:noProof/>
        </w:rPr>
        <w:t>6</w:t>
      </w:r>
      <w:r w:rsidRPr="0031295A">
        <w:rPr>
          <w:noProof/>
        </w:rPr>
        <w:tab/>
        <w:t xml:space="preserve">Thut, G. &amp; Miniussi, C. New insights into rhythmic brain activity from TMS-EEG studies. </w:t>
      </w:r>
      <w:r w:rsidRPr="0031295A">
        <w:rPr>
          <w:i/>
          <w:noProof/>
          <w:lang w:val="fr-FR"/>
        </w:rPr>
        <w:t>Trends Cogn Sci</w:t>
      </w:r>
      <w:r w:rsidRPr="0031295A">
        <w:rPr>
          <w:noProof/>
          <w:lang w:val="fr-FR"/>
        </w:rPr>
        <w:t xml:space="preserve"> </w:t>
      </w:r>
      <w:r w:rsidRPr="0031295A">
        <w:rPr>
          <w:b/>
          <w:noProof/>
          <w:lang w:val="fr-FR"/>
        </w:rPr>
        <w:t>13</w:t>
      </w:r>
      <w:r w:rsidRPr="0031295A">
        <w:rPr>
          <w:noProof/>
          <w:lang w:val="fr-FR"/>
        </w:rPr>
        <w:t>, 182-189, doi:S1364-6613(09)00048-5 [pii]</w:t>
      </w:r>
    </w:p>
    <w:p w14:paraId="613F18D5" w14:textId="77777777" w:rsidR="008D2F5A" w:rsidRPr="0031295A" w:rsidRDefault="008D2F5A" w:rsidP="00B752F7">
      <w:pPr>
        <w:pStyle w:val="EndNoteBibliography"/>
        <w:ind w:left="720" w:hanging="720"/>
        <w:rPr>
          <w:noProof/>
          <w:lang w:val="fr-FR"/>
        </w:rPr>
      </w:pPr>
      <w:r w:rsidRPr="0031295A">
        <w:rPr>
          <w:noProof/>
          <w:lang w:val="fr-FR"/>
        </w:rPr>
        <w:t>10.1016/j.tics.2009.01.004 [doi] (2009).</w:t>
      </w:r>
      <w:bookmarkEnd w:id="6"/>
    </w:p>
    <w:p w14:paraId="64BEBB8F" w14:textId="77777777" w:rsidR="008D2F5A" w:rsidRPr="0031295A" w:rsidRDefault="008D2F5A" w:rsidP="00B752F7">
      <w:pPr>
        <w:pStyle w:val="EndNoteBibliography"/>
        <w:ind w:left="720" w:hanging="720"/>
        <w:rPr>
          <w:noProof/>
        </w:rPr>
      </w:pPr>
      <w:bookmarkStart w:id="7" w:name="_ENREF_7"/>
      <w:r w:rsidRPr="0031295A">
        <w:rPr>
          <w:noProof/>
          <w:lang w:val="fr-FR"/>
        </w:rPr>
        <w:t>7</w:t>
      </w:r>
      <w:r w:rsidRPr="0031295A">
        <w:rPr>
          <w:noProof/>
          <w:lang w:val="fr-FR"/>
        </w:rPr>
        <w:tab/>
        <w:t>Sadeh, B.</w:t>
      </w:r>
      <w:r w:rsidRPr="0031295A">
        <w:rPr>
          <w:i/>
          <w:noProof/>
          <w:lang w:val="fr-FR"/>
        </w:rPr>
        <w:t xml:space="preserve"> et al.</w:t>
      </w:r>
      <w:r w:rsidRPr="0031295A">
        <w:rPr>
          <w:noProof/>
          <w:lang w:val="fr-FR"/>
        </w:rPr>
        <w:t xml:space="preserve"> </w:t>
      </w:r>
      <w:r w:rsidRPr="0031295A">
        <w:rPr>
          <w:noProof/>
        </w:rPr>
        <w:t xml:space="preserve">Stimulation of category-selective brain areas modulates ERP to their preferred categories. </w:t>
      </w:r>
      <w:r w:rsidRPr="0031295A">
        <w:rPr>
          <w:i/>
          <w:noProof/>
        </w:rPr>
        <w:t>Curr Biol</w:t>
      </w:r>
      <w:r w:rsidRPr="0031295A">
        <w:rPr>
          <w:noProof/>
        </w:rPr>
        <w:t xml:space="preserve"> </w:t>
      </w:r>
      <w:r w:rsidRPr="0031295A">
        <w:rPr>
          <w:b/>
          <w:noProof/>
        </w:rPr>
        <w:t>21</w:t>
      </w:r>
      <w:r w:rsidRPr="0031295A">
        <w:rPr>
          <w:noProof/>
        </w:rPr>
        <w:t>, 1894-1899, doi:S0960-9822(11)01032-3 [pii]</w:t>
      </w:r>
    </w:p>
    <w:p w14:paraId="7FBE8999" w14:textId="77777777" w:rsidR="008D2F5A" w:rsidRPr="0031295A" w:rsidRDefault="008D2F5A" w:rsidP="00B752F7">
      <w:pPr>
        <w:pStyle w:val="EndNoteBibliography"/>
        <w:ind w:left="720" w:hanging="720"/>
        <w:rPr>
          <w:noProof/>
        </w:rPr>
      </w:pPr>
      <w:r w:rsidRPr="0031295A">
        <w:rPr>
          <w:noProof/>
        </w:rPr>
        <w:t>10.1016/j.cub.2011.09.030 [doi] (2011).</w:t>
      </w:r>
      <w:bookmarkEnd w:id="7"/>
    </w:p>
    <w:p w14:paraId="0377DB78" w14:textId="77777777" w:rsidR="008D2F5A" w:rsidRPr="0031295A" w:rsidRDefault="008D2F5A" w:rsidP="00B752F7">
      <w:pPr>
        <w:pStyle w:val="EndNoteBibliography"/>
        <w:ind w:left="720" w:hanging="720"/>
        <w:rPr>
          <w:noProof/>
        </w:rPr>
      </w:pPr>
      <w:bookmarkStart w:id="8" w:name="_ENREF_8"/>
      <w:r w:rsidRPr="0031295A">
        <w:rPr>
          <w:noProof/>
        </w:rPr>
        <w:t>8</w:t>
      </w:r>
      <w:r w:rsidRPr="0031295A">
        <w:rPr>
          <w:noProof/>
        </w:rPr>
        <w:tab/>
        <w:t xml:space="preserve">Bentin, S., Allison, T., Puce, A., Perez, E. &amp; McCarthy, G. Electrophysiological studies of face perception in humans. </w:t>
      </w:r>
      <w:r w:rsidRPr="0031295A">
        <w:rPr>
          <w:i/>
          <w:noProof/>
        </w:rPr>
        <w:t>Journal of Cognitive Neuroscience</w:t>
      </w:r>
      <w:r w:rsidRPr="0031295A">
        <w:rPr>
          <w:noProof/>
        </w:rPr>
        <w:t xml:space="preserve"> </w:t>
      </w:r>
      <w:r w:rsidRPr="0031295A">
        <w:rPr>
          <w:b/>
          <w:noProof/>
        </w:rPr>
        <w:t>8</w:t>
      </w:r>
      <w:r w:rsidRPr="0031295A">
        <w:rPr>
          <w:noProof/>
        </w:rPr>
        <w:t>, 551-565 (1996).</w:t>
      </w:r>
      <w:bookmarkEnd w:id="8"/>
    </w:p>
    <w:p w14:paraId="3ED6CF82" w14:textId="77777777" w:rsidR="008D2F5A" w:rsidRPr="0031295A" w:rsidRDefault="008D2F5A" w:rsidP="00B752F7">
      <w:pPr>
        <w:pStyle w:val="EndNoteBibliography"/>
        <w:ind w:left="720" w:hanging="720"/>
        <w:rPr>
          <w:noProof/>
        </w:rPr>
      </w:pPr>
      <w:bookmarkStart w:id="9" w:name="_ENREF_9"/>
      <w:r w:rsidRPr="0031295A">
        <w:rPr>
          <w:noProof/>
        </w:rPr>
        <w:t>9</w:t>
      </w:r>
      <w:r w:rsidRPr="0031295A">
        <w:rPr>
          <w:noProof/>
        </w:rPr>
        <w:tab/>
        <w:t xml:space="preserve">Rossion, B., Joyce, C. A., Cottrell, G. W. &amp; Tarr, M. J. Early lateralization and orientation tuning for face, word, and object processing in the visual cortex. </w:t>
      </w:r>
      <w:r w:rsidRPr="0031295A">
        <w:rPr>
          <w:i/>
          <w:noProof/>
        </w:rPr>
        <w:t>Neuroimage</w:t>
      </w:r>
      <w:r w:rsidRPr="0031295A">
        <w:rPr>
          <w:noProof/>
        </w:rPr>
        <w:t xml:space="preserve"> </w:t>
      </w:r>
      <w:r w:rsidRPr="0031295A">
        <w:rPr>
          <w:b/>
          <w:noProof/>
        </w:rPr>
        <w:t>20</w:t>
      </w:r>
      <w:r w:rsidRPr="0031295A">
        <w:rPr>
          <w:noProof/>
        </w:rPr>
        <w:t>, 1609-1624 (2003).</w:t>
      </w:r>
      <w:bookmarkEnd w:id="9"/>
    </w:p>
    <w:p w14:paraId="20F62534" w14:textId="77777777" w:rsidR="008D2F5A" w:rsidRPr="0031295A" w:rsidRDefault="008D2F5A" w:rsidP="00B752F7">
      <w:pPr>
        <w:pStyle w:val="EndNoteBibliography"/>
        <w:ind w:left="720" w:hanging="720"/>
        <w:rPr>
          <w:noProof/>
        </w:rPr>
      </w:pPr>
      <w:bookmarkStart w:id="10" w:name="_ENREF_10"/>
      <w:r w:rsidRPr="0031295A">
        <w:rPr>
          <w:noProof/>
        </w:rPr>
        <w:t>10</w:t>
      </w:r>
      <w:r w:rsidRPr="0031295A">
        <w:rPr>
          <w:noProof/>
        </w:rPr>
        <w:tab/>
        <w:t>Baker, C. I.</w:t>
      </w:r>
      <w:r w:rsidRPr="0031295A">
        <w:rPr>
          <w:i/>
          <w:noProof/>
        </w:rPr>
        <w:t xml:space="preserve"> et al.</w:t>
      </w:r>
      <w:r w:rsidRPr="0031295A">
        <w:rPr>
          <w:noProof/>
        </w:rPr>
        <w:t xml:space="preserve"> Visual word processing and experiential origins of functional selectivity in human extrastriate cortex. </w:t>
      </w:r>
      <w:r w:rsidRPr="0031295A">
        <w:rPr>
          <w:i/>
          <w:noProof/>
        </w:rPr>
        <w:t>Proc Natl Acad Sci U S A</w:t>
      </w:r>
      <w:r w:rsidRPr="0031295A">
        <w:rPr>
          <w:noProof/>
        </w:rPr>
        <w:t xml:space="preserve"> </w:t>
      </w:r>
      <w:r w:rsidRPr="0031295A">
        <w:rPr>
          <w:b/>
          <w:noProof/>
        </w:rPr>
        <w:t>104</w:t>
      </w:r>
      <w:r w:rsidRPr="0031295A">
        <w:rPr>
          <w:noProof/>
        </w:rPr>
        <w:t>, 9087-9092 (2007).</w:t>
      </w:r>
      <w:bookmarkEnd w:id="10"/>
    </w:p>
    <w:p w14:paraId="4A99706C" w14:textId="77777777" w:rsidR="008D2F5A" w:rsidRPr="0031295A" w:rsidRDefault="008D2F5A" w:rsidP="00B752F7">
      <w:pPr>
        <w:pStyle w:val="EndNoteBibliography"/>
        <w:ind w:left="720" w:hanging="720"/>
        <w:rPr>
          <w:noProof/>
        </w:rPr>
      </w:pPr>
      <w:bookmarkStart w:id="11" w:name="_ENREF_11"/>
      <w:r w:rsidRPr="0031295A">
        <w:rPr>
          <w:noProof/>
        </w:rPr>
        <w:t>11</w:t>
      </w:r>
      <w:r w:rsidRPr="0031295A">
        <w:rPr>
          <w:noProof/>
        </w:rPr>
        <w:tab/>
        <w:t xml:space="preserve">Kanwisher, N. &amp; Yovel, G. The fusiform face area: a cortical region specialized for the perception of faces. </w:t>
      </w:r>
      <w:r w:rsidRPr="0031295A">
        <w:rPr>
          <w:i/>
          <w:noProof/>
        </w:rPr>
        <w:t>Philos Trans R Soc Lond B Biol Sci</w:t>
      </w:r>
      <w:r w:rsidRPr="0031295A">
        <w:rPr>
          <w:noProof/>
        </w:rPr>
        <w:t xml:space="preserve"> </w:t>
      </w:r>
      <w:r w:rsidRPr="0031295A">
        <w:rPr>
          <w:b/>
          <w:noProof/>
        </w:rPr>
        <w:t>361</w:t>
      </w:r>
      <w:r w:rsidRPr="0031295A">
        <w:rPr>
          <w:noProof/>
        </w:rPr>
        <w:t>, 2109-2128 (2006).</w:t>
      </w:r>
      <w:bookmarkEnd w:id="11"/>
    </w:p>
    <w:p w14:paraId="0165F692" w14:textId="77777777" w:rsidR="008D2F5A" w:rsidRPr="0031295A" w:rsidRDefault="008D2F5A" w:rsidP="00B752F7">
      <w:pPr>
        <w:pStyle w:val="EndNoteBibliography"/>
        <w:ind w:left="720" w:hanging="720"/>
        <w:rPr>
          <w:noProof/>
          <w:lang w:val="fr-FR"/>
        </w:rPr>
      </w:pPr>
      <w:bookmarkStart w:id="12" w:name="_ENREF_12"/>
      <w:r w:rsidRPr="0031295A">
        <w:rPr>
          <w:noProof/>
        </w:rPr>
        <w:t>12</w:t>
      </w:r>
      <w:r w:rsidRPr="0031295A">
        <w:rPr>
          <w:noProof/>
        </w:rPr>
        <w:tab/>
        <w:t xml:space="preserve">Op de Beeck, H. P., Haushofer, J. &amp; Kanwisher, N. G. Interpreting fMRI data: maps, modules and dimensions. </w:t>
      </w:r>
      <w:r w:rsidRPr="0031295A">
        <w:rPr>
          <w:i/>
          <w:noProof/>
          <w:lang w:val="fr-FR"/>
        </w:rPr>
        <w:t>Nat Rev Neurosci</w:t>
      </w:r>
      <w:r w:rsidRPr="0031295A">
        <w:rPr>
          <w:noProof/>
          <w:lang w:val="fr-FR"/>
        </w:rPr>
        <w:t xml:space="preserve"> </w:t>
      </w:r>
      <w:r w:rsidRPr="0031295A">
        <w:rPr>
          <w:b/>
          <w:noProof/>
          <w:lang w:val="fr-FR"/>
        </w:rPr>
        <w:t>9</w:t>
      </w:r>
      <w:r w:rsidRPr="0031295A">
        <w:rPr>
          <w:noProof/>
          <w:lang w:val="fr-FR"/>
        </w:rPr>
        <w:t>, 123-135, doi:nrn2314 [pii]</w:t>
      </w:r>
    </w:p>
    <w:p w14:paraId="0154AF24" w14:textId="77777777" w:rsidR="008D2F5A" w:rsidRPr="0031295A" w:rsidRDefault="008D2F5A" w:rsidP="00B752F7">
      <w:pPr>
        <w:pStyle w:val="EndNoteBibliography"/>
        <w:ind w:left="720" w:hanging="720"/>
        <w:rPr>
          <w:noProof/>
          <w:lang w:val="fr-FR"/>
        </w:rPr>
      </w:pPr>
      <w:r w:rsidRPr="0031295A">
        <w:rPr>
          <w:noProof/>
          <w:lang w:val="fr-FR"/>
        </w:rPr>
        <w:t>10.1038/nrn2314 [doi] (2008).</w:t>
      </w:r>
      <w:bookmarkEnd w:id="12"/>
    </w:p>
    <w:p w14:paraId="41150259" w14:textId="77777777" w:rsidR="008D2F5A" w:rsidRPr="0031295A" w:rsidRDefault="008D2F5A" w:rsidP="00B752F7">
      <w:pPr>
        <w:pStyle w:val="EndNoteBibliography"/>
        <w:ind w:left="720" w:hanging="720"/>
        <w:rPr>
          <w:noProof/>
        </w:rPr>
      </w:pPr>
      <w:bookmarkStart w:id="13" w:name="_ENREF_13"/>
      <w:r w:rsidRPr="0031295A">
        <w:rPr>
          <w:noProof/>
          <w:lang w:val="fr-FR"/>
        </w:rPr>
        <w:t>13</w:t>
      </w:r>
      <w:r w:rsidRPr="0031295A">
        <w:rPr>
          <w:noProof/>
          <w:lang w:val="fr-FR"/>
        </w:rPr>
        <w:tab/>
        <w:t>Okon-Singer, H.</w:t>
      </w:r>
      <w:r w:rsidRPr="0031295A">
        <w:rPr>
          <w:i/>
          <w:noProof/>
          <w:lang w:val="fr-FR"/>
        </w:rPr>
        <w:t xml:space="preserve"> et al.</w:t>
      </w:r>
      <w:r w:rsidRPr="0031295A">
        <w:rPr>
          <w:noProof/>
          <w:lang w:val="fr-FR"/>
        </w:rPr>
        <w:t xml:space="preserve"> </w:t>
      </w:r>
      <w:r w:rsidRPr="0031295A">
        <w:rPr>
          <w:noProof/>
        </w:rPr>
        <w:t xml:space="preserve">Spatio-temporal indications of sub-cortical involvement in leftward bias of spatial attention. </w:t>
      </w:r>
      <w:r w:rsidRPr="0031295A">
        <w:rPr>
          <w:i/>
          <w:noProof/>
        </w:rPr>
        <w:t>Neuroimage</w:t>
      </w:r>
      <w:r w:rsidRPr="0031295A">
        <w:rPr>
          <w:noProof/>
        </w:rPr>
        <w:t xml:space="preserve"> </w:t>
      </w:r>
      <w:r w:rsidRPr="0031295A">
        <w:rPr>
          <w:b/>
          <w:noProof/>
        </w:rPr>
        <w:t>54</w:t>
      </w:r>
      <w:r w:rsidRPr="0031295A">
        <w:rPr>
          <w:noProof/>
        </w:rPr>
        <w:t>, 3010-3020, doi:S1053-8119(10)01410-2 [pii]</w:t>
      </w:r>
    </w:p>
    <w:p w14:paraId="22DDCF00" w14:textId="77777777" w:rsidR="008D2F5A" w:rsidRPr="0031295A" w:rsidRDefault="008D2F5A" w:rsidP="00B752F7">
      <w:pPr>
        <w:pStyle w:val="EndNoteBibliography"/>
        <w:ind w:left="720" w:hanging="720"/>
        <w:rPr>
          <w:noProof/>
        </w:rPr>
      </w:pPr>
      <w:r w:rsidRPr="0031295A">
        <w:rPr>
          <w:noProof/>
        </w:rPr>
        <w:t>10.1016/j.neuroimage.2010.10.078 [doi] (2011).</w:t>
      </w:r>
      <w:bookmarkEnd w:id="13"/>
    </w:p>
    <w:p w14:paraId="670BC82D" w14:textId="77777777" w:rsidR="008D2F5A" w:rsidRPr="0031295A" w:rsidRDefault="008D2F5A" w:rsidP="00B752F7">
      <w:pPr>
        <w:pStyle w:val="EndNoteBibliography"/>
        <w:ind w:left="720" w:hanging="720"/>
        <w:rPr>
          <w:noProof/>
        </w:rPr>
      </w:pPr>
      <w:bookmarkStart w:id="14" w:name="_ENREF_14"/>
      <w:r w:rsidRPr="0031295A">
        <w:rPr>
          <w:noProof/>
        </w:rPr>
        <w:t>14</w:t>
      </w:r>
      <w:r w:rsidRPr="0031295A">
        <w:rPr>
          <w:noProof/>
        </w:rPr>
        <w:tab/>
        <w:t>Sadaghiani, S.</w:t>
      </w:r>
      <w:r w:rsidRPr="0031295A">
        <w:rPr>
          <w:i/>
          <w:noProof/>
        </w:rPr>
        <w:t xml:space="preserve"> et al.</w:t>
      </w:r>
      <w:r w:rsidRPr="0031295A">
        <w:rPr>
          <w:noProof/>
        </w:rPr>
        <w:t xml:space="preserve"> alpha-band phase synchrony is related to activity in the fronto-parietal adaptive control network. </w:t>
      </w:r>
      <w:r w:rsidRPr="0031295A">
        <w:rPr>
          <w:i/>
          <w:noProof/>
        </w:rPr>
        <w:t>J Neurosci</w:t>
      </w:r>
      <w:r w:rsidRPr="0031295A">
        <w:rPr>
          <w:noProof/>
        </w:rPr>
        <w:t xml:space="preserve"> </w:t>
      </w:r>
      <w:r w:rsidRPr="0031295A">
        <w:rPr>
          <w:b/>
          <w:noProof/>
        </w:rPr>
        <w:t>32</w:t>
      </w:r>
      <w:r w:rsidRPr="0031295A">
        <w:rPr>
          <w:noProof/>
        </w:rPr>
        <w:t>, 14305-14310, doi:32/41/14305 [pii]</w:t>
      </w:r>
    </w:p>
    <w:p w14:paraId="2FE61DDD" w14:textId="77777777" w:rsidR="008D2F5A" w:rsidRPr="0031295A" w:rsidRDefault="008D2F5A" w:rsidP="00B752F7">
      <w:pPr>
        <w:pStyle w:val="EndNoteBibliography"/>
        <w:ind w:left="720" w:hanging="720"/>
        <w:rPr>
          <w:noProof/>
        </w:rPr>
      </w:pPr>
      <w:r w:rsidRPr="0031295A">
        <w:rPr>
          <w:noProof/>
        </w:rPr>
        <w:t>10.1523/JNEUROSCI.1358-12.2012 [doi] (2012).</w:t>
      </w:r>
      <w:bookmarkEnd w:id="14"/>
    </w:p>
    <w:p w14:paraId="2D495028" w14:textId="77777777" w:rsidR="008D2F5A" w:rsidRPr="0031295A" w:rsidRDefault="008D2F5A" w:rsidP="00B752F7">
      <w:pPr>
        <w:pStyle w:val="EndNoteBibliography"/>
        <w:ind w:left="720" w:hanging="720"/>
        <w:rPr>
          <w:noProof/>
        </w:rPr>
      </w:pPr>
      <w:bookmarkStart w:id="15" w:name="_ENREF_15"/>
      <w:r w:rsidRPr="0031295A">
        <w:rPr>
          <w:noProof/>
        </w:rPr>
        <w:t>15</w:t>
      </w:r>
      <w:r w:rsidRPr="0031295A">
        <w:rPr>
          <w:noProof/>
        </w:rPr>
        <w:tab/>
        <w:t xml:space="preserve">Sadeh, B., Podlipsky, I., Zhdanov, A. &amp; Yovel, G. Event-related potential and functional MRI measures of face-selectivity are highly correlated: a simultaneous ERP-fMRI </w:t>
      </w:r>
      <w:r w:rsidRPr="0031295A">
        <w:rPr>
          <w:noProof/>
        </w:rPr>
        <w:lastRenderedPageBreak/>
        <w:t xml:space="preserve">investigation. </w:t>
      </w:r>
      <w:r w:rsidRPr="0031295A">
        <w:rPr>
          <w:i/>
          <w:noProof/>
        </w:rPr>
        <w:t>Human brain mapping</w:t>
      </w:r>
      <w:r w:rsidRPr="0031295A">
        <w:rPr>
          <w:noProof/>
        </w:rPr>
        <w:t xml:space="preserve"> </w:t>
      </w:r>
      <w:r w:rsidRPr="0031295A">
        <w:rPr>
          <w:b/>
          <w:noProof/>
        </w:rPr>
        <w:t>31</w:t>
      </w:r>
      <w:r w:rsidRPr="0031295A">
        <w:rPr>
          <w:noProof/>
        </w:rPr>
        <w:t>, 1490-1501, doi:10.1002/hbm.20952 [doi] (2010).</w:t>
      </w:r>
      <w:bookmarkEnd w:id="15"/>
    </w:p>
    <w:p w14:paraId="0D94353E" w14:textId="77777777" w:rsidR="008D2F5A" w:rsidRPr="0031295A" w:rsidRDefault="008D2F5A" w:rsidP="00B752F7">
      <w:pPr>
        <w:pStyle w:val="EndNoteBibliography"/>
        <w:ind w:left="720" w:hanging="720"/>
        <w:rPr>
          <w:noProof/>
        </w:rPr>
      </w:pPr>
      <w:bookmarkStart w:id="16" w:name="_ENREF_16"/>
      <w:r w:rsidRPr="0031295A">
        <w:rPr>
          <w:noProof/>
        </w:rPr>
        <w:t>16</w:t>
      </w:r>
      <w:r w:rsidRPr="0031295A">
        <w:rPr>
          <w:noProof/>
        </w:rPr>
        <w:tab/>
        <w:t xml:space="preserve">Ilmoniemi, R. J. &amp; Kicic, D. Methodology for combined TMS and EEG. </w:t>
      </w:r>
      <w:r w:rsidRPr="0031295A">
        <w:rPr>
          <w:i/>
          <w:noProof/>
        </w:rPr>
        <w:t>Brain Topogr</w:t>
      </w:r>
      <w:r w:rsidRPr="0031295A">
        <w:rPr>
          <w:noProof/>
        </w:rPr>
        <w:t xml:space="preserve"> </w:t>
      </w:r>
      <w:r w:rsidRPr="0031295A">
        <w:rPr>
          <w:b/>
          <w:noProof/>
        </w:rPr>
        <w:t>22</w:t>
      </w:r>
      <w:r w:rsidRPr="0031295A">
        <w:rPr>
          <w:noProof/>
        </w:rPr>
        <w:t>, 233-248, doi:10.1007/s10548-009-0123-4 [doi] (2010).</w:t>
      </w:r>
      <w:bookmarkEnd w:id="16"/>
    </w:p>
    <w:p w14:paraId="3E71339B" w14:textId="77777777" w:rsidR="008D2F5A" w:rsidRPr="0031295A" w:rsidRDefault="008D2F5A" w:rsidP="00B752F7">
      <w:pPr>
        <w:pStyle w:val="EndNoteBibliography"/>
        <w:ind w:left="720" w:hanging="720"/>
        <w:rPr>
          <w:noProof/>
          <w:lang w:val="fr-FR"/>
        </w:rPr>
      </w:pPr>
      <w:bookmarkStart w:id="17" w:name="_ENREF_17"/>
      <w:r w:rsidRPr="0031295A">
        <w:rPr>
          <w:noProof/>
        </w:rPr>
        <w:t>17</w:t>
      </w:r>
      <w:r w:rsidRPr="0031295A">
        <w:rPr>
          <w:noProof/>
        </w:rPr>
        <w:tab/>
        <w:t>Julkunen, P.</w:t>
      </w:r>
      <w:r w:rsidRPr="0031295A">
        <w:rPr>
          <w:i/>
          <w:noProof/>
        </w:rPr>
        <w:t xml:space="preserve"> et al.</w:t>
      </w:r>
      <w:r w:rsidRPr="0031295A">
        <w:rPr>
          <w:noProof/>
        </w:rPr>
        <w:t xml:space="preserve"> Efficient reduction of stimulus artefact in TMS-EEG by epithelial short-circuiting by mini-punctures. </w:t>
      </w:r>
      <w:r w:rsidRPr="0031295A">
        <w:rPr>
          <w:i/>
          <w:noProof/>
          <w:lang w:val="fr-FR"/>
        </w:rPr>
        <w:t>Clin Neurophysiol</w:t>
      </w:r>
      <w:r w:rsidRPr="0031295A">
        <w:rPr>
          <w:noProof/>
          <w:lang w:val="fr-FR"/>
        </w:rPr>
        <w:t xml:space="preserve"> </w:t>
      </w:r>
      <w:r w:rsidRPr="0031295A">
        <w:rPr>
          <w:b/>
          <w:noProof/>
          <w:lang w:val="fr-FR"/>
        </w:rPr>
        <w:t>119</w:t>
      </w:r>
      <w:r w:rsidRPr="0031295A">
        <w:rPr>
          <w:noProof/>
          <w:lang w:val="fr-FR"/>
        </w:rPr>
        <w:t>, 475-481, doi:10.1016/j.clinph.2007.09.139 (2008).</w:t>
      </w:r>
      <w:bookmarkEnd w:id="17"/>
    </w:p>
    <w:p w14:paraId="77B0DDDB" w14:textId="77777777" w:rsidR="008D2F5A" w:rsidRPr="0031295A" w:rsidRDefault="008D2F5A" w:rsidP="00B752F7">
      <w:pPr>
        <w:pStyle w:val="EndNoteBibliography"/>
        <w:ind w:left="720" w:hanging="720"/>
        <w:rPr>
          <w:noProof/>
        </w:rPr>
      </w:pPr>
      <w:bookmarkStart w:id="18" w:name="_ENREF_18"/>
      <w:r w:rsidRPr="0031295A">
        <w:rPr>
          <w:noProof/>
          <w:lang w:val="fr-FR"/>
        </w:rPr>
        <w:t>18</w:t>
      </w:r>
      <w:r w:rsidRPr="0031295A">
        <w:rPr>
          <w:noProof/>
          <w:lang w:val="fr-FR"/>
        </w:rPr>
        <w:tab/>
        <w:t>Siebner, H. R.</w:t>
      </w:r>
      <w:r w:rsidRPr="0031295A">
        <w:rPr>
          <w:i/>
          <w:noProof/>
          <w:lang w:val="fr-FR"/>
        </w:rPr>
        <w:t xml:space="preserve"> et al.</w:t>
      </w:r>
      <w:r w:rsidRPr="0031295A">
        <w:rPr>
          <w:noProof/>
          <w:lang w:val="fr-FR"/>
        </w:rPr>
        <w:t xml:space="preserve"> </w:t>
      </w:r>
      <w:r w:rsidRPr="0031295A">
        <w:rPr>
          <w:noProof/>
        </w:rPr>
        <w:t xml:space="preserve">Consensus paper: combining transcranial stimulation with neuroimaging. </w:t>
      </w:r>
      <w:r w:rsidRPr="0031295A">
        <w:rPr>
          <w:i/>
          <w:noProof/>
        </w:rPr>
        <w:t>Brain stimulation</w:t>
      </w:r>
      <w:r w:rsidRPr="0031295A">
        <w:rPr>
          <w:noProof/>
        </w:rPr>
        <w:t xml:space="preserve"> </w:t>
      </w:r>
      <w:r w:rsidRPr="0031295A">
        <w:rPr>
          <w:b/>
          <w:noProof/>
        </w:rPr>
        <w:t>2</w:t>
      </w:r>
      <w:r w:rsidRPr="0031295A">
        <w:rPr>
          <w:noProof/>
        </w:rPr>
        <w:t>, 58-80, doi:10.1016/j.brs.2008.11.002 (2009).</w:t>
      </w:r>
      <w:bookmarkEnd w:id="18"/>
    </w:p>
    <w:p w14:paraId="479D1A1F" w14:textId="77777777" w:rsidR="008D2F5A" w:rsidRPr="0031295A" w:rsidRDefault="008D2F5A" w:rsidP="00B752F7">
      <w:pPr>
        <w:pStyle w:val="EndNoteBibliography"/>
        <w:ind w:left="720" w:hanging="720"/>
        <w:rPr>
          <w:noProof/>
        </w:rPr>
      </w:pPr>
      <w:bookmarkStart w:id="19" w:name="_ENREF_19"/>
      <w:r w:rsidRPr="0031295A">
        <w:rPr>
          <w:noProof/>
        </w:rPr>
        <w:t>19</w:t>
      </w:r>
      <w:r w:rsidRPr="0031295A">
        <w:rPr>
          <w:noProof/>
        </w:rPr>
        <w:tab/>
        <w:t xml:space="preserve">Thut, G., Ives, J. R., Kampmann, F., Pastor, M. A. &amp; Pascual-Leone, A. A new device and protocol for combining TMS and online recordings of EEG and evoked potentials. </w:t>
      </w:r>
      <w:r w:rsidRPr="0031295A">
        <w:rPr>
          <w:i/>
          <w:noProof/>
        </w:rPr>
        <w:t>Journal of neuroscience methods</w:t>
      </w:r>
      <w:r w:rsidRPr="0031295A">
        <w:rPr>
          <w:noProof/>
        </w:rPr>
        <w:t xml:space="preserve"> </w:t>
      </w:r>
      <w:r w:rsidRPr="0031295A">
        <w:rPr>
          <w:b/>
          <w:noProof/>
        </w:rPr>
        <w:t>141</w:t>
      </w:r>
      <w:r w:rsidRPr="0031295A">
        <w:rPr>
          <w:noProof/>
        </w:rPr>
        <w:t>, 207-217, doi:S0165-0270(04)00243-2 [pii]</w:t>
      </w:r>
    </w:p>
    <w:p w14:paraId="1B9407D0" w14:textId="77777777" w:rsidR="008D2F5A" w:rsidRPr="0031295A" w:rsidRDefault="008D2F5A" w:rsidP="00B752F7">
      <w:pPr>
        <w:pStyle w:val="EndNoteBibliography"/>
        <w:ind w:left="720" w:hanging="720"/>
        <w:rPr>
          <w:noProof/>
        </w:rPr>
      </w:pPr>
      <w:r w:rsidRPr="0031295A">
        <w:rPr>
          <w:noProof/>
        </w:rPr>
        <w:t>10.1016/j.jneumeth.2004.06.016 [doi] (2005).</w:t>
      </w:r>
      <w:bookmarkEnd w:id="19"/>
    </w:p>
    <w:p w14:paraId="26BEF055" w14:textId="77777777" w:rsidR="008D2F5A" w:rsidRPr="0031295A" w:rsidRDefault="008D2F5A" w:rsidP="00B752F7">
      <w:pPr>
        <w:pStyle w:val="EndNoteBibliography"/>
        <w:ind w:left="720" w:hanging="720"/>
        <w:rPr>
          <w:noProof/>
        </w:rPr>
      </w:pPr>
      <w:bookmarkStart w:id="20" w:name="_ENREF_20"/>
      <w:r w:rsidRPr="0031295A">
        <w:rPr>
          <w:noProof/>
        </w:rPr>
        <w:t>20</w:t>
      </w:r>
      <w:r w:rsidRPr="0031295A">
        <w:rPr>
          <w:noProof/>
        </w:rPr>
        <w:tab/>
        <w:t xml:space="preserve">Virtanen, J., Ruohonen, J., Naatanen, R. &amp; Ilmoniemi, R. J. Instrumentation for the measurement of electric brain responses to transcranial magnetic stimulation. </w:t>
      </w:r>
      <w:r w:rsidRPr="0031295A">
        <w:rPr>
          <w:i/>
          <w:noProof/>
        </w:rPr>
        <w:t>Med Biol Eng Comput</w:t>
      </w:r>
      <w:r w:rsidRPr="0031295A">
        <w:rPr>
          <w:noProof/>
        </w:rPr>
        <w:t xml:space="preserve"> </w:t>
      </w:r>
      <w:r w:rsidRPr="0031295A">
        <w:rPr>
          <w:b/>
          <w:noProof/>
        </w:rPr>
        <w:t>37</w:t>
      </w:r>
      <w:r w:rsidRPr="0031295A">
        <w:rPr>
          <w:noProof/>
        </w:rPr>
        <w:t>, 322-326 (1999).</w:t>
      </w:r>
      <w:bookmarkEnd w:id="20"/>
    </w:p>
    <w:p w14:paraId="63C44059" w14:textId="77777777" w:rsidR="008D2F5A" w:rsidRPr="0031295A" w:rsidRDefault="008D2F5A" w:rsidP="00B752F7">
      <w:pPr>
        <w:pStyle w:val="EndNoteBibliography"/>
        <w:ind w:left="720" w:hanging="720"/>
        <w:rPr>
          <w:noProof/>
          <w:lang w:val="fr-FR"/>
        </w:rPr>
      </w:pPr>
      <w:bookmarkStart w:id="21" w:name="_ENREF_21"/>
      <w:r w:rsidRPr="0031295A">
        <w:rPr>
          <w:noProof/>
        </w:rPr>
        <w:t>21</w:t>
      </w:r>
      <w:r w:rsidRPr="0031295A">
        <w:rPr>
          <w:noProof/>
        </w:rPr>
        <w:tab/>
        <w:t>Litvak, V.</w:t>
      </w:r>
      <w:r w:rsidRPr="0031295A">
        <w:rPr>
          <w:i/>
          <w:noProof/>
        </w:rPr>
        <w:t xml:space="preserve"> et al.</w:t>
      </w:r>
      <w:r w:rsidRPr="0031295A">
        <w:rPr>
          <w:noProof/>
        </w:rPr>
        <w:t xml:space="preserve"> Artifact correction and source analysis of early electroencephalographic responses evoked by transcranial magnetic stimulation over primary motor cortex. </w:t>
      </w:r>
      <w:r w:rsidRPr="0031295A">
        <w:rPr>
          <w:i/>
          <w:noProof/>
          <w:lang w:val="fr-FR"/>
        </w:rPr>
        <w:t>Neuroimage</w:t>
      </w:r>
      <w:r w:rsidRPr="0031295A">
        <w:rPr>
          <w:noProof/>
          <w:lang w:val="fr-FR"/>
        </w:rPr>
        <w:t xml:space="preserve"> </w:t>
      </w:r>
      <w:r w:rsidRPr="0031295A">
        <w:rPr>
          <w:b/>
          <w:noProof/>
          <w:lang w:val="fr-FR"/>
        </w:rPr>
        <w:t>37</w:t>
      </w:r>
      <w:r w:rsidRPr="0031295A">
        <w:rPr>
          <w:noProof/>
          <w:lang w:val="fr-FR"/>
        </w:rPr>
        <w:t>, 56-70, doi:S1053-8119(07)00422-3 [pii]</w:t>
      </w:r>
    </w:p>
    <w:p w14:paraId="50B0C6C6" w14:textId="77777777" w:rsidR="008D2F5A" w:rsidRPr="0031295A" w:rsidRDefault="008D2F5A" w:rsidP="00B752F7">
      <w:pPr>
        <w:pStyle w:val="EndNoteBibliography"/>
        <w:ind w:left="720" w:hanging="720"/>
        <w:rPr>
          <w:noProof/>
          <w:lang w:val="fr-FR"/>
        </w:rPr>
      </w:pPr>
      <w:r w:rsidRPr="0031295A">
        <w:rPr>
          <w:noProof/>
          <w:lang w:val="fr-FR"/>
        </w:rPr>
        <w:t>10.1016/j.neuroimage.2007.05.015 [doi] (2007).</w:t>
      </w:r>
      <w:bookmarkEnd w:id="21"/>
    </w:p>
    <w:p w14:paraId="49016A7E" w14:textId="77777777" w:rsidR="008D2F5A" w:rsidRPr="0031295A" w:rsidRDefault="008D2F5A" w:rsidP="00B752F7">
      <w:pPr>
        <w:pStyle w:val="EndNoteBibliography"/>
        <w:ind w:left="720" w:hanging="720"/>
        <w:rPr>
          <w:noProof/>
        </w:rPr>
      </w:pPr>
      <w:bookmarkStart w:id="22" w:name="_ENREF_22"/>
      <w:r w:rsidRPr="0031295A">
        <w:rPr>
          <w:noProof/>
          <w:lang w:val="fr-FR"/>
        </w:rPr>
        <w:t>22</w:t>
      </w:r>
      <w:r w:rsidRPr="0031295A">
        <w:rPr>
          <w:noProof/>
          <w:lang w:val="fr-FR"/>
        </w:rPr>
        <w:tab/>
        <w:t>Morbidi, F.</w:t>
      </w:r>
      <w:r w:rsidRPr="0031295A">
        <w:rPr>
          <w:i/>
          <w:noProof/>
          <w:lang w:val="fr-FR"/>
        </w:rPr>
        <w:t xml:space="preserve"> et al.</w:t>
      </w:r>
      <w:r w:rsidRPr="0031295A">
        <w:rPr>
          <w:noProof/>
          <w:lang w:val="fr-FR"/>
        </w:rPr>
        <w:t xml:space="preserve"> </w:t>
      </w:r>
      <w:r w:rsidRPr="0031295A">
        <w:rPr>
          <w:noProof/>
        </w:rPr>
        <w:t xml:space="preserve">Off-line removal of TMS-induced artifacts on human electroencephalography by Kalman filter. </w:t>
      </w:r>
      <w:r w:rsidRPr="0031295A">
        <w:rPr>
          <w:i/>
          <w:noProof/>
        </w:rPr>
        <w:t>Journal of neuroscience methods</w:t>
      </w:r>
      <w:r w:rsidRPr="0031295A">
        <w:rPr>
          <w:noProof/>
        </w:rPr>
        <w:t xml:space="preserve"> </w:t>
      </w:r>
      <w:r w:rsidRPr="0031295A">
        <w:rPr>
          <w:b/>
          <w:noProof/>
        </w:rPr>
        <w:t>162</w:t>
      </w:r>
      <w:r w:rsidRPr="0031295A">
        <w:rPr>
          <w:noProof/>
        </w:rPr>
        <w:t>, 293-302, doi:10.1016/j.jneumeth.2006.12.013 (2007).</w:t>
      </w:r>
      <w:bookmarkEnd w:id="22"/>
    </w:p>
    <w:p w14:paraId="2D5093CA" w14:textId="77777777" w:rsidR="008D2F5A" w:rsidRPr="0031295A" w:rsidRDefault="008D2F5A" w:rsidP="00B752F7">
      <w:pPr>
        <w:pStyle w:val="EndNoteBibliography"/>
        <w:ind w:left="720" w:hanging="720"/>
        <w:rPr>
          <w:noProof/>
        </w:rPr>
      </w:pPr>
      <w:bookmarkStart w:id="23" w:name="_ENREF_23"/>
      <w:r w:rsidRPr="0031295A">
        <w:rPr>
          <w:noProof/>
        </w:rPr>
        <w:t>23</w:t>
      </w:r>
      <w:r w:rsidRPr="0031295A">
        <w:rPr>
          <w:noProof/>
        </w:rPr>
        <w:tab/>
        <w:t xml:space="preserve">Brett, M., Anton, J. L., Valabregue, R. &amp; Poline, J. B. in </w:t>
      </w:r>
      <w:r w:rsidRPr="0031295A">
        <w:rPr>
          <w:i/>
          <w:noProof/>
        </w:rPr>
        <w:t>The 8th International Conference on Functional Mapping of the Human Brain</w:t>
      </w:r>
      <w:r w:rsidRPr="0031295A">
        <w:rPr>
          <w:noProof/>
        </w:rPr>
        <w:t xml:space="preserve">    (Sendai, Japan, 2002).</w:t>
      </w:r>
      <w:bookmarkEnd w:id="23"/>
    </w:p>
    <w:p w14:paraId="1CFED793" w14:textId="77777777" w:rsidR="008D2F5A" w:rsidRPr="0031295A" w:rsidRDefault="008D2F5A" w:rsidP="00B752F7">
      <w:pPr>
        <w:pStyle w:val="EndNoteBibliography"/>
        <w:ind w:left="720" w:hanging="720"/>
        <w:rPr>
          <w:noProof/>
        </w:rPr>
      </w:pPr>
      <w:bookmarkStart w:id="24" w:name="_ENREF_24"/>
      <w:r w:rsidRPr="0031295A">
        <w:rPr>
          <w:noProof/>
        </w:rPr>
        <w:t>24</w:t>
      </w:r>
      <w:r w:rsidRPr="0031295A">
        <w:rPr>
          <w:noProof/>
        </w:rPr>
        <w:tab/>
        <w:t xml:space="preserve">Brainard, D. H. The Psychophysics Toolbox. </w:t>
      </w:r>
      <w:r w:rsidRPr="0031295A">
        <w:rPr>
          <w:i/>
          <w:noProof/>
        </w:rPr>
        <w:t>Spat. Vis.</w:t>
      </w:r>
      <w:r w:rsidRPr="0031295A">
        <w:rPr>
          <w:noProof/>
        </w:rPr>
        <w:t xml:space="preserve"> </w:t>
      </w:r>
      <w:r w:rsidRPr="0031295A">
        <w:rPr>
          <w:b/>
          <w:noProof/>
        </w:rPr>
        <w:t>10</w:t>
      </w:r>
      <w:r w:rsidRPr="0031295A">
        <w:rPr>
          <w:noProof/>
        </w:rPr>
        <w:t>, 433-436 (1997).</w:t>
      </w:r>
      <w:bookmarkEnd w:id="24"/>
    </w:p>
    <w:p w14:paraId="692F02BE" w14:textId="77777777" w:rsidR="008D2F5A" w:rsidRPr="0031295A" w:rsidRDefault="008D2F5A" w:rsidP="00B752F7">
      <w:pPr>
        <w:pStyle w:val="EndNoteBibliography"/>
        <w:ind w:left="720" w:hanging="720"/>
        <w:rPr>
          <w:noProof/>
        </w:rPr>
      </w:pPr>
      <w:bookmarkStart w:id="25" w:name="_ENREF_25"/>
      <w:r w:rsidRPr="0031295A">
        <w:rPr>
          <w:noProof/>
        </w:rPr>
        <w:t>25</w:t>
      </w:r>
      <w:r w:rsidRPr="0031295A">
        <w:rPr>
          <w:noProof/>
        </w:rPr>
        <w:tab/>
        <w:t xml:space="preserve">Rossi, S., Hallett, M., Rossini, P. M. &amp; Pascual-Leone, A. Safety, ethical considerations, and application guidelines for the use of transcranial magnetic stimulation in clinical practice and research. </w:t>
      </w:r>
      <w:r w:rsidRPr="0031295A">
        <w:rPr>
          <w:i/>
          <w:noProof/>
        </w:rPr>
        <w:t>Clin Neurophysiol</w:t>
      </w:r>
      <w:r w:rsidRPr="0031295A">
        <w:rPr>
          <w:noProof/>
        </w:rPr>
        <w:t xml:space="preserve"> </w:t>
      </w:r>
      <w:r w:rsidRPr="0031295A">
        <w:rPr>
          <w:b/>
          <w:noProof/>
        </w:rPr>
        <w:t>120</w:t>
      </w:r>
      <w:r w:rsidRPr="0031295A">
        <w:rPr>
          <w:noProof/>
        </w:rPr>
        <w:t>, 2008-2039, doi:10.1016/j.clinph.2009.08.016 (2009).</w:t>
      </w:r>
      <w:bookmarkEnd w:id="25"/>
    </w:p>
    <w:p w14:paraId="43F0EB39" w14:textId="77777777" w:rsidR="008D2F5A" w:rsidRPr="0031295A" w:rsidRDefault="008D2F5A" w:rsidP="00B752F7">
      <w:pPr>
        <w:pStyle w:val="EndNoteBibliography"/>
        <w:ind w:left="720" w:hanging="720"/>
        <w:rPr>
          <w:noProof/>
        </w:rPr>
      </w:pPr>
      <w:bookmarkStart w:id="26" w:name="_ENREF_26"/>
      <w:r w:rsidRPr="0031295A">
        <w:rPr>
          <w:noProof/>
        </w:rPr>
        <w:t>26</w:t>
      </w:r>
      <w:r w:rsidRPr="0031295A">
        <w:rPr>
          <w:noProof/>
        </w:rPr>
        <w:tab/>
        <w:t xml:space="preserve">Fuggetta, G., Pavone, E. F., Walsh, V., Kiss, M. &amp; Eimer, M. Cortico-cortical interactions in spatial attention: A combined ERP/TMS study. </w:t>
      </w:r>
      <w:r w:rsidRPr="0031295A">
        <w:rPr>
          <w:i/>
          <w:noProof/>
        </w:rPr>
        <w:t>J Neurophysiol</w:t>
      </w:r>
      <w:r w:rsidRPr="0031295A">
        <w:rPr>
          <w:noProof/>
        </w:rPr>
        <w:t xml:space="preserve"> </w:t>
      </w:r>
      <w:r w:rsidRPr="0031295A">
        <w:rPr>
          <w:b/>
          <w:noProof/>
        </w:rPr>
        <w:t>95</w:t>
      </w:r>
      <w:r w:rsidRPr="0031295A">
        <w:rPr>
          <w:noProof/>
        </w:rPr>
        <w:t>, 3277-3280, doi:01273.2005 [pii]</w:t>
      </w:r>
    </w:p>
    <w:p w14:paraId="27589B33" w14:textId="77777777" w:rsidR="008D2F5A" w:rsidRPr="0031295A" w:rsidRDefault="008D2F5A" w:rsidP="00B752F7">
      <w:pPr>
        <w:pStyle w:val="EndNoteBibliography"/>
        <w:ind w:left="720" w:hanging="720"/>
        <w:rPr>
          <w:noProof/>
        </w:rPr>
      </w:pPr>
      <w:r w:rsidRPr="0031295A">
        <w:rPr>
          <w:noProof/>
        </w:rPr>
        <w:t>10.1152/jn.01273.2005 (2006).</w:t>
      </w:r>
      <w:bookmarkEnd w:id="26"/>
    </w:p>
    <w:p w14:paraId="1F635379" w14:textId="77777777" w:rsidR="008D2F5A" w:rsidRPr="0031295A" w:rsidRDefault="008D2F5A" w:rsidP="00B752F7">
      <w:pPr>
        <w:pStyle w:val="EndNoteBibliography"/>
        <w:ind w:left="720" w:hanging="720"/>
        <w:rPr>
          <w:noProof/>
        </w:rPr>
      </w:pPr>
      <w:bookmarkStart w:id="27" w:name="_ENREF_27"/>
      <w:r w:rsidRPr="0031295A">
        <w:rPr>
          <w:noProof/>
        </w:rPr>
        <w:t>27</w:t>
      </w:r>
      <w:r w:rsidRPr="0031295A">
        <w:rPr>
          <w:noProof/>
        </w:rPr>
        <w:tab/>
        <w:t xml:space="preserve">Reichenbach, A., Whittingstall, K. &amp; Thielscher, A. Effects of transcranial magnetic stimulation on visual evoked potentials in a visual suppression task. </w:t>
      </w:r>
      <w:r w:rsidRPr="0031295A">
        <w:rPr>
          <w:i/>
          <w:noProof/>
        </w:rPr>
        <w:t>Neuroimage</w:t>
      </w:r>
      <w:r w:rsidRPr="0031295A">
        <w:rPr>
          <w:noProof/>
        </w:rPr>
        <w:t xml:space="preserve"> </w:t>
      </w:r>
      <w:r w:rsidRPr="0031295A">
        <w:rPr>
          <w:b/>
          <w:noProof/>
        </w:rPr>
        <w:t>54</w:t>
      </w:r>
      <w:r w:rsidRPr="0031295A">
        <w:rPr>
          <w:noProof/>
        </w:rPr>
        <w:t>, 1375-1384, doi:S1053-8119(10)01129-8 [pii]</w:t>
      </w:r>
    </w:p>
    <w:p w14:paraId="6ECA84A6" w14:textId="77777777" w:rsidR="008D2F5A" w:rsidRPr="0031295A" w:rsidRDefault="008D2F5A" w:rsidP="00B752F7">
      <w:pPr>
        <w:pStyle w:val="EndNoteBibliography"/>
        <w:ind w:left="720" w:hanging="720"/>
        <w:rPr>
          <w:noProof/>
        </w:rPr>
      </w:pPr>
      <w:r w:rsidRPr="0031295A">
        <w:rPr>
          <w:noProof/>
        </w:rPr>
        <w:t>10.1016/j.neuroimage.2010.08.047 [doi] (2011).</w:t>
      </w:r>
      <w:bookmarkEnd w:id="27"/>
    </w:p>
    <w:p w14:paraId="750CA4E7" w14:textId="77777777" w:rsidR="008D2F5A" w:rsidRPr="0031295A" w:rsidRDefault="008D2F5A" w:rsidP="00B752F7">
      <w:pPr>
        <w:pStyle w:val="EndNoteBibliography"/>
        <w:ind w:left="720" w:hanging="720"/>
        <w:rPr>
          <w:noProof/>
        </w:rPr>
      </w:pPr>
      <w:bookmarkStart w:id="28" w:name="_ENREF_28"/>
      <w:r w:rsidRPr="0031295A">
        <w:rPr>
          <w:noProof/>
        </w:rPr>
        <w:t>28</w:t>
      </w:r>
      <w:r w:rsidRPr="0031295A">
        <w:rPr>
          <w:noProof/>
        </w:rPr>
        <w:tab/>
        <w:t xml:space="preserve">Taylor, P. C., Walsh, V. &amp; Eimer, M. The neural signature of phosphene perception. </w:t>
      </w:r>
      <w:r w:rsidRPr="0031295A">
        <w:rPr>
          <w:i/>
          <w:noProof/>
        </w:rPr>
        <w:t>Human brain mapping</w:t>
      </w:r>
      <w:r w:rsidRPr="0031295A">
        <w:rPr>
          <w:noProof/>
        </w:rPr>
        <w:t xml:space="preserve"> </w:t>
      </w:r>
      <w:r w:rsidRPr="0031295A">
        <w:rPr>
          <w:b/>
          <w:noProof/>
        </w:rPr>
        <w:t>31</w:t>
      </w:r>
      <w:r w:rsidRPr="0031295A">
        <w:rPr>
          <w:noProof/>
        </w:rPr>
        <w:t>, 1408-1417, doi:10.1002/hbm.20941 [doi] (2010).</w:t>
      </w:r>
      <w:bookmarkEnd w:id="28"/>
    </w:p>
    <w:p w14:paraId="74C38984" w14:textId="77777777" w:rsidR="008D2F5A" w:rsidRPr="0031295A" w:rsidRDefault="008D2F5A" w:rsidP="00B752F7">
      <w:pPr>
        <w:pStyle w:val="EndNoteBibliography"/>
        <w:ind w:left="720" w:hanging="720"/>
        <w:rPr>
          <w:noProof/>
        </w:rPr>
      </w:pPr>
      <w:bookmarkStart w:id="29" w:name="_ENREF_29"/>
      <w:r w:rsidRPr="0031295A">
        <w:rPr>
          <w:noProof/>
        </w:rPr>
        <w:t>29</w:t>
      </w:r>
      <w:r w:rsidRPr="0031295A">
        <w:rPr>
          <w:noProof/>
        </w:rPr>
        <w:tab/>
        <w:t xml:space="preserve">Iwahashi, M., Katayama, Y., Ueno, S. &amp; Iramina, K. Effect of transcranial magnetic stimulation on P300 of event-related potential. </w:t>
      </w:r>
      <w:r w:rsidRPr="0031295A">
        <w:rPr>
          <w:i/>
          <w:noProof/>
        </w:rPr>
        <w:t>Conference proceedings : ... Annual International Conference of the IEEE Engineering in Medicine and Biology Society. IEEE Engineering in Medicine and Biology Society. Conference</w:t>
      </w:r>
      <w:r w:rsidRPr="0031295A">
        <w:rPr>
          <w:noProof/>
        </w:rPr>
        <w:t xml:space="preserve"> </w:t>
      </w:r>
      <w:r w:rsidRPr="0031295A">
        <w:rPr>
          <w:b/>
          <w:noProof/>
        </w:rPr>
        <w:t>2009</w:t>
      </w:r>
      <w:r w:rsidRPr="0031295A">
        <w:rPr>
          <w:noProof/>
        </w:rPr>
        <w:t>, 1359-1362, doi:10.1109/iembs.2009.5334145 (2009).</w:t>
      </w:r>
      <w:bookmarkEnd w:id="29"/>
    </w:p>
    <w:p w14:paraId="2AD1FF76" w14:textId="77777777" w:rsidR="008D2F5A" w:rsidRPr="0031295A" w:rsidRDefault="008D2F5A" w:rsidP="00B752F7">
      <w:pPr>
        <w:pStyle w:val="EndNoteBibliography"/>
        <w:ind w:left="720" w:hanging="720"/>
        <w:rPr>
          <w:noProof/>
        </w:rPr>
      </w:pPr>
      <w:bookmarkStart w:id="30" w:name="_ENREF_30"/>
      <w:r w:rsidRPr="0031295A">
        <w:rPr>
          <w:noProof/>
        </w:rPr>
        <w:lastRenderedPageBreak/>
        <w:t>30</w:t>
      </w:r>
      <w:r w:rsidRPr="0031295A">
        <w:rPr>
          <w:noProof/>
        </w:rPr>
        <w:tab/>
        <w:t xml:space="preserve">Zanon, M., Busan, P., Monti, F., Pizzolato, G. &amp; Battaglini, P. P. Cortical connections between dorsal and ventral visual streams in humans: Evidence by TMS/EEG co-registration. </w:t>
      </w:r>
      <w:r w:rsidRPr="0031295A">
        <w:rPr>
          <w:i/>
          <w:noProof/>
        </w:rPr>
        <w:t>Brain Topogr</w:t>
      </w:r>
      <w:r w:rsidRPr="0031295A">
        <w:rPr>
          <w:noProof/>
        </w:rPr>
        <w:t xml:space="preserve"> </w:t>
      </w:r>
      <w:r w:rsidRPr="0031295A">
        <w:rPr>
          <w:b/>
          <w:noProof/>
        </w:rPr>
        <w:t>22</w:t>
      </w:r>
      <w:r w:rsidRPr="0031295A">
        <w:rPr>
          <w:noProof/>
        </w:rPr>
        <w:t>, 307-317, doi:10.1007/s10548-009-0103-8 (2010).</w:t>
      </w:r>
      <w:bookmarkEnd w:id="30"/>
    </w:p>
    <w:p w14:paraId="685F75C8" w14:textId="77777777" w:rsidR="008D2F5A" w:rsidRPr="0031295A" w:rsidRDefault="008D2F5A" w:rsidP="00B752F7">
      <w:pPr>
        <w:pStyle w:val="EndNoteBibliography"/>
        <w:ind w:left="720" w:hanging="720"/>
        <w:rPr>
          <w:noProof/>
        </w:rPr>
      </w:pPr>
      <w:bookmarkStart w:id="31" w:name="_ENREF_31"/>
      <w:r w:rsidRPr="0031295A">
        <w:rPr>
          <w:noProof/>
        </w:rPr>
        <w:t>31</w:t>
      </w:r>
      <w:r w:rsidRPr="0031295A">
        <w:rPr>
          <w:noProof/>
        </w:rPr>
        <w:tab/>
        <w:t xml:space="preserve">Veniero, D., Bortoletto, M. &amp; Miniussi, C. TMS-EEG co-registration: on TMS-induced artifact. </w:t>
      </w:r>
      <w:r w:rsidRPr="0031295A">
        <w:rPr>
          <w:i/>
          <w:noProof/>
        </w:rPr>
        <w:t>Clin Neurophysiol</w:t>
      </w:r>
      <w:r w:rsidRPr="0031295A">
        <w:rPr>
          <w:noProof/>
        </w:rPr>
        <w:t xml:space="preserve"> </w:t>
      </w:r>
      <w:r w:rsidRPr="0031295A">
        <w:rPr>
          <w:b/>
          <w:noProof/>
        </w:rPr>
        <w:t>120</w:t>
      </w:r>
      <w:r w:rsidRPr="0031295A">
        <w:rPr>
          <w:noProof/>
        </w:rPr>
        <w:t>, 1392-1399, doi:S1388-2457(09)00362-9 [pii]</w:t>
      </w:r>
    </w:p>
    <w:p w14:paraId="0F27BE8A" w14:textId="77777777" w:rsidR="008D2F5A" w:rsidRPr="0031295A" w:rsidRDefault="008D2F5A" w:rsidP="00B752F7">
      <w:pPr>
        <w:pStyle w:val="EndNoteBibliography"/>
        <w:ind w:left="720" w:hanging="720"/>
        <w:rPr>
          <w:noProof/>
        </w:rPr>
      </w:pPr>
      <w:r w:rsidRPr="0031295A">
        <w:rPr>
          <w:noProof/>
        </w:rPr>
        <w:t>10.1016/j.clinph.2009.04.023 [doi] (2009).</w:t>
      </w:r>
      <w:bookmarkEnd w:id="31"/>
    </w:p>
    <w:p w14:paraId="1D25832C" w14:textId="77777777" w:rsidR="008D2F5A" w:rsidRPr="0031295A" w:rsidRDefault="008D2F5A" w:rsidP="00B752F7">
      <w:pPr>
        <w:pStyle w:val="EndNoteBibliography"/>
        <w:ind w:left="720" w:hanging="720"/>
        <w:rPr>
          <w:noProof/>
        </w:rPr>
      </w:pPr>
      <w:bookmarkStart w:id="32" w:name="_ENREF_32"/>
      <w:r w:rsidRPr="0031295A">
        <w:rPr>
          <w:noProof/>
        </w:rPr>
        <w:t>32</w:t>
      </w:r>
      <w:r w:rsidRPr="0031295A">
        <w:rPr>
          <w:noProof/>
        </w:rPr>
        <w:tab/>
        <w:t xml:space="preserve">Andoh, J. &amp; Zatorre, R. J. Mapping the after-effects of theta burst stimulation on the human auditory cortex with functional imaging. </w:t>
      </w:r>
      <w:r w:rsidRPr="0031295A">
        <w:rPr>
          <w:i/>
          <w:noProof/>
        </w:rPr>
        <w:t>Journal of visualized experiments : JoVE</w:t>
      </w:r>
      <w:r w:rsidRPr="0031295A">
        <w:rPr>
          <w:noProof/>
        </w:rPr>
        <w:t>, e3985, doi:10.3791/3985 (2012).</w:t>
      </w:r>
      <w:bookmarkEnd w:id="32"/>
    </w:p>
    <w:p w14:paraId="1EE3A0C0" w14:textId="77777777" w:rsidR="008D2F5A" w:rsidRPr="0031295A" w:rsidRDefault="008D2F5A" w:rsidP="00B752F7">
      <w:pPr>
        <w:pStyle w:val="EndNoteBibliography"/>
        <w:ind w:left="720" w:hanging="720"/>
        <w:rPr>
          <w:noProof/>
        </w:rPr>
      </w:pPr>
      <w:bookmarkStart w:id="33" w:name="_ENREF_33"/>
      <w:r w:rsidRPr="0031295A">
        <w:rPr>
          <w:noProof/>
        </w:rPr>
        <w:t>33</w:t>
      </w:r>
      <w:r w:rsidRPr="0031295A">
        <w:rPr>
          <w:noProof/>
        </w:rPr>
        <w:tab/>
        <w:t>Thierry, G.</w:t>
      </w:r>
      <w:r w:rsidRPr="0031295A">
        <w:rPr>
          <w:i/>
          <w:noProof/>
        </w:rPr>
        <w:t xml:space="preserve"> et al.</w:t>
      </w:r>
      <w:r w:rsidRPr="0031295A">
        <w:rPr>
          <w:noProof/>
        </w:rPr>
        <w:t xml:space="preserve"> An event-related potential component sensitive to images of the human body. </w:t>
      </w:r>
      <w:r w:rsidRPr="0031295A">
        <w:rPr>
          <w:i/>
          <w:noProof/>
        </w:rPr>
        <w:t>Neuroimage</w:t>
      </w:r>
      <w:r w:rsidRPr="0031295A">
        <w:rPr>
          <w:noProof/>
        </w:rPr>
        <w:t xml:space="preserve"> </w:t>
      </w:r>
      <w:r w:rsidRPr="0031295A">
        <w:rPr>
          <w:b/>
          <w:noProof/>
        </w:rPr>
        <w:t>32</w:t>
      </w:r>
      <w:r w:rsidRPr="0031295A">
        <w:rPr>
          <w:noProof/>
        </w:rPr>
        <w:t>, 871-879, doi:S1053-8119(06)00241-2 [pii]</w:t>
      </w:r>
    </w:p>
    <w:p w14:paraId="0BF74953" w14:textId="77777777" w:rsidR="008D2F5A" w:rsidRPr="0031295A" w:rsidRDefault="008D2F5A" w:rsidP="00B752F7">
      <w:pPr>
        <w:pStyle w:val="EndNoteBibliography"/>
        <w:ind w:left="720" w:hanging="720"/>
        <w:rPr>
          <w:noProof/>
        </w:rPr>
      </w:pPr>
      <w:r w:rsidRPr="0031295A">
        <w:rPr>
          <w:noProof/>
        </w:rPr>
        <w:t>10.1016/j.neuroimage.2006.03.060 [doi] (2006).</w:t>
      </w:r>
      <w:bookmarkEnd w:id="33"/>
    </w:p>
    <w:p w14:paraId="1DEFFE5C" w14:textId="77777777" w:rsidR="008D2F5A" w:rsidRPr="0031295A" w:rsidRDefault="008D2F5A" w:rsidP="00B752F7">
      <w:pPr>
        <w:pStyle w:val="EndNoteBibliography"/>
        <w:ind w:left="720" w:hanging="720"/>
        <w:rPr>
          <w:noProof/>
        </w:rPr>
      </w:pPr>
      <w:bookmarkStart w:id="34" w:name="_ENREF_34"/>
      <w:r w:rsidRPr="0031295A">
        <w:rPr>
          <w:noProof/>
        </w:rPr>
        <w:t>34</w:t>
      </w:r>
      <w:r w:rsidRPr="0031295A">
        <w:rPr>
          <w:noProof/>
        </w:rPr>
        <w:tab/>
        <w:t xml:space="preserve">Pitcher, D., Charles, L., Devlin, J. T., Walsh, V. &amp; Duchaine, B. Triple dissociation of faces, bodies, and objects in extrastriate cortex. </w:t>
      </w:r>
      <w:r w:rsidRPr="0031295A">
        <w:rPr>
          <w:i/>
          <w:noProof/>
        </w:rPr>
        <w:t>Curr Biol</w:t>
      </w:r>
      <w:r w:rsidRPr="0031295A">
        <w:rPr>
          <w:noProof/>
        </w:rPr>
        <w:t xml:space="preserve"> </w:t>
      </w:r>
      <w:r w:rsidRPr="0031295A">
        <w:rPr>
          <w:b/>
          <w:noProof/>
        </w:rPr>
        <w:t>19</w:t>
      </w:r>
      <w:r w:rsidRPr="0031295A">
        <w:rPr>
          <w:noProof/>
        </w:rPr>
        <w:t>, 319-324, doi:S0960-9822(09)00543-0 [pii]</w:t>
      </w:r>
    </w:p>
    <w:p w14:paraId="166FA17A" w14:textId="77777777" w:rsidR="008D2F5A" w:rsidRPr="0031295A" w:rsidRDefault="008D2F5A" w:rsidP="00B752F7">
      <w:pPr>
        <w:pStyle w:val="EndNoteBibliography"/>
        <w:ind w:left="720" w:hanging="720"/>
        <w:rPr>
          <w:noProof/>
        </w:rPr>
      </w:pPr>
      <w:r w:rsidRPr="0031295A">
        <w:rPr>
          <w:noProof/>
        </w:rPr>
        <w:t>10.1016/j.cub.2009.01.007 [doi] (2009).</w:t>
      </w:r>
      <w:bookmarkEnd w:id="34"/>
    </w:p>
    <w:p w14:paraId="361CB12D" w14:textId="77777777" w:rsidR="008D2F5A" w:rsidRPr="0031295A" w:rsidRDefault="008D2F5A" w:rsidP="00B752F7">
      <w:pPr>
        <w:pStyle w:val="EndNoteBibliography"/>
        <w:ind w:left="720" w:hanging="720"/>
        <w:rPr>
          <w:noProof/>
        </w:rPr>
      </w:pPr>
      <w:bookmarkStart w:id="35" w:name="_ENREF_35"/>
      <w:r w:rsidRPr="0031295A">
        <w:rPr>
          <w:noProof/>
        </w:rPr>
        <w:t>35</w:t>
      </w:r>
      <w:r w:rsidRPr="0031295A">
        <w:rPr>
          <w:noProof/>
        </w:rPr>
        <w:tab/>
        <w:t xml:space="preserve">Pitcher, D., Walsh, V., Yovel, G. &amp; Duchaine, B. TMS evidence for the involvement of the right occipital face area in early face processing. </w:t>
      </w:r>
      <w:r w:rsidRPr="0031295A">
        <w:rPr>
          <w:i/>
          <w:noProof/>
        </w:rPr>
        <w:t>Curr Biol</w:t>
      </w:r>
      <w:r w:rsidRPr="0031295A">
        <w:rPr>
          <w:noProof/>
        </w:rPr>
        <w:t xml:space="preserve"> </w:t>
      </w:r>
      <w:r w:rsidRPr="0031295A">
        <w:rPr>
          <w:b/>
          <w:noProof/>
        </w:rPr>
        <w:t>17</w:t>
      </w:r>
      <w:r w:rsidRPr="0031295A">
        <w:rPr>
          <w:noProof/>
        </w:rPr>
        <w:t>, 1568-1573 (2007).</w:t>
      </w:r>
      <w:bookmarkEnd w:id="35"/>
    </w:p>
    <w:p w14:paraId="35B2D70B" w14:textId="2896E436" w:rsidR="00EE1F1A" w:rsidRPr="0031295A" w:rsidRDefault="00EE1F1A" w:rsidP="00B752F7">
      <w:pPr>
        <w:jc w:val="both"/>
        <w:rPr>
          <w:rFonts w:ascii="Calibri" w:hAnsi="Calibri" w:cs="Arial"/>
        </w:rPr>
      </w:pPr>
      <w:r w:rsidRPr="0031295A">
        <w:rPr>
          <w:rFonts w:ascii="Calibri" w:hAnsi="Calibri" w:cs="Arial"/>
        </w:rPr>
        <w:fldChar w:fldCharType="end"/>
      </w:r>
      <w:r w:rsidRPr="0031295A">
        <w:rPr>
          <w:rFonts w:ascii="Calibri" w:hAnsi="Calibri" w:cs="Arial"/>
        </w:rPr>
        <w:fldChar w:fldCharType="begin"/>
      </w:r>
      <w:r w:rsidRPr="0031295A">
        <w:rPr>
          <w:rFonts w:ascii="Calibri" w:hAnsi="Calibri" w:cs="Arial"/>
        </w:rPr>
        <w:instrText xml:space="preserve"> ADDIN </w:instrText>
      </w:r>
      <w:r w:rsidRPr="0031295A">
        <w:rPr>
          <w:rFonts w:ascii="Calibri" w:hAnsi="Calibri" w:cs="Arial"/>
        </w:rPr>
        <w:fldChar w:fldCharType="end"/>
      </w:r>
    </w:p>
    <w:sectPr w:rsidR="00EE1F1A" w:rsidRPr="0031295A" w:rsidSect="005679E8">
      <w:footnotePr>
        <w:numFmt w:val="lowerLetter"/>
      </w:foot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36EBE2" w14:textId="77777777" w:rsidR="00A711E6" w:rsidRDefault="00A711E6" w:rsidP="00EA487F">
      <w:r>
        <w:separator/>
      </w:r>
    </w:p>
  </w:endnote>
  <w:endnote w:type="continuationSeparator" w:id="0">
    <w:p w14:paraId="24A175E8" w14:textId="77777777" w:rsidR="00A711E6" w:rsidRDefault="00A711E6" w:rsidP="00EA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8C543" w14:textId="77777777" w:rsidR="00A711E6" w:rsidRDefault="00A711E6" w:rsidP="00EA487F">
      <w:r>
        <w:separator/>
      </w:r>
    </w:p>
  </w:footnote>
  <w:footnote w:type="continuationSeparator" w:id="0">
    <w:p w14:paraId="0058C04B" w14:textId="77777777" w:rsidR="00A711E6" w:rsidRDefault="00A711E6" w:rsidP="00EA487F">
      <w:r>
        <w:continuationSeparator/>
      </w:r>
    </w:p>
  </w:footnote>
  <w:footnote w:id="1">
    <w:p w14:paraId="369047CB" w14:textId="417D596C" w:rsidR="00204281" w:rsidRDefault="00204281">
      <w:pPr>
        <w:pStyle w:val="FootnoteText"/>
      </w:pPr>
      <w:r>
        <w:rPr>
          <w:rStyle w:val="FootnoteReference"/>
        </w:rPr>
        <w:footnoteRef/>
      </w:r>
      <w:r>
        <w:t xml:space="preserve"> The same technique can also be applied for anatomically-defined area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52D3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
    <w:nsid w:val="05AE1F18"/>
    <w:multiLevelType w:val="multilevel"/>
    <w:tmpl w:val="0ED4229E"/>
    <w:lvl w:ilvl="0">
      <w:start w:val="2"/>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5E30599"/>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
    <w:nsid w:val="07032D77"/>
    <w:multiLevelType w:val="hybridMultilevel"/>
    <w:tmpl w:val="6C9C36EC"/>
    <w:lvl w:ilvl="0" w:tplc="E0466106">
      <w:start w:val="5"/>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0A866AFE"/>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5">
    <w:nsid w:val="15823E4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6">
    <w:nsid w:val="16846B34"/>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7">
    <w:nsid w:val="19B15956"/>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nsid w:val="235E7CA3"/>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nsid w:val="2AA7708B"/>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0">
    <w:nsid w:val="2B4C2EEC"/>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1">
    <w:nsid w:val="2CA7382F"/>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2">
    <w:nsid w:val="2D9020DA"/>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3">
    <w:nsid w:val="30142AB8"/>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4">
    <w:nsid w:val="30D21DD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5">
    <w:nsid w:val="31A073C4"/>
    <w:multiLevelType w:val="hybridMultilevel"/>
    <w:tmpl w:val="12C698F4"/>
    <w:lvl w:ilvl="0" w:tplc="DC402882">
      <w:start w:val="5"/>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31E72113"/>
    <w:multiLevelType w:val="multilevel"/>
    <w:tmpl w:val="336AEA3A"/>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338A62F9"/>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8">
    <w:nsid w:val="349C7976"/>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9">
    <w:nsid w:val="3BE2163D"/>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3CF37DF6"/>
    <w:multiLevelType w:val="multilevel"/>
    <w:tmpl w:val="B2CE0DFA"/>
    <w:lvl w:ilvl="0">
      <w:start w:val="2"/>
      <w:numFmt w:val="decimal"/>
      <w:lvlText w:val="%1."/>
      <w:lvlJc w:val="left"/>
      <w:pPr>
        <w:ind w:left="375" w:hanging="375"/>
      </w:pPr>
      <w:rPr>
        <w:rFonts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3DF52399"/>
    <w:multiLevelType w:val="multilevel"/>
    <w:tmpl w:val="DF1E3D76"/>
    <w:lvl w:ilvl="0">
      <w:start w:val="5"/>
      <w:numFmt w:val="none"/>
      <w:lvlText w:val="5"/>
      <w:lvlJc w:val="left"/>
      <w:pPr>
        <w:tabs>
          <w:tab w:val="num" w:pos="360"/>
        </w:tabs>
        <w:ind w:left="360" w:hanging="360"/>
      </w:pPr>
      <w:rPr>
        <w:rFonts w:cs="Times New Roman" w:hint="default"/>
      </w:rPr>
    </w:lvl>
    <w:lvl w:ilvl="1">
      <w:start w:val="5"/>
      <w:numFmt w:val="decimal"/>
      <w:lvlText w:val="%2%1."/>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2">
    <w:nsid w:val="47A41570"/>
    <w:multiLevelType w:val="multilevel"/>
    <w:tmpl w:val="30AECC20"/>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1080"/>
        </w:tabs>
        <w:ind w:left="1080" w:hanging="36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23">
    <w:nsid w:val="48704592"/>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4">
    <w:nsid w:val="48D974D1"/>
    <w:multiLevelType w:val="multilevel"/>
    <w:tmpl w:val="B1DCB1C2"/>
    <w:lvl w:ilvl="0">
      <w:start w:val="5"/>
      <w:numFmt w:val="decimal"/>
      <w:lvlText w:val="%1"/>
      <w:lvlJc w:val="left"/>
      <w:pPr>
        <w:tabs>
          <w:tab w:val="num" w:pos="360"/>
        </w:tabs>
        <w:ind w:left="360" w:hanging="360"/>
      </w:pPr>
      <w:rPr>
        <w:rFonts w:cs="Times New Roman" w:hint="default"/>
      </w:rPr>
    </w:lvl>
    <w:lvl w:ilvl="1">
      <w:start w:val="5"/>
      <w:numFmt w:val="decimal"/>
      <w:lvlText w:val="%2%1."/>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5">
    <w:nsid w:val="4E8C1B24"/>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6">
    <w:nsid w:val="4F9D78F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7">
    <w:nsid w:val="5202708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8">
    <w:nsid w:val="526064D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nsid w:val="5B755ACD"/>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0">
    <w:nsid w:val="5B7B39A7"/>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nsid w:val="6ADB123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2">
    <w:nsid w:val="6C182066"/>
    <w:multiLevelType w:val="multilevel"/>
    <w:tmpl w:val="465A3EF0"/>
    <w:lvl w:ilvl="0">
      <w:start w:val="4"/>
      <w:numFmt w:val="decimal"/>
      <w:lvlText w:val="%1."/>
      <w:lvlJc w:val="left"/>
      <w:pPr>
        <w:tabs>
          <w:tab w:val="num" w:pos="360"/>
        </w:tabs>
        <w:ind w:left="360" w:hanging="360"/>
      </w:pPr>
      <w:rPr>
        <w:rFonts w:cs="Times New Roman" w:hint="default"/>
      </w:rPr>
    </w:lvl>
    <w:lvl w:ilvl="1">
      <w:start w:val="5"/>
      <w:numFmt w:val="decimal"/>
      <w:lvlText w:val="%1."/>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3">
    <w:nsid w:val="6C34564A"/>
    <w:multiLevelType w:val="multilevel"/>
    <w:tmpl w:val="B2CE0DFA"/>
    <w:lvl w:ilvl="0">
      <w:start w:val="2"/>
      <w:numFmt w:val="decimal"/>
      <w:lvlText w:val="%1."/>
      <w:lvlJc w:val="left"/>
      <w:pPr>
        <w:ind w:left="375" w:hanging="375"/>
      </w:pPr>
      <w:rPr>
        <w:rFonts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6F5A2358"/>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5">
    <w:nsid w:val="7A52697C"/>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6">
    <w:nsid w:val="7D6A1CB7"/>
    <w:multiLevelType w:val="multilevel"/>
    <w:tmpl w:val="9EA259F2"/>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432"/>
        </w:tabs>
        <w:ind w:left="43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7">
    <w:nsid w:val="7DB67485"/>
    <w:multiLevelType w:val="multilevel"/>
    <w:tmpl w:val="B792E3DA"/>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432"/>
        </w:tabs>
        <w:ind w:left="43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num w:numId="1">
    <w:abstractNumId w:val="29"/>
  </w:num>
  <w:num w:numId="2">
    <w:abstractNumId w:val="23"/>
  </w:num>
  <w:num w:numId="3">
    <w:abstractNumId w:val="11"/>
  </w:num>
  <w:num w:numId="4">
    <w:abstractNumId w:val="17"/>
  </w:num>
  <w:num w:numId="5">
    <w:abstractNumId w:val="22"/>
  </w:num>
  <w:num w:numId="6">
    <w:abstractNumId w:val="18"/>
  </w:num>
  <w:num w:numId="7">
    <w:abstractNumId w:val="34"/>
  </w:num>
  <w:num w:numId="8">
    <w:abstractNumId w:val="13"/>
  </w:num>
  <w:num w:numId="9">
    <w:abstractNumId w:val="4"/>
  </w:num>
  <w:num w:numId="10">
    <w:abstractNumId w:val="25"/>
  </w:num>
  <w:num w:numId="11">
    <w:abstractNumId w:val="12"/>
  </w:num>
  <w:num w:numId="12">
    <w:abstractNumId w:val="2"/>
  </w:num>
  <w:num w:numId="13">
    <w:abstractNumId w:val="35"/>
  </w:num>
  <w:num w:numId="14">
    <w:abstractNumId w:val="6"/>
  </w:num>
  <w:num w:numId="15">
    <w:abstractNumId w:val="36"/>
  </w:num>
  <w:num w:numId="16">
    <w:abstractNumId w:val="3"/>
  </w:num>
  <w:num w:numId="17">
    <w:abstractNumId w:val="30"/>
  </w:num>
  <w:num w:numId="18">
    <w:abstractNumId w:val="32"/>
  </w:num>
  <w:num w:numId="19">
    <w:abstractNumId w:val="15"/>
  </w:num>
  <w:num w:numId="20">
    <w:abstractNumId w:val="0"/>
  </w:num>
  <w:num w:numId="21">
    <w:abstractNumId w:val="27"/>
  </w:num>
  <w:num w:numId="22">
    <w:abstractNumId w:val="14"/>
  </w:num>
  <w:num w:numId="23">
    <w:abstractNumId w:val="7"/>
  </w:num>
  <w:num w:numId="24">
    <w:abstractNumId w:val="21"/>
  </w:num>
  <w:num w:numId="25">
    <w:abstractNumId w:val="8"/>
  </w:num>
  <w:num w:numId="26">
    <w:abstractNumId w:val="31"/>
  </w:num>
  <w:num w:numId="27">
    <w:abstractNumId w:val="28"/>
  </w:num>
  <w:num w:numId="28">
    <w:abstractNumId w:val="10"/>
  </w:num>
  <w:num w:numId="29">
    <w:abstractNumId w:val="19"/>
  </w:num>
  <w:num w:numId="30">
    <w:abstractNumId w:val="24"/>
  </w:num>
  <w:num w:numId="31">
    <w:abstractNumId w:val="26"/>
  </w:num>
  <w:num w:numId="32">
    <w:abstractNumId w:val="5"/>
  </w:num>
  <w:num w:numId="33">
    <w:abstractNumId w:val="9"/>
  </w:num>
  <w:num w:numId="34">
    <w:abstractNumId w:val="37"/>
  </w:num>
  <w:num w:numId="35">
    <w:abstractNumId w:val="16"/>
  </w:num>
  <w:num w:numId="36">
    <w:abstractNumId w:val="20"/>
  </w:num>
  <w:num w:numId="37">
    <w:abstractNumId w:val="33"/>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d92a2z6tsxr1efxw5pv0srfp25txeazx2e&quot;&gt;Berkeley&lt;record-ids&gt;&lt;item&gt;36&lt;/item&gt;&lt;item&gt;1247&lt;/item&gt;&lt;item&gt;1261&lt;/item&gt;&lt;item&gt;1288&lt;/item&gt;&lt;item&gt;1599&lt;/item&gt;&lt;item&gt;1607&lt;/item&gt;&lt;item&gt;1608&lt;/item&gt;&lt;item&gt;1612&lt;/item&gt;&lt;item&gt;1627&lt;/item&gt;&lt;item&gt;1674&lt;/item&gt;&lt;item&gt;1717&lt;/item&gt;&lt;item&gt;1750&lt;/item&gt;&lt;item&gt;1812&lt;/item&gt;&lt;item&gt;1814&lt;/item&gt;&lt;item&gt;1815&lt;/item&gt;&lt;item&gt;1819&lt;/item&gt;&lt;item&gt;1820&lt;/item&gt;&lt;item&gt;1821&lt;/item&gt;&lt;item&gt;1915&lt;/item&gt;&lt;item&gt;1916&lt;/item&gt;&lt;item&gt;1917&lt;/item&gt;&lt;item&gt;1918&lt;/item&gt;&lt;item&gt;1919&lt;/item&gt;&lt;item&gt;1920&lt;/item&gt;&lt;item&gt;1921&lt;/item&gt;&lt;item&gt;1922&lt;/item&gt;&lt;item&gt;1923&lt;/item&gt;&lt;item&gt;1924&lt;/item&gt;&lt;item&gt;1927&lt;/item&gt;&lt;item&gt;1928&lt;/item&gt;&lt;item&gt;1930&lt;/item&gt;&lt;item&gt;1931&lt;/item&gt;&lt;item&gt;1933&lt;/item&gt;&lt;item&gt;1934&lt;/item&gt;&lt;item&gt;19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E08B4"/>
    <w:rsid w:val="00001D9E"/>
    <w:rsid w:val="000039EC"/>
    <w:rsid w:val="00003DC4"/>
    <w:rsid w:val="000041F1"/>
    <w:rsid w:val="000054DF"/>
    <w:rsid w:val="000056DB"/>
    <w:rsid w:val="00010ABF"/>
    <w:rsid w:val="00010C00"/>
    <w:rsid w:val="00010CFE"/>
    <w:rsid w:val="000124A9"/>
    <w:rsid w:val="00012C24"/>
    <w:rsid w:val="00013D44"/>
    <w:rsid w:val="00014C1A"/>
    <w:rsid w:val="00014D9E"/>
    <w:rsid w:val="00015DF4"/>
    <w:rsid w:val="00016608"/>
    <w:rsid w:val="000173D3"/>
    <w:rsid w:val="000173F1"/>
    <w:rsid w:val="000206BF"/>
    <w:rsid w:val="00020F52"/>
    <w:rsid w:val="00021366"/>
    <w:rsid w:val="0002240C"/>
    <w:rsid w:val="00023CAD"/>
    <w:rsid w:val="00025B66"/>
    <w:rsid w:val="00025B89"/>
    <w:rsid w:val="00025E84"/>
    <w:rsid w:val="000260F2"/>
    <w:rsid w:val="00026128"/>
    <w:rsid w:val="000319D5"/>
    <w:rsid w:val="000319FE"/>
    <w:rsid w:val="00032173"/>
    <w:rsid w:val="00033279"/>
    <w:rsid w:val="000338C2"/>
    <w:rsid w:val="000350E9"/>
    <w:rsid w:val="0003524A"/>
    <w:rsid w:val="000353E3"/>
    <w:rsid w:val="00035469"/>
    <w:rsid w:val="00036F3A"/>
    <w:rsid w:val="000371AF"/>
    <w:rsid w:val="00037CBF"/>
    <w:rsid w:val="0004136E"/>
    <w:rsid w:val="00041385"/>
    <w:rsid w:val="000413A6"/>
    <w:rsid w:val="00041FB3"/>
    <w:rsid w:val="000421F1"/>
    <w:rsid w:val="000422D1"/>
    <w:rsid w:val="0004306C"/>
    <w:rsid w:val="00044618"/>
    <w:rsid w:val="00044629"/>
    <w:rsid w:val="0004688B"/>
    <w:rsid w:val="00050B24"/>
    <w:rsid w:val="00052340"/>
    <w:rsid w:val="00052512"/>
    <w:rsid w:val="00053AD3"/>
    <w:rsid w:val="00053F0F"/>
    <w:rsid w:val="00054909"/>
    <w:rsid w:val="00054BE3"/>
    <w:rsid w:val="000560BB"/>
    <w:rsid w:val="00056138"/>
    <w:rsid w:val="0005739E"/>
    <w:rsid w:val="00057671"/>
    <w:rsid w:val="00057C6F"/>
    <w:rsid w:val="00060383"/>
    <w:rsid w:val="00060846"/>
    <w:rsid w:val="00060A6E"/>
    <w:rsid w:val="00060B18"/>
    <w:rsid w:val="00062689"/>
    <w:rsid w:val="00063764"/>
    <w:rsid w:val="00063B8E"/>
    <w:rsid w:val="000641AF"/>
    <w:rsid w:val="00064E8D"/>
    <w:rsid w:val="00065E4A"/>
    <w:rsid w:val="00066F2C"/>
    <w:rsid w:val="00067064"/>
    <w:rsid w:val="0007262D"/>
    <w:rsid w:val="00072B1C"/>
    <w:rsid w:val="00073178"/>
    <w:rsid w:val="00074BC5"/>
    <w:rsid w:val="00074F1E"/>
    <w:rsid w:val="00075F46"/>
    <w:rsid w:val="000777E9"/>
    <w:rsid w:val="00077BB9"/>
    <w:rsid w:val="00080ECF"/>
    <w:rsid w:val="00082097"/>
    <w:rsid w:val="00083457"/>
    <w:rsid w:val="00084ECA"/>
    <w:rsid w:val="000851D2"/>
    <w:rsid w:val="00085C74"/>
    <w:rsid w:val="00086226"/>
    <w:rsid w:val="000870CF"/>
    <w:rsid w:val="00095DB0"/>
    <w:rsid w:val="000961F1"/>
    <w:rsid w:val="0009648C"/>
    <w:rsid w:val="0009773D"/>
    <w:rsid w:val="0009780A"/>
    <w:rsid w:val="00097FBE"/>
    <w:rsid w:val="000A0537"/>
    <w:rsid w:val="000A18FD"/>
    <w:rsid w:val="000A22EB"/>
    <w:rsid w:val="000A24F9"/>
    <w:rsid w:val="000A2774"/>
    <w:rsid w:val="000A340C"/>
    <w:rsid w:val="000A4D76"/>
    <w:rsid w:val="000A6820"/>
    <w:rsid w:val="000A7344"/>
    <w:rsid w:val="000B167A"/>
    <w:rsid w:val="000B28D4"/>
    <w:rsid w:val="000B551B"/>
    <w:rsid w:val="000B6B45"/>
    <w:rsid w:val="000B76E6"/>
    <w:rsid w:val="000C0065"/>
    <w:rsid w:val="000C0E97"/>
    <w:rsid w:val="000C13B0"/>
    <w:rsid w:val="000C1B54"/>
    <w:rsid w:val="000C1D2C"/>
    <w:rsid w:val="000C1D45"/>
    <w:rsid w:val="000C35DB"/>
    <w:rsid w:val="000C4441"/>
    <w:rsid w:val="000C504C"/>
    <w:rsid w:val="000C5453"/>
    <w:rsid w:val="000C6328"/>
    <w:rsid w:val="000C64BB"/>
    <w:rsid w:val="000C7AB0"/>
    <w:rsid w:val="000D0607"/>
    <w:rsid w:val="000D0FFF"/>
    <w:rsid w:val="000D2283"/>
    <w:rsid w:val="000D2DFC"/>
    <w:rsid w:val="000D3A54"/>
    <w:rsid w:val="000D5D67"/>
    <w:rsid w:val="000D6059"/>
    <w:rsid w:val="000D6331"/>
    <w:rsid w:val="000D6E31"/>
    <w:rsid w:val="000E030D"/>
    <w:rsid w:val="000E08B1"/>
    <w:rsid w:val="000E0D02"/>
    <w:rsid w:val="000E2B23"/>
    <w:rsid w:val="000E43AE"/>
    <w:rsid w:val="000E4595"/>
    <w:rsid w:val="000E472D"/>
    <w:rsid w:val="000E4D03"/>
    <w:rsid w:val="000F00C4"/>
    <w:rsid w:val="000F0643"/>
    <w:rsid w:val="000F0E86"/>
    <w:rsid w:val="000F481C"/>
    <w:rsid w:val="000F4B85"/>
    <w:rsid w:val="000F7A17"/>
    <w:rsid w:val="000F7C2C"/>
    <w:rsid w:val="00103865"/>
    <w:rsid w:val="00103BA4"/>
    <w:rsid w:val="00105BA1"/>
    <w:rsid w:val="001067C4"/>
    <w:rsid w:val="0010781D"/>
    <w:rsid w:val="001103D8"/>
    <w:rsid w:val="00110453"/>
    <w:rsid w:val="0011142D"/>
    <w:rsid w:val="0011316D"/>
    <w:rsid w:val="001147A7"/>
    <w:rsid w:val="00114A8B"/>
    <w:rsid w:val="00115956"/>
    <w:rsid w:val="00116860"/>
    <w:rsid w:val="00116D71"/>
    <w:rsid w:val="001176DF"/>
    <w:rsid w:val="00117951"/>
    <w:rsid w:val="00122B6F"/>
    <w:rsid w:val="00122F1F"/>
    <w:rsid w:val="001232FA"/>
    <w:rsid w:val="00125A5F"/>
    <w:rsid w:val="00125F60"/>
    <w:rsid w:val="00125FAE"/>
    <w:rsid w:val="00126AC1"/>
    <w:rsid w:val="00126FEA"/>
    <w:rsid w:val="00127744"/>
    <w:rsid w:val="00127DFC"/>
    <w:rsid w:val="00130FB6"/>
    <w:rsid w:val="00132398"/>
    <w:rsid w:val="00132C9D"/>
    <w:rsid w:val="001332D8"/>
    <w:rsid w:val="00133AC4"/>
    <w:rsid w:val="00135C53"/>
    <w:rsid w:val="001370D3"/>
    <w:rsid w:val="00137516"/>
    <w:rsid w:val="001377CE"/>
    <w:rsid w:val="001403D1"/>
    <w:rsid w:val="00140C51"/>
    <w:rsid w:val="00140DC5"/>
    <w:rsid w:val="001412A9"/>
    <w:rsid w:val="00141B72"/>
    <w:rsid w:val="001423A2"/>
    <w:rsid w:val="001425A6"/>
    <w:rsid w:val="00142D51"/>
    <w:rsid w:val="0014352C"/>
    <w:rsid w:val="0014385A"/>
    <w:rsid w:val="00144345"/>
    <w:rsid w:val="00144558"/>
    <w:rsid w:val="001451A2"/>
    <w:rsid w:val="00145276"/>
    <w:rsid w:val="0014573F"/>
    <w:rsid w:val="00145CB4"/>
    <w:rsid w:val="0015085B"/>
    <w:rsid w:val="00150C8E"/>
    <w:rsid w:val="001513A1"/>
    <w:rsid w:val="00151A54"/>
    <w:rsid w:val="0015239E"/>
    <w:rsid w:val="0015246B"/>
    <w:rsid w:val="001529A7"/>
    <w:rsid w:val="00154D78"/>
    <w:rsid w:val="0015523D"/>
    <w:rsid w:val="00155699"/>
    <w:rsid w:val="00155A08"/>
    <w:rsid w:val="0015672F"/>
    <w:rsid w:val="00157223"/>
    <w:rsid w:val="00157DA2"/>
    <w:rsid w:val="00160108"/>
    <w:rsid w:val="0016050E"/>
    <w:rsid w:val="001619F3"/>
    <w:rsid w:val="00161D01"/>
    <w:rsid w:val="00163B60"/>
    <w:rsid w:val="00163C8D"/>
    <w:rsid w:val="00163DD2"/>
    <w:rsid w:val="00163FA3"/>
    <w:rsid w:val="00165BFF"/>
    <w:rsid w:val="00165DD5"/>
    <w:rsid w:val="001706DC"/>
    <w:rsid w:val="001722F2"/>
    <w:rsid w:val="001725F7"/>
    <w:rsid w:val="001736D6"/>
    <w:rsid w:val="00177837"/>
    <w:rsid w:val="00177F95"/>
    <w:rsid w:val="00181563"/>
    <w:rsid w:val="00182CF5"/>
    <w:rsid w:val="00184524"/>
    <w:rsid w:val="00185936"/>
    <w:rsid w:val="001920A7"/>
    <w:rsid w:val="00192247"/>
    <w:rsid w:val="00192B16"/>
    <w:rsid w:val="0019574D"/>
    <w:rsid w:val="00197248"/>
    <w:rsid w:val="00197377"/>
    <w:rsid w:val="001A2938"/>
    <w:rsid w:val="001A2CD3"/>
    <w:rsid w:val="001A2EB5"/>
    <w:rsid w:val="001A3FA8"/>
    <w:rsid w:val="001A3FC4"/>
    <w:rsid w:val="001A529C"/>
    <w:rsid w:val="001A55B1"/>
    <w:rsid w:val="001A6110"/>
    <w:rsid w:val="001A75C8"/>
    <w:rsid w:val="001B0351"/>
    <w:rsid w:val="001B05C9"/>
    <w:rsid w:val="001B0ED8"/>
    <w:rsid w:val="001B1214"/>
    <w:rsid w:val="001B1858"/>
    <w:rsid w:val="001B1B44"/>
    <w:rsid w:val="001B2B5C"/>
    <w:rsid w:val="001B2BFE"/>
    <w:rsid w:val="001B30DF"/>
    <w:rsid w:val="001B3EF2"/>
    <w:rsid w:val="001B4CB0"/>
    <w:rsid w:val="001B587D"/>
    <w:rsid w:val="001B6258"/>
    <w:rsid w:val="001B6D10"/>
    <w:rsid w:val="001B6DE3"/>
    <w:rsid w:val="001B7F48"/>
    <w:rsid w:val="001C12EC"/>
    <w:rsid w:val="001C283D"/>
    <w:rsid w:val="001C3A39"/>
    <w:rsid w:val="001C3D81"/>
    <w:rsid w:val="001C3F4C"/>
    <w:rsid w:val="001C61BF"/>
    <w:rsid w:val="001C77D9"/>
    <w:rsid w:val="001C7AE9"/>
    <w:rsid w:val="001D148B"/>
    <w:rsid w:val="001D220A"/>
    <w:rsid w:val="001D2E62"/>
    <w:rsid w:val="001D4704"/>
    <w:rsid w:val="001D4BBB"/>
    <w:rsid w:val="001D5DCD"/>
    <w:rsid w:val="001D726C"/>
    <w:rsid w:val="001D7948"/>
    <w:rsid w:val="001E05AB"/>
    <w:rsid w:val="001E1713"/>
    <w:rsid w:val="001E2AF7"/>
    <w:rsid w:val="001E33C0"/>
    <w:rsid w:val="001E3A11"/>
    <w:rsid w:val="001E5B5B"/>
    <w:rsid w:val="001F0118"/>
    <w:rsid w:val="001F0ABF"/>
    <w:rsid w:val="001F272E"/>
    <w:rsid w:val="001F2A44"/>
    <w:rsid w:val="001F436B"/>
    <w:rsid w:val="001F49F4"/>
    <w:rsid w:val="001F4E1A"/>
    <w:rsid w:val="001F5930"/>
    <w:rsid w:val="001F621C"/>
    <w:rsid w:val="001F6B26"/>
    <w:rsid w:val="001F756B"/>
    <w:rsid w:val="0020078C"/>
    <w:rsid w:val="00200DF6"/>
    <w:rsid w:val="0020360C"/>
    <w:rsid w:val="00204281"/>
    <w:rsid w:val="0020517B"/>
    <w:rsid w:val="00206391"/>
    <w:rsid w:val="00210117"/>
    <w:rsid w:val="00210249"/>
    <w:rsid w:val="0021107C"/>
    <w:rsid w:val="00212A72"/>
    <w:rsid w:val="0021372C"/>
    <w:rsid w:val="0021621E"/>
    <w:rsid w:val="0021693E"/>
    <w:rsid w:val="00221D06"/>
    <w:rsid w:val="00222761"/>
    <w:rsid w:val="00222B0B"/>
    <w:rsid w:val="00223E37"/>
    <w:rsid w:val="00226E09"/>
    <w:rsid w:val="00226FEC"/>
    <w:rsid w:val="0023036D"/>
    <w:rsid w:val="00230392"/>
    <w:rsid w:val="0023045C"/>
    <w:rsid w:val="0023104E"/>
    <w:rsid w:val="00231E32"/>
    <w:rsid w:val="00231ED0"/>
    <w:rsid w:val="002331B0"/>
    <w:rsid w:val="00233BF9"/>
    <w:rsid w:val="00235211"/>
    <w:rsid w:val="00236B0E"/>
    <w:rsid w:val="002370B7"/>
    <w:rsid w:val="0024076A"/>
    <w:rsid w:val="00240E92"/>
    <w:rsid w:val="002415A6"/>
    <w:rsid w:val="0024188F"/>
    <w:rsid w:val="00242931"/>
    <w:rsid w:val="00242D67"/>
    <w:rsid w:val="00242F07"/>
    <w:rsid w:val="00243851"/>
    <w:rsid w:val="00245533"/>
    <w:rsid w:val="002466F7"/>
    <w:rsid w:val="0024686F"/>
    <w:rsid w:val="00247A8E"/>
    <w:rsid w:val="002507B2"/>
    <w:rsid w:val="00250A83"/>
    <w:rsid w:val="00252CE8"/>
    <w:rsid w:val="0025449E"/>
    <w:rsid w:val="00254FD6"/>
    <w:rsid w:val="00255D60"/>
    <w:rsid w:val="00255DB4"/>
    <w:rsid w:val="00256625"/>
    <w:rsid w:val="00261723"/>
    <w:rsid w:val="00261ECD"/>
    <w:rsid w:val="00262074"/>
    <w:rsid w:val="00262FC0"/>
    <w:rsid w:val="00263751"/>
    <w:rsid w:val="0026395F"/>
    <w:rsid w:val="00264701"/>
    <w:rsid w:val="00265C72"/>
    <w:rsid w:val="00266001"/>
    <w:rsid w:val="00266AE4"/>
    <w:rsid w:val="00266DC5"/>
    <w:rsid w:val="00267DBD"/>
    <w:rsid w:val="00270832"/>
    <w:rsid w:val="00271604"/>
    <w:rsid w:val="00271677"/>
    <w:rsid w:val="00273299"/>
    <w:rsid w:val="00274576"/>
    <w:rsid w:val="00274ADC"/>
    <w:rsid w:val="00274D75"/>
    <w:rsid w:val="002754FC"/>
    <w:rsid w:val="002814B0"/>
    <w:rsid w:val="00281FED"/>
    <w:rsid w:val="00282651"/>
    <w:rsid w:val="002829DB"/>
    <w:rsid w:val="00283794"/>
    <w:rsid w:val="00284F07"/>
    <w:rsid w:val="00287E23"/>
    <w:rsid w:val="00290E39"/>
    <w:rsid w:val="00291187"/>
    <w:rsid w:val="002916EC"/>
    <w:rsid w:val="002918B0"/>
    <w:rsid w:val="00293A30"/>
    <w:rsid w:val="00293FAC"/>
    <w:rsid w:val="00294402"/>
    <w:rsid w:val="0029480A"/>
    <w:rsid w:val="00294972"/>
    <w:rsid w:val="00296E58"/>
    <w:rsid w:val="00297064"/>
    <w:rsid w:val="002A096A"/>
    <w:rsid w:val="002A0A1E"/>
    <w:rsid w:val="002A2148"/>
    <w:rsid w:val="002A48B5"/>
    <w:rsid w:val="002A4B4A"/>
    <w:rsid w:val="002A6A47"/>
    <w:rsid w:val="002A6BD8"/>
    <w:rsid w:val="002A7C51"/>
    <w:rsid w:val="002B0591"/>
    <w:rsid w:val="002B296B"/>
    <w:rsid w:val="002B476D"/>
    <w:rsid w:val="002B4AD4"/>
    <w:rsid w:val="002B6363"/>
    <w:rsid w:val="002B6547"/>
    <w:rsid w:val="002B7B64"/>
    <w:rsid w:val="002B7C59"/>
    <w:rsid w:val="002B7FA5"/>
    <w:rsid w:val="002C0832"/>
    <w:rsid w:val="002C0B82"/>
    <w:rsid w:val="002C1553"/>
    <w:rsid w:val="002C3B8E"/>
    <w:rsid w:val="002C6C31"/>
    <w:rsid w:val="002C7198"/>
    <w:rsid w:val="002C726B"/>
    <w:rsid w:val="002D222F"/>
    <w:rsid w:val="002D2520"/>
    <w:rsid w:val="002D27BA"/>
    <w:rsid w:val="002D3154"/>
    <w:rsid w:val="002D3BEF"/>
    <w:rsid w:val="002D6D48"/>
    <w:rsid w:val="002E2F74"/>
    <w:rsid w:val="002E37ED"/>
    <w:rsid w:val="002E3CA8"/>
    <w:rsid w:val="002E3EBA"/>
    <w:rsid w:val="002E49AA"/>
    <w:rsid w:val="002E5F3E"/>
    <w:rsid w:val="002E614C"/>
    <w:rsid w:val="002E6229"/>
    <w:rsid w:val="002E67A7"/>
    <w:rsid w:val="002E6814"/>
    <w:rsid w:val="002F008E"/>
    <w:rsid w:val="002F01AE"/>
    <w:rsid w:val="002F1615"/>
    <w:rsid w:val="002F1845"/>
    <w:rsid w:val="002F2A3B"/>
    <w:rsid w:val="002F404A"/>
    <w:rsid w:val="002F52F8"/>
    <w:rsid w:val="002F5F01"/>
    <w:rsid w:val="002F6716"/>
    <w:rsid w:val="002F7FB2"/>
    <w:rsid w:val="003009E0"/>
    <w:rsid w:val="0030285D"/>
    <w:rsid w:val="00302AA1"/>
    <w:rsid w:val="00304F3D"/>
    <w:rsid w:val="003059B0"/>
    <w:rsid w:val="0030615D"/>
    <w:rsid w:val="00306190"/>
    <w:rsid w:val="00310291"/>
    <w:rsid w:val="003106E1"/>
    <w:rsid w:val="003109E9"/>
    <w:rsid w:val="00311534"/>
    <w:rsid w:val="00311F39"/>
    <w:rsid w:val="0031295A"/>
    <w:rsid w:val="003132C2"/>
    <w:rsid w:val="003150F6"/>
    <w:rsid w:val="00315397"/>
    <w:rsid w:val="00316DF4"/>
    <w:rsid w:val="0031786D"/>
    <w:rsid w:val="00317878"/>
    <w:rsid w:val="00320272"/>
    <w:rsid w:val="00320AF2"/>
    <w:rsid w:val="003211F4"/>
    <w:rsid w:val="00321769"/>
    <w:rsid w:val="003255AB"/>
    <w:rsid w:val="0032658F"/>
    <w:rsid w:val="00327B47"/>
    <w:rsid w:val="00330876"/>
    <w:rsid w:val="00330B47"/>
    <w:rsid w:val="00331303"/>
    <w:rsid w:val="0033164D"/>
    <w:rsid w:val="003318AA"/>
    <w:rsid w:val="00331E40"/>
    <w:rsid w:val="003321E4"/>
    <w:rsid w:val="00334C3D"/>
    <w:rsid w:val="00334D44"/>
    <w:rsid w:val="00335065"/>
    <w:rsid w:val="00335770"/>
    <w:rsid w:val="00336BFC"/>
    <w:rsid w:val="00336D86"/>
    <w:rsid w:val="00336E15"/>
    <w:rsid w:val="00337264"/>
    <w:rsid w:val="003379AA"/>
    <w:rsid w:val="00337B68"/>
    <w:rsid w:val="00341EEC"/>
    <w:rsid w:val="00342E3E"/>
    <w:rsid w:val="00342EB9"/>
    <w:rsid w:val="00344073"/>
    <w:rsid w:val="003451AC"/>
    <w:rsid w:val="00345A09"/>
    <w:rsid w:val="003474CF"/>
    <w:rsid w:val="00347DE0"/>
    <w:rsid w:val="00350DAC"/>
    <w:rsid w:val="00350DE5"/>
    <w:rsid w:val="00351909"/>
    <w:rsid w:val="003553F1"/>
    <w:rsid w:val="00356834"/>
    <w:rsid w:val="00357665"/>
    <w:rsid w:val="0036192C"/>
    <w:rsid w:val="00361942"/>
    <w:rsid w:val="00361A76"/>
    <w:rsid w:val="00363255"/>
    <w:rsid w:val="0036327C"/>
    <w:rsid w:val="00363561"/>
    <w:rsid w:val="003636E9"/>
    <w:rsid w:val="0036419E"/>
    <w:rsid w:val="00365279"/>
    <w:rsid w:val="00370564"/>
    <w:rsid w:val="0037078B"/>
    <w:rsid w:val="00370C18"/>
    <w:rsid w:val="00371ECB"/>
    <w:rsid w:val="00372A1A"/>
    <w:rsid w:val="00372F60"/>
    <w:rsid w:val="00375900"/>
    <w:rsid w:val="00377A5C"/>
    <w:rsid w:val="00380D01"/>
    <w:rsid w:val="00381941"/>
    <w:rsid w:val="00381FED"/>
    <w:rsid w:val="00382154"/>
    <w:rsid w:val="00383D10"/>
    <w:rsid w:val="003849E8"/>
    <w:rsid w:val="003854DA"/>
    <w:rsid w:val="00385C16"/>
    <w:rsid w:val="00385EBA"/>
    <w:rsid w:val="00386042"/>
    <w:rsid w:val="00386499"/>
    <w:rsid w:val="00386DBD"/>
    <w:rsid w:val="003901FB"/>
    <w:rsid w:val="00392AE8"/>
    <w:rsid w:val="00393FE7"/>
    <w:rsid w:val="00394705"/>
    <w:rsid w:val="003978A6"/>
    <w:rsid w:val="003A0BCD"/>
    <w:rsid w:val="003A1879"/>
    <w:rsid w:val="003A207C"/>
    <w:rsid w:val="003A423F"/>
    <w:rsid w:val="003A4BD9"/>
    <w:rsid w:val="003A548B"/>
    <w:rsid w:val="003A5B09"/>
    <w:rsid w:val="003B08EE"/>
    <w:rsid w:val="003B0A1E"/>
    <w:rsid w:val="003B0EF4"/>
    <w:rsid w:val="003B22F2"/>
    <w:rsid w:val="003B25A6"/>
    <w:rsid w:val="003B3420"/>
    <w:rsid w:val="003B550A"/>
    <w:rsid w:val="003B5806"/>
    <w:rsid w:val="003C455C"/>
    <w:rsid w:val="003C4768"/>
    <w:rsid w:val="003C5AD5"/>
    <w:rsid w:val="003C6575"/>
    <w:rsid w:val="003C685D"/>
    <w:rsid w:val="003C776F"/>
    <w:rsid w:val="003C7C86"/>
    <w:rsid w:val="003C7E3A"/>
    <w:rsid w:val="003D07AF"/>
    <w:rsid w:val="003D1D81"/>
    <w:rsid w:val="003D31B8"/>
    <w:rsid w:val="003D5DC8"/>
    <w:rsid w:val="003D65BB"/>
    <w:rsid w:val="003D7DFF"/>
    <w:rsid w:val="003D7E36"/>
    <w:rsid w:val="003E08C1"/>
    <w:rsid w:val="003E1F29"/>
    <w:rsid w:val="003E3279"/>
    <w:rsid w:val="003E68B4"/>
    <w:rsid w:val="003E6FEB"/>
    <w:rsid w:val="003E72F1"/>
    <w:rsid w:val="003E7A46"/>
    <w:rsid w:val="003F0C3C"/>
    <w:rsid w:val="003F1951"/>
    <w:rsid w:val="003F19E2"/>
    <w:rsid w:val="003F2ED8"/>
    <w:rsid w:val="003F43A5"/>
    <w:rsid w:val="003F6388"/>
    <w:rsid w:val="003F66C9"/>
    <w:rsid w:val="003F7601"/>
    <w:rsid w:val="00400992"/>
    <w:rsid w:val="00400F6A"/>
    <w:rsid w:val="0040322D"/>
    <w:rsid w:val="004032DD"/>
    <w:rsid w:val="0040400E"/>
    <w:rsid w:val="00404E57"/>
    <w:rsid w:val="00404F23"/>
    <w:rsid w:val="00407BDF"/>
    <w:rsid w:val="0041150B"/>
    <w:rsid w:val="00414EB8"/>
    <w:rsid w:val="0041515C"/>
    <w:rsid w:val="00416C54"/>
    <w:rsid w:val="004172B6"/>
    <w:rsid w:val="004174E2"/>
    <w:rsid w:val="00420280"/>
    <w:rsid w:val="00421BC7"/>
    <w:rsid w:val="00423972"/>
    <w:rsid w:val="004239AC"/>
    <w:rsid w:val="004242A3"/>
    <w:rsid w:val="00424C78"/>
    <w:rsid w:val="00425581"/>
    <w:rsid w:val="004255D4"/>
    <w:rsid w:val="00426449"/>
    <w:rsid w:val="00426801"/>
    <w:rsid w:val="00426F93"/>
    <w:rsid w:val="00431C21"/>
    <w:rsid w:val="00431DA1"/>
    <w:rsid w:val="00432B8C"/>
    <w:rsid w:val="0043530C"/>
    <w:rsid w:val="00435DB4"/>
    <w:rsid w:val="00436EBD"/>
    <w:rsid w:val="004376EB"/>
    <w:rsid w:val="00443DF7"/>
    <w:rsid w:val="00445BCE"/>
    <w:rsid w:val="00445C6B"/>
    <w:rsid w:val="00446C8E"/>
    <w:rsid w:val="00447989"/>
    <w:rsid w:val="00450933"/>
    <w:rsid w:val="00450FB6"/>
    <w:rsid w:val="004517CC"/>
    <w:rsid w:val="00452DA8"/>
    <w:rsid w:val="00452DC7"/>
    <w:rsid w:val="004538BC"/>
    <w:rsid w:val="00454CDD"/>
    <w:rsid w:val="004552E2"/>
    <w:rsid w:val="004559E9"/>
    <w:rsid w:val="00457187"/>
    <w:rsid w:val="00460728"/>
    <w:rsid w:val="0046091E"/>
    <w:rsid w:val="00461E7E"/>
    <w:rsid w:val="00462A97"/>
    <w:rsid w:val="00463127"/>
    <w:rsid w:val="0046503C"/>
    <w:rsid w:val="004658B6"/>
    <w:rsid w:val="00465B21"/>
    <w:rsid w:val="00470153"/>
    <w:rsid w:val="00470E58"/>
    <w:rsid w:val="00470FD8"/>
    <w:rsid w:val="0047186D"/>
    <w:rsid w:val="00472618"/>
    <w:rsid w:val="00472C69"/>
    <w:rsid w:val="004736D8"/>
    <w:rsid w:val="004741D0"/>
    <w:rsid w:val="00474731"/>
    <w:rsid w:val="00474EAA"/>
    <w:rsid w:val="004752AF"/>
    <w:rsid w:val="00480065"/>
    <w:rsid w:val="004811B2"/>
    <w:rsid w:val="004818DF"/>
    <w:rsid w:val="00482279"/>
    <w:rsid w:val="0048230E"/>
    <w:rsid w:val="00482A27"/>
    <w:rsid w:val="00482EC3"/>
    <w:rsid w:val="00484F40"/>
    <w:rsid w:val="004856A9"/>
    <w:rsid w:val="00486DD0"/>
    <w:rsid w:val="00487486"/>
    <w:rsid w:val="004911BE"/>
    <w:rsid w:val="00491A3A"/>
    <w:rsid w:val="00493EF4"/>
    <w:rsid w:val="00494E68"/>
    <w:rsid w:val="0049511C"/>
    <w:rsid w:val="00495A75"/>
    <w:rsid w:val="004970B5"/>
    <w:rsid w:val="004A083B"/>
    <w:rsid w:val="004A1DD6"/>
    <w:rsid w:val="004A27CF"/>
    <w:rsid w:val="004A3CD4"/>
    <w:rsid w:val="004A6559"/>
    <w:rsid w:val="004A66AA"/>
    <w:rsid w:val="004A7A06"/>
    <w:rsid w:val="004A7BAA"/>
    <w:rsid w:val="004B1BF3"/>
    <w:rsid w:val="004B2115"/>
    <w:rsid w:val="004B22AA"/>
    <w:rsid w:val="004B3032"/>
    <w:rsid w:val="004B4A6E"/>
    <w:rsid w:val="004B5A24"/>
    <w:rsid w:val="004B5D23"/>
    <w:rsid w:val="004B64B2"/>
    <w:rsid w:val="004B6532"/>
    <w:rsid w:val="004B7956"/>
    <w:rsid w:val="004B7FCE"/>
    <w:rsid w:val="004C0CA9"/>
    <w:rsid w:val="004C0D3B"/>
    <w:rsid w:val="004C2686"/>
    <w:rsid w:val="004C2F79"/>
    <w:rsid w:val="004C3725"/>
    <w:rsid w:val="004C4C01"/>
    <w:rsid w:val="004C6E17"/>
    <w:rsid w:val="004C6E96"/>
    <w:rsid w:val="004C7121"/>
    <w:rsid w:val="004C731C"/>
    <w:rsid w:val="004C73F4"/>
    <w:rsid w:val="004C7529"/>
    <w:rsid w:val="004C761C"/>
    <w:rsid w:val="004C79BB"/>
    <w:rsid w:val="004C7D21"/>
    <w:rsid w:val="004D188E"/>
    <w:rsid w:val="004D3264"/>
    <w:rsid w:val="004D3364"/>
    <w:rsid w:val="004D372F"/>
    <w:rsid w:val="004D3B3C"/>
    <w:rsid w:val="004D42B6"/>
    <w:rsid w:val="004D5216"/>
    <w:rsid w:val="004D58F3"/>
    <w:rsid w:val="004D5EF7"/>
    <w:rsid w:val="004D6362"/>
    <w:rsid w:val="004D63D5"/>
    <w:rsid w:val="004D6CF7"/>
    <w:rsid w:val="004E01A1"/>
    <w:rsid w:val="004E0833"/>
    <w:rsid w:val="004E0C4F"/>
    <w:rsid w:val="004E1806"/>
    <w:rsid w:val="004E1944"/>
    <w:rsid w:val="004E1986"/>
    <w:rsid w:val="004E397F"/>
    <w:rsid w:val="004E3A79"/>
    <w:rsid w:val="004E6B22"/>
    <w:rsid w:val="004F13FD"/>
    <w:rsid w:val="004F264B"/>
    <w:rsid w:val="004F2A8E"/>
    <w:rsid w:val="004F342D"/>
    <w:rsid w:val="004F35BA"/>
    <w:rsid w:val="004F51B5"/>
    <w:rsid w:val="004F59F0"/>
    <w:rsid w:val="004F5DE1"/>
    <w:rsid w:val="004F7156"/>
    <w:rsid w:val="005002C0"/>
    <w:rsid w:val="00500E1C"/>
    <w:rsid w:val="0050147E"/>
    <w:rsid w:val="00501740"/>
    <w:rsid w:val="0050230C"/>
    <w:rsid w:val="00502882"/>
    <w:rsid w:val="00503605"/>
    <w:rsid w:val="00503A5C"/>
    <w:rsid w:val="00504866"/>
    <w:rsid w:val="00505662"/>
    <w:rsid w:val="00506856"/>
    <w:rsid w:val="00506B53"/>
    <w:rsid w:val="00506B9A"/>
    <w:rsid w:val="005077BF"/>
    <w:rsid w:val="00507F11"/>
    <w:rsid w:val="00510930"/>
    <w:rsid w:val="0051114F"/>
    <w:rsid w:val="0051180A"/>
    <w:rsid w:val="0051480E"/>
    <w:rsid w:val="00514CDA"/>
    <w:rsid w:val="00517165"/>
    <w:rsid w:val="00517919"/>
    <w:rsid w:val="00520453"/>
    <w:rsid w:val="00522564"/>
    <w:rsid w:val="005225B4"/>
    <w:rsid w:val="005255C5"/>
    <w:rsid w:val="00526B19"/>
    <w:rsid w:val="005301FF"/>
    <w:rsid w:val="00530D4F"/>
    <w:rsid w:val="00530D7E"/>
    <w:rsid w:val="00532080"/>
    <w:rsid w:val="005341DC"/>
    <w:rsid w:val="0053506F"/>
    <w:rsid w:val="00536AEB"/>
    <w:rsid w:val="00537455"/>
    <w:rsid w:val="00537970"/>
    <w:rsid w:val="00537DA9"/>
    <w:rsid w:val="00540C30"/>
    <w:rsid w:val="005410CF"/>
    <w:rsid w:val="005418FC"/>
    <w:rsid w:val="005419FF"/>
    <w:rsid w:val="005428E7"/>
    <w:rsid w:val="00542CFB"/>
    <w:rsid w:val="005432D7"/>
    <w:rsid w:val="00543B30"/>
    <w:rsid w:val="00545981"/>
    <w:rsid w:val="00546443"/>
    <w:rsid w:val="00546792"/>
    <w:rsid w:val="00546880"/>
    <w:rsid w:val="0055097D"/>
    <w:rsid w:val="00550FE1"/>
    <w:rsid w:val="00552240"/>
    <w:rsid w:val="00552671"/>
    <w:rsid w:val="00552B3A"/>
    <w:rsid w:val="00553FF7"/>
    <w:rsid w:val="00554FD8"/>
    <w:rsid w:val="00557102"/>
    <w:rsid w:val="00557546"/>
    <w:rsid w:val="00561762"/>
    <w:rsid w:val="00564ECD"/>
    <w:rsid w:val="00565229"/>
    <w:rsid w:val="00565295"/>
    <w:rsid w:val="0056629F"/>
    <w:rsid w:val="005662FC"/>
    <w:rsid w:val="005668D2"/>
    <w:rsid w:val="005669A6"/>
    <w:rsid w:val="0056748B"/>
    <w:rsid w:val="005679E8"/>
    <w:rsid w:val="00570583"/>
    <w:rsid w:val="005710DF"/>
    <w:rsid w:val="005717DA"/>
    <w:rsid w:val="00571DB8"/>
    <w:rsid w:val="00571EF7"/>
    <w:rsid w:val="00572272"/>
    <w:rsid w:val="00572343"/>
    <w:rsid w:val="005724F9"/>
    <w:rsid w:val="005725DB"/>
    <w:rsid w:val="00573339"/>
    <w:rsid w:val="00573B92"/>
    <w:rsid w:val="00573FBA"/>
    <w:rsid w:val="0057407C"/>
    <w:rsid w:val="00574C28"/>
    <w:rsid w:val="00574F79"/>
    <w:rsid w:val="00575775"/>
    <w:rsid w:val="00576455"/>
    <w:rsid w:val="00576CB4"/>
    <w:rsid w:val="00576F80"/>
    <w:rsid w:val="00577156"/>
    <w:rsid w:val="00577CCB"/>
    <w:rsid w:val="00580328"/>
    <w:rsid w:val="00580B0B"/>
    <w:rsid w:val="005816A7"/>
    <w:rsid w:val="0058327B"/>
    <w:rsid w:val="005844BB"/>
    <w:rsid w:val="00584CB9"/>
    <w:rsid w:val="00585E04"/>
    <w:rsid w:val="005873D3"/>
    <w:rsid w:val="00590650"/>
    <w:rsid w:val="00590934"/>
    <w:rsid w:val="00590944"/>
    <w:rsid w:val="005936F3"/>
    <w:rsid w:val="005937AA"/>
    <w:rsid w:val="0059392A"/>
    <w:rsid w:val="00594136"/>
    <w:rsid w:val="00594815"/>
    <w:rsid w:val="00596FF0"/>
    <w:rsid w:val="005974A8"/>
    <w:rsid w:val="0059751B"/>
    <w:rsid w:val="005A1189"/>
    <w:rsid w:val="005A18A8"/>
    <w:rsid w:val="005A19E1"/>
    <w:rsid w:val="005A207C"/>
    <w:rsid w:val="005A2BD3"/>
    <w:rsid w:val="005A3BCE"/>
    <w:rsid w:val="005A48B1"/>
    <w:rsid w:val="005A4F96"/>
    <w:rsid w:val="005A5452"/>
    <w:rsid w:val="005A6494"/>
    <w:rsid w:val="005B3B72"/>
    <w:rsid w:val="005B4E73"/>
    <w:rsid w:val="005B5020"/>
    <w:rsid w:val="005B71A3"/>
    <w:rsid w:val="005B7347"/>
    <w:rsid w:val="005B7D62"/>
    <w:rsid w:val="005C011A"/>
    <w:rsid w:val="005C2B03"/>
    <w:rsid w:val="005C2EB6"/>
    <w:rsid w:val="005C3328"/>
    <w:rsid w:val="005C4A47"/>
    <w:rsid w:val="005C4E16"/>
    <w:rsid w:val="005C5B1F"/>
    <w:rsid w:val="005C7C86"/>
    <w:rsid w:val="005C7EEF"/>
    <w:rsid w:val="005D1346"/>
    <w:rsid w:val="005D19BC"/>
    <w:rsid w:val="005D51A8"/>
    <w:rsid w:val="005D6AD9"/>
    <w:rsid w:val="005D7BCD"/>
    <w:rsid w:val="005E038B"/>
    <w:rsid w:val="005E5156"/>
    <w:rsid w:val="005E543E"/>
    <w:rsid w:val="005E5740"/>
    <w:rsid w:val="005E5AA7"/>
    <w:rsid w:val="005E5DC8"/>
    <w:rsid w:val="005E5FD1"/>
    <w:rsid w:val="005F0DC6"/>
    <w:rsid w:val="005F1A11"/>
    <w:rsid w:val="005F1C61"/>
    <w:rsid w:val="005F440A"/>
    <w:rsid w:val="005F5970"/>
    <w:rsid w:val="005F5DC1"/>
    <w:rsid w:val="005F6EFD"/>
    <w:rsid w:val="005F6EFE"/>
    <w:rsid w:val="005F7A25"/>
    <w:rsid w:val="005F7CCE"/>
    <w:rsid w:val="00602427"/>
    <w:rsid w:val="00602B0A"/>
    <w:rsid w:val="00602BD0"/>
    <w:rsid w:val="00603988"/>
    <w:rsid w:val="00603AD8"/>
    <w:rsid w:val="00604623"/>
    <w:rsid w:val="00605270"/>
    <w:rsid w:val="00605E53"/>
    <w:rsid w:val="006076E4"/>
    <w:rsid w:val="00610DC9"/>
    <w:rsid w:val="0061123D"/>
    <w:rsid w:val="00611D41"/>
    <w:rsid w:val="00611E48"/>
    <w:rsid w:val="00611FE7"/>
    <w:rsid w:val="00613109"/>
    <w:rsid w:val="00613EF2"/>
    <w:rsid w:val="006153F5"/>
    <w:rsid w:val="0061545A"/>
    <w:rsid w:val="00615AD4"/>
    <w:rsid w:val="006160D4"/>
    <w:rsid w:val="00616A0F"/>
    <w:rsid w:val="00616F5B"/>
    <w:rsid w:val="00617823"/>
    <w:rsid w:val="00620CF7"/>
    <w:rsid w:val="006212E7"/>
    <w:rsid w:val="00624077"/>
    <w:rsid w:val="00624BD7"/>
    <w:rsid w:val="0062579E"/>
    <w:rsid w:val="00626335"/>
    <w:rsid w:val="00627ABB"/>
    <w:rsid w:val="00627D51"/>
    <w:rsid w:val="00627E69"/>
    <w:rsid w:val="006322B3"/>
    <w:rsid w:val="006324E8"/>
    <w:rsid w:val="00633BB3"/>
    <w:rsid w:val="00633BCA"/>
    <w:rsid w:val="00635417"/>
    <w:rsid w:val="00635491"/>
    <w:rsid w:val="00636955"/>
    <w:rsid w:val="006418DD"/>
    <w:rsid w:val="0064266D"/>
    <w:rsid w:val="00642FF3"/>
    <w:rsid w:val="00643068"/>
    <w:rsid w:val="00644A85"/>
    <w:rsid w:val="00645773"/>
    <w:rsid w:val="00646151"/>
    <w:rsid w:val="006462FA"/>
    <w:rsid w:val="00646449"/>
    <w:rsid w:val="00647DAE"/>
    <w:rsid w:val="00647F21"/>
    <w:rsid w:val="00650B2D"/>
    <w:rsid w:val="006521E5"/>
    <w:rsid w:val="006561F5"/>
    <w:rsid w:val="006565FD"/>
    <w:rsid w:val="00656DA5"/>
    <w:rsid w:val="00657429"/>
    <w:rsid w:val="00657F27"/>
    <w:rsid w:val="00660164"/>
    <w:rsid w:val="0066090F"/>
    <w:rsid w:val="00661033"/>
    <w:rsid w:val="006631C0"/>
    <w:rsid w:val="00664826"/>
    <w:rsid w:val="006651DF"/>
    <w:rsid w:val="00666309"/>
    <w:rsid w:val="0066764C"/>
    <w:rsid w:val="0067297B"/>
    <w:rsid w:val="006742DB"/>
    <w:rsid w:val="00674FCC"/>
    <w:rsid w:val="006767D5"/>
    <w:rsid w:val="00680316"/>
    <w:rsid w:val="006803DC"/>
    <w:rsid w:val="0068056A"/>
    <w:rsid w:val="0068074B"/>
    <w:rsid w:val="006808E0"/>
    <w:rsid w:val="00680AAE"/>
    <w:rsid w:val="00681556"/>
    <w:rsid w:val="00683DC3"/>
    <w:rsid w:val="00683EDC"/>
    <w:rsid w:val="00685247"/>
    <w:rsid w:val="00686A03"/>
    <w:rsid w:val="00686EF6"/>
    <w:rsid w:val="006909B8"/>
    <w:rsid w:val="00691035"/>
    <w:rsid w:val="006916E5"/>
    <w:rsid w:val="0069189C"/>
    <w:rsid w:val="00691C14"/>
    <w:rsid w:val="00692D26"/>
    <w:rsid w:val="00694F67"/>
    <w:rsid w:val="00695F17"/>
    <w:rsid w:val="00696019"/>
    <w:rsid w:val="006A229F"/>
    <w:rsid w:val="006A3AD3"/>
    <w:rsid w:val="006A4A72"/>
    <w:rsid w:val="006A6366"/>
    <w:rsid w:val="006A6F42"/>
    <w:rsid w:val="006A7183"/>
    <w:rsid w:val="006A7480"/>
    <w:rsid w:val="006A7F58"/>
    <w:rsid w:val="006B05CE"/>
    <w:rsid w:val="006B06F8"/>
    <w:rsid w:val="006B0748"/>
    <w:rsid w:val="006B15F6"/>
    <w:rsid w:val="006B1D6D"/>
    <w:rsid w:val="006B1FDA"/>
    <w:rsid w:val="006B2350"/>
    <w:rsid w:val="006B32AE"/>
    <w:rsid w:val="006B5E4E"/>
    <w:rsid w:val="006B6066"/>
    <w:rsid w:val="006B7067"/>
    <w:rsid w:val="006C0EE3"/>
    <w:rsid w:val="006C344A"/>
    <w:rsid w:val="006C4ECD"/>
    <w:rsid w:val="006C54F5"/>
    <w:rsid w:val="006C63BE"/>
    <w:rsid w:val="006C6EDD"/>
    <w:rsid w:val="006D0277"/>
    <w:rsid w:val="006D1B3B"/>
    <w:rsid w:val="006D3C4A"/>
    <w:rsid w:val="006D6232"/>
    <w:rsid w:val="006D64B8"/>
    <w:rsid w:val="006D6FC6"/>
    <w:rsid w:val="006E03A1"/>
    <w:rsid w:val="006E0743"/>
    <w:rsid w:val="006E1B64"/>
    <w:rsid w:val="006E338D"/>
    <w:rsid w:val="006E348B"/>
    <w:rsid w:val="006E38F0"/>
    <w:rsid w:val="006E3B9B"/>
    <w:rsid w:val="006E3C70"/>
    <w:rsid w:val="006E3FC3"/>
    <w:rsid w:val="006E5281"/>
    <w:rsid w:val="006E53F7"/>
    <w:rsid w:val="006E59AC"/>
    <w:rsid w:val="006E7285"/>
    <w:rsid w:val="006F0E5F"/>
    <w:rsid w:val="006F2CAF"/>
    <w:rsid w:val="006F30E8"/>
    <w:rsid w:val="006F3AA2"/>
    <w:rsid w:val="006F3CE1"/>
    <w:rsid w:val="006F4880"/>
    <w:rsid w:val="006F6B88"/>
    <w:rsid w:val="00700D25"/>
    <w:rsid w:val="00701EFA"/>
    <w:rsid w:val="00702AB8"/>
    <w:rsid w:val="00703ED5"/>
    <w:rsid w:val="00705A29"/>
    <w:rsid w:val="007068A8"/>
    <w:rsid w:val="0070795F"/>
    <w:rsid w:val="00710E6D"/>
    <w:rsid w:val="00710FBD"/>
    <w:rsid w:val="0071199F"/>
    <w:rsid w:val="007119DD"/>
    <w:rsid w:val="007125F0"/>
    <w:rsid w:val="00715098"/>
    <w:rsid w:val="007155AB"/>
    <w:rsid w:val="00717766"/>
    <w:rsid w:val="0071783B"/>
    <w:rsid w:val="00717E65"/>
    <w:rsid w:val="0072044A"/>
    <w:rsid w:val="007216C4"/>
    <w:rsid w:val="0072450E"/>
    <w:rsid w:val="00725E17"/>
    <w:rsid w:val="00725F56"/>
    <w:rsid w:val="00726D5D"/>
    <w:rsid w:val="00726E8D"/>
    <w:rsid w:val="00727009"/>
    <w:rsid w:val="0073093F"/>
    <w:rsid w:val="007313AE"/>
    <w:rsid w:val="00731D6C"/>
    <w:rsid w:val="00732173"/>
    <w:rsid w:val="007323EE"/>
    <w:rsid w:val="007332BB"/>
    <w:rsid w:val="00734441"/>
    <w:rsid w:val="0073459B"/>
    <w:rsid w:val="00735945"/>
    <w:rsid w:val="00736CF0"/>
    <w:rsid w:val="00736EAB"/>
    <w:rsid w:val="00737884"/>
    <w:rsid w:val="00737E3A"/>
    <w:rsid w:val="0074038E"/>
    <w:rsid w:val="00741156"/>
    <w:rsid w:val="00741303"/>
    <w:rsid w:val="00742475"/>
    <w:rsid w:val="00742E8E"/>
    <w:rsid w:val="0074667F"/>
    <w:rsid w:val="00746960"/>
    <w:rsid w:val="00747F98"/>
    <w:rsid w:val="007502D4"/>
    <w:rsid w:val="00751582"/>
    <w:rsid w:val="00751BE8"/>
    <w:rsid w:val="00752E07"/>
    <w:rsid w:val="007563A8"/>
    <w:rsid w:val="00757185"/>
    <w:rsid w:val="007606A7"/>
    <w:rsid w:val="007609E2"/>
    <w:rsid w:val="00762B22"/>
    <w:rsid w:val="00763139"/>
    <w:rsid w:val="0076315A"/>
    <w:rsid w:val="00764A1E"/>
    <w:rsid w:val="00764BB5"/>
    <w:rsid w:val="007652EE"/>
    <w:rsid w:val="00765707"/>
    <w:rsid w:val="00766529"/>
    <w:rsid w:val="00766EB5"/>
    <w:rsid w:val="00766F08"/>
    <w:rsid w:val="007676B6"/>
    <w:rsid w:val="00767C20"/>
    <w:rsid w:val="0077047F"/>
    <w:rsid w:val="007716AE"/>
    <w:rsid w:val="00774A87"/>
    <w:rsid w:val="00774AC0"/>
    <w:rsid w:val="007761EF"/>
    <w:rsid w:val="007802CD"/>
    <w:rsid w:val="00781BD8"/>
    <w:rsid w:val="00781E73"/>
    <w:rsid w:val="007834EB"/>
    <w:rsid w:val="007843CF"/>
    <w:rsid w:val="00790972"/>
    <w:rsid w:val="007910A6"/>
    <w:rsid w:val="00791391"/>
    <w:rsid w:val="00791B97"/>
    <w:rsid w:val="0079279A"/>
    <w:rsid w:val="00792B7A"/>
    <w:rsid w:val="00792EA6"/>
    <w:rsid w:val="00793083"/>
    <w:rsid w:val="007937AA"/>
    <w:rsid w:val="00793D55"/>
    <w:rsid w:val="00794E33"/>
    <w:rsid w:val="007957B2"/>
    <w:rsid w:val="007963E9"/>
    <w:rsid w:val="007965FA"/>
    <w:rsid w:val="00796C28"/>
    <w:rsid w:val="00796D98"/>
    <w:rsid w:val="007A0792"/>
    <w:rsid w:val="007A0A42"/>
    <w:rsid w:val="007A2230"/>
    <w:rsid w:val="007A47BF"/>
    <w:rsid w:val="007A49E2"/>
    <w:rsid w:val="007A57CF"/>
    <w:rsid w:val="007A612C"/>
    <w:rsid w:val="007A76E8"/>
    <w:rsid w:val="007B127E"/>
    <w:rsid w:val="007B14C8"/>
    <w:rsid w:val="007B36C6"/>
    <w:rsid w:val="007B4C5C"/>
    <w:rsid w:val="007B6652"/>
    <w:rsid w:val="007B7C6C"/>
    <w:rsid w:val="007C25FB"/>
    <w:rsid w:val="007C3039"/>
    <w:rsid w:val="007C32A5"/>
    <w:rsid w:val="007C4810"/>
    <w:rsid w:val="007C4F17"/>
    <w:rsid w:val="007C517A"/>
    <w:rsid w:val="007C529F"/>
    <w:rsid w:val="007C5721"/>
    <w:rsid w:val="007C65B7"/>
    <w:rsid w:val="007C72D1"/>
    <w:rsid w:val="007D108D"/>
    <w:rsid w:val="007D2079"/>
    <w:rsid w:val="007D26CE"/>
    <w:rsid w:val="007D2A92"/>
    <w:rsid w:val="007D48E3"/>
    <w:rsid w:val="007D561A"/>
    <w:rsid w:val="007D7578"/>
    <w:rsid w:val="007D7E4D"/>
    <w:rsid w:val="007E07D4"/>
    <w:rsid w:val="007E0B0C"/>
    <w:rsid w:val="007E1C90"/>
    <w:rsid w:val="007E23B0"/>
    <w:rsid w:val="007E3077"/>
    <w:rsid w:val="007E6B70"/>
    <w:rsid w:val="007E71E4"/>
    <w:rsid w:val="007E7433"/>
    <w:rsid w:val="007F4522"/>
    <w:rsid w:val="007F46F1"/>
    <w:rsid w:val="007F4A9D"/>
    <w:rsid w:val="007F4C04"/>
    <w:rsid w:val="007F5AFB"/>
    <w:rsid w:val="007F79ED"/>
    <w:rsid w:val="00800CAF"/>
    <w:rsid w:val="00800DF9"/>
    <w:rsid w:val="00801AFA"/>
    <w:rsid w:val="00802C6F"/>
    <w:rsid w:val="00803BDD"/>
    <w:rsid w:val="00803DEF"/>
    <w:rsid w:val="00805ABA"/>
    <w:rsid w:val="00805E5D"/>
    <w:rsid w:val="00806D69"/>
    <w:rsid w:val="00810D5D"/>
    <w:rsid w:val="0081290D"/>
    <w:rsid w:val="00813708"/>
    <w:rsid w:val="00814550"/>
    <w:rsid w:val="00814889"/>
    <w:rsid w:val="00815FFD"/>
    <w:rsid w:val="00817394"/>
    <w:rsid w:val="0082180E"/>
    <w:rsid w:val="00821B47"/>
    <w:rsid w:val="00822747"/>
    <w:rsid w:val="00822AC0"/>
    <w:rsid w:val="00823A2B"/>
    <w:rsid w:val="00824BBF"/>
    <w:rsid w:val="00824EB2"/>
    <w:rsid w:val="008255E1"/>
    <w:rsid w:val="00826151"/>
    <w:rsid w:val="00826FE7"/>
    <w:rsid w:val="00827784"/>
    <w:rsid w:val="0083227F"/>
    <w:rsid w:val="0083270D"/>
    <w:rsid w:val="0083282C"/>
    <w:rsid w:val="00832C1F"/>
    <w:rsid w:val="0083351A"/>
    <w:rsid w:val="00833F0C"/>
    <w:rsid w:val="00834AB9"/>
    <w:rsid w:val="00834DD1"/>
    <w:rsid w:val="00836B2E"/>
    <w:rsid w:val="00836E47"/>
    <w:rsid w:val="008410DD"/>
    <w:rsid w:val="00841C34"/>
    <w:rsid w:val="0084223F"/>
    <w:rsid w:val="00842FEC"/>
    <w:rsid w:val="00843620"/>
    <w:rsid w:val="008439D0"/>
    <w:rsid w:val="00845994"/>
    <w:rsid w:val="00845FB4"/>
    <w:rsid w:val="00850DF1"/>
    <w:rsid w:val="00851A95"/>
    <w:rsid w:val="00852206"/>
    <w:rsid w:val="00853274"/>
    <w:rsid w:val="008549C5"/>
    <w:rsid w:val="00855EE5"/>
    <w:rsid w:val="00856E78"/>
    <w:rsid w:val="00856E79"/>
    <w:rsid w:val="0086063A"/>
    <w:rsid w:val="00860758"/>
    <w:rsid w:val="008616FE"/>
    <w:rsid w:val="00862D3A"/>
    <w:rsid w:val="008652FB"/>
    <w:rsid w:val="00866984"/>
    <w:rsid w:val="0087013A"/>
    <w:rsid w:val="008709C8"/>
    <w:rsid w:val="00871C14"/>
    <w:rsid w:val="00871F85"/>
    <w:rsid w:val="008741B8"/>
    <w:rsid w:val="008762DF"/>
    <w:rsid w:val="0087719A"/>
    <w:rsid w:val="00877A5B"/>
    <w:rsid w:val="00877CF3"/>
    <w:rsid w:val="00877E8C"/>
    <w:rsid w:val="0088042A"/>
    <w:rsid w:val="00881B7D"/>
    <w:rsid w:val="00883099"/>
    <w:rsid w:val="0088313A"/>
    <w:rsid w:val="0088369F"/>
    <w:rsid w:val="0088495F"/>
    <w:rsid w:val="00885232"/>
    <w:rsid w:val="00886E47"/>
    <w:rsid w:val="00890928"/>
    <w:rsid w:val="00890F32"/>
    <w:rsid w:val="00893396"/>
    <w:rsid w:val="00893C45"/>
    <w:rsid w:val="00895EB4"/>
    <w:rsid w:val="00896768"/>
    <w:rsid w:val="0089738F"/>
    <w:rsid w:val="008A0D47"/>
    <w:rsid w:val="008A10BF"/>
    <w:rsid w:val="008A11C8"/>
    <w:rsid w:val="008A14FC"/>
    <w:rsid w:val="008A3558"/>
    <w:rsid w:val="008A35ED"/>
    <w:rsid w:val="008A3D58"/>
    <w:rsid w:val="008A3F15"/>
    <w:rsid w:val="008A4F06"/>
    <w:rsid w:val="008A6735"/>
    <w:rsid w:val="008A6EF1"/>
    <w:rsid w:val="008B12E2"/>
    <w:rsid w:val="008B178D"/>
    <w:rsid w:val="008B347A"/>
    <w:rsid w:val="008B408A"/>
    <w:rsid w:val="008B4474"/>
    <w:rsid w:val="008B485A"/>
    <w:rsid w:val="008B5AF6"/>
    <w:rsid w:val="008B607B"/>
    <w:rsid w:val="008B7EA2"/>
    <w:rsid w:val="008C1060"/>
    <w:rsid w:val="008C3729"/>
    <w:rsid w:val="008C4132"/>
    <w:rsid w:val="008C52B3"/>
    <w:rsid w:val="008C6C93"/>
    <w:rsid w:val="008C6E76"/>
    <w:rsid w:val="008C6EEA"/>
    <w:rsid w:val="008C71D4"/>
    <w:rsid w:val="008C7222"/>
    <w:rsid w:val="008D047D"/>
    <w:rsid w:val="008D0FCA"/>
    <w:rsid w:val="008D127A"/>
    <w:rsid w:val="008D1505"/>
    <w:rsid w:val="008D2F5A"/>
    <w:rsid w:val="008D31E8"/>
    <w:rsid w:val="008D37D4"/>
    <w:rsid w:val="008D4081"/>
    <w:rsid w:val="008D40C5"/>
    <w:rsid w:val="008D4E56"/>
    <w:rsid w:val="008D60B1"/>
    <w:rsid w:val="008D6DD8"/>
    <w:rsid w:val="008D6E27"/>
    <w:rsid w:val="008D7C30"/>
    <w:rsid w:val="008E2AE6"/>
    <w:rsid w:val="008E3003"/>
    <w:rsid w:val="008E3208"/>
    <w:rsid w:val="008E45AE"/>
    <w:rsid w:val="008E6E10"/>
    <w:rsid w:val="008E757F"/>
    <w:rsid w:val="008E7667"/>
    <w:rsid w:val="008E7A58"/>
    <w:rsid w:val="008F3DEB"/>
    <w:rsid w:val="008F47E7"/>
    <w:rsid w:val="008F505B"/>
    <w:rsid w:val="008F5412"/>
    <w:rsid w:val="008F5828"/>
    <w:rsid w:val="008F5AF1"/>
    <w:rsid w:val="008F65D0"/>
    <w:rsid w:val="008F6F4E"/>
    <w:rsid w:val="008F71C6"/>
    <w:rsid w:val="008F7A72"/>
    <w:rsid w:val="009006DB"/>
    <w:rsid w:val="00901A41"/>
    <w:rsid w:val="00902B01"/>
    <w:rsid w:val="00902D98"/>
    <w:rsid w:val="00902EC0"/>
    <w:rsid w:val="0090303F"/>
    <w:rsid w:val="009046D3"/>
    <w:rsid w:val="00905E52"/>
    <w:rsid w:val="00905F61"/>
    <w:rsid w:val="00906897"/>
    <w:rsid w:val="00907B5D"/>
    <w:rsid w:val="0091004C"/>
    <w:rsid w:val="00911B01"/>
    <w:rsid w:val="00913AF1"/>
    <w:rsid w:val="00913BC9"/>
    <w:rsid w:val="00913BE6"/>
    <w:rsid w:val="009172F0"/>
    <w:rsid w:val="00917987"/>
    <w:rsid w:val="00917DDD"/>
    <w:rsid w:val="0092111E"/>
    <w:rsid w:val="00921D19"/>
    <w:rsid w:val="00922410"/>
    <w:rsid w:val="00922F2C"/>
    <w:rsid w:val="00925A9F"/>
    <w:rsid w:val="00925EF3"/>
    <w:rsid w:val="0092617D"/>
    <w:rsid w:val="00927077"/>
    <w:rsid w:val="00930354"/>
    <w:rsid w:val="009308B9"/>
    <w:rsid w:val="00931172"/>
    <w:rsid w:val="009316B9"/>
    <w:rsid w:val="00932481"/>
    <w:rsid w:val="00933BA3"/>
    <w:rsid w:val="009355C7"/>
    <w:rsid w:val="009376D2"/>
    <w:rsid w:val="009377AD"/>
    <w:rsid w:val="00942730"/>
    <w:rsid w:val="00943273"/>
    <w:rsid w:val="00944531"/>
    <w:rsid w:val="009462EF"/>
    <w:rsid w:val="00946C3F"/>
    <w:rsid w:val="00952A9A"/>
    <w:rsid w:val="00953248"/>
    <w:rsid w:val="00953C5F"/>
    <w:rsid w:val="009540B6"/>
    <w:rsid w:val="00954140"/>
    <w:rsid w:val="00954E6A"/>
    <w:rsid w:val="00955137"/>
    <w:rsid w:val="00960955"/>
    <w:rsid w:val="00960CAF"/>
    <w:rsid w:val="009619FA"/>
    <w:rsid w:val="009628A7"/>
    <w:rsid w:val="00963243"/>
    <w:rsid w:val="00963268"/>
    <w:rsid w:val="00963D32"/>
    <w:rsid w:val="00965287"/>
    <w:rsid w:val="00966D5A"/>
    <w:rsid w:val="00967179"/>
    <w:rsid w:val="009672DE"/>
    <w:rsid w:val="00967393"/>
    <w:rsid w:val="00967B71"/>
    <w:rsid w:val="009704C8"/>
    <w:rsid w:val="009717BF"/>
    <w:rsid w:val="0097193B"/>
    <w:rsid w:val="00971DCD"/>
    <w:rsid w:val="00973B60"/>
    <w:rsid w:val="00974A12"/>
    <w:rsid w:val="00977547"/>
    <w:rsid w:val="0098069B"/>
    <w:rsid w:val="0098192C"/>
    <w:rsid w:val="0098297A"/>
    <w:rsid w:val="00983457"/>
    <w:rsid w:val="00986436"/>
    <w:rsid w:val="00987B11"/>
    <w:rsid w:val="00987F81"/>
    <w:rsid w:val="009902F5"/>
    <w:rsid w:val="00990C83"/>
    <w:rsid w:val="009921D5"/>
    <w:rsid w:val="009923E6"/>
    <w:rsid w:val="00992D89"/>
    <w:rsid w:val="0099336D"/>
    <w:rsid w:val="00994A17"/>
    <w:rsid w:val="00994DA2"/>
    <w:rsid w:val="00995241"/>
    <w:rsid w:val="00996593"/>
    <w:rsid w:val="0099687C"/>
    <w:rsid w:val="00996C27"/>
    <w:rsid w:val="009A1777"/>
    <w:rsid w:val="009A3F70"/>
    <w:rsid w:val="009A404A"/>
    <w:rsid w:val="009A405C"/>
    <w:rsid w:val="009A60A6"/>
    <w:rsid w:val="009A60F6"/>
    <w:rsid w:val="009A650A"/>
    <w:rsid w:val="009B0390"/>
    <w:rsid w:val="009B0B97"/>
    <w:rsid w:val="009B1D8B"/>
    <w:rsid w:val="009B334F"/>
    <w:rsid w:val="009B3923"/>
    <w:rsid w:val="009B3CB0"/>
    <w:rsid w:val="009B3E7A"/>
    <w:rsid w:val="009B4585"/>
    <w:rsid w:val="009B6CC7"/>
    <w:rsid w:val="009B79F4"/>
    <w:rsid w:val="009B7C5C"/>
    <w:rsid w:val="009B7FFC"/>
    <w:rsid w:val="009C0E3A"/>
    <w:rsid w:val="009C1092"/>
    <w:rsid w:val="009C1165"/>
    <w:rsid w:val="009C1445"/>
    <w:rsid w:val="009C25B3"/>
    <w:rsid w:val="009C3960"/>
    <w:rsid w:val="009C3E42"/>
    <w:rsid w:val="009C5947"/>
    <w:rsid w:val="009C5B8F"/>
    <w:rsid w:val="009C636F"/>
    <w:rsid w:val="009C6C22"/>
    <w:rsid w:val="009D00A6"/>
    <w:rsid w:val="009D1A28"/>
    <w:rsid w:val="009D2A4F"/>
    <w:rsid w:val="009D5669"/>
    <w:rsid w:val="009D6939"/>
    <w:rsid w:val="009D6F63"/>
    <w:rsid w:val="009E08B4"/>
    <w:rsid w:val="009E13F5"/>
    <w:rsid w:val="009E3EAA"/>
    <w:rsid w:val="009E5946"/>
    <w:rsid w:val="009E5EC7"/>
    <w:rsid w:val="009E6463"/>
    <w:rsid w:val="009E753C"/>
    <w:rsid w:val="009F0948"/>
    <w:rsid w:val="009F2023"/>
    <w:rsid w:val="009F4163"/>
    <w:rsid w:val="009F637E"/>
    <w:rsid w:val="009F6597"/>
    <w:rsid w:val="009F68E9"/>
    <w:rsid w:val="009F6955"/>
    <w:rsid w:val="009F7119"/>
    <w:rsid w:val="00A02006"/>
    <w:rsid w:val="00A02F58"/>
    <w:rsid w:val="00A05166"/>
    <w:rsid w:val="00A05E79"/>
    <w:rsid w:val="00A068D5"/>
    <w:rsid w:val="00A10578"/>
    <w:rsid w:val="00A128A6"/>
    <w:rsid w:val="00A12C22"/>
    <w:rsid w:val="00A12D38"/>
    <w:rsid w:val="00A13381"/>
    <w:rsid w:val="00A15480"/>
    <w:rsid w:val="00A15909"/>
    <w:rsid w:val="00A15DBF"/>
    <w:rsid w:val="00A169E2"/>
    <w:rsid w:val="00A177DE"/>
    <w:rsid w:val="00A200FA"/>
    <w:rsid w:val="00A22173"/>
    <w:rsid w:val="00A2340A"/>
    <w:rsid w:val="00A23993"/>
    <w:rsid w:val="00A243A8"/>
    <w:rsid w:val="00A24A7E"/>
    <w:rsid w:val="00A24B01"/>
    <w:rsid w:val="00A25859"/>
    <w:rsid w:val="00A26A69"/>
    <w:rsid w:val="00A26DC6"/>
    <w:rsid w:val="00A301FF"/>
    <w:rsid w:val="00A30659"/>
    <w:rsid w:val="00A319BE"/>
    <w:rsid w:val="00A324C6"/>
    <w:rsid w:val="00A32BF8"/>
    <w:rsid w:val="00A35930"/>
    <w:rsid w:val="00A372AB"/>
    <w:rsid w:val="00A37F32"/>
    <w:rsid w:val="00A4230C"/>
    <w:rsid w:val="00A4465C"/>
    <w:rsid w:val="00A44FDD"/>
    <w:rsid w:val="00A461C0"/>
    <w:rsid w:val="00A468EF"/>
    <w:rsid w:val="00A4764A"/>
    <w:rsid w:val="00A47807"/>
    <w:rsid w:val="00A52AF1"/>
    <w:rsid w:val="00A53426"/>
    <w:rsid w:val="00A53494"/>
    <w:rsid w:val="00A53F0D"/>
    <w:rsid w:val="00A554D0"/>
    <w:rsid w:val="00A574A8"/>
    <w:rsid w:val="00A57655"/>
    <w:rsid w:val="00A61DA9"/>
    <w:rsid w:val="00A61F93"/>
    <w:rsid w:val="00A64D52"/>
    <w:rsid w:val="00A66BC3"/>
    <w:rsid w:val="00A66F34"/>
    <w:rsid w:val="00A67D9E"/>
    <w:rsid w:val="00A67F44"/>
    <w:rsid w:val="00A70CE4"/>
    <w:rsid w:val="00A70F1A"/>
    <w:rsid w:val="00A711E6"/>
    <w:rsid w:val="00A72859"/>
    <w:rsid w:val="00A73A8A"/>
    <w:rsid w:val="00A73B43"/>
    <w:rsid w:val="00A74504"/>
    <w:rsid w:val="00A75CCC"/>
    <w:rsid w:val="00A760AB"/>
    <w:rsid w:val="00A76671"/>
    <w:rsid w:val="00A76A6F"/>
    <w:rsid w:val="00A804E5"/>
    <w:rsid w:val="00A80970"/>
    <w:rsid w:val="00A80D40"/>
    <w:rsid w:val="00A81054"/>
    <w:rsid w:val="00A81539"/>
    <w:rsid w:val="00A829CD"/>
    <w:rsid w:val="00A831DF"/>
    <w:rsid w:val="00A8339A"/>
    <w:rsid w:val="00A835E7"/>
    <w:rsid w:val="00A87447"/>
    <w:rsid w:val="00A909BF"/>
    <w:rsid w:val="00A91DCE"/>
    <w:rsid w:val="00A92106"/>
    <w:rsid w:val="00AA0A6B"/>
    <w:rsid w:val="00AA130C"/>
    <w:rsid w:val="00AA1563"/>
    <w:rsid w:val="00AA3062"/>
    <w:rsid w:val="00AA5DA9"/>
    <w:rsid w:val="00AA6151"/>
    <w:rsid w:val="00AA7A53"/>
    <w:rsid w:val="00AA7D59"/>
    <w:rsid w:val="00AB1436"/>
    <w:rsid w:val="00AB15C3"/>
    <w:rsid w:val="00AB1B9C"/>
    <w:rsid w:val="00AB3427"/>
    <w:rsid w:val="00AB5645"/>
    <w:rsid w:val="00AB57CF"/>
    <w:rsid w:val="00AB7D82"/>
    <w:rsid w:val="00AC3ED8"/>
    <w:rsid w:val="00AC65DD"/>
    <w:rsid w:val="00AC673B"/>
    <w:rsid w:val="00AC6DBC"/>
    <w:rsid w:val="00AC767B"/>
    <w:rsid w:val="00AC7CF4"/>
    <w:rsid w:val="00AD3FBF"/>
    <w:rsid w:val="00AD4D23"/>
    <w:rsid w:val="00AD582D"/>
    <w:rsid w:val="00AD600D"/>
    <w:rsid w:val="00AD6870"/>
    <w:rsid w:val="00AE05C9"/>
    <w:rsid w:val="00AE0F99"/>
    <w:rsid w:val="00AE32C9"/>
    <w:rsid w:val="00AE42BE"/>
    <w:rsid w:val="00AE4337"/>
    <w:rsid w:val="00AE557B"/>
    <w:rsid w:val="00AE6182"/>
    <w:rsid w:val="00AE7A06"/>
    <w:rsid w:val="00AF2B22"/>
    <w:rsid w:val="00AF2E85"/>
    <w:rsid w:val="00AF4933"/>
    <w:rsid w:val="00AF4B29"/>
    <w:rsid w:val="00AF4C6D"/>
    <w:rsid w:val="00AF54D3"/>
    <w:rsid w:val="00AF6D70"/>
    <w:rsid w:val="00AF75E5"/>
    <w:rsid w:val="00AF7E0C"/>
    <w:rsid w:val="00AF7E27"/>
    <w:rsid w:val="00B01802"/>
    <w:rsid w:val="00B0265B"/>
    <w:rsid w:val="00B02B2A"/>
    <w:rsid w:val="00B04BAD"/>
    <w:rsid w:val="00B057B4"/>
    <w:rsid w:val="00B062D6"/>
    <w:rsid w:val="00B0651E"/>
    <w:rsid w:val="00B07392"/>
    <w:rsid w:val="00B106F7"/>
    <w:rsid w:val="00B1324C"/>
    <w:rsid w:val="00B1353A"/>
    <w:rsid w:val="00B1389A"/>
    <w:rsid w:val="00B145B1"/>
    <w:rsid w:val="00B14C71"/>
    <w:rsid w:val="00B15896"/>
    <w:rsid w:val="00B15A33"/>
    <w:rsid w:val="00B1744A"/>
    <w:rsid w:val="00B20A83"/>
    <w:rsid w:val="00B20C3D"/>
    <w:rsid w:val="00B21B71"/>
    <w:rsid w:val="00B222B2"/>
    <w:rsid w:val="00B237DC"/>
    <w:rsid w:val="00B24853"/>
    <w:rsid w:val="00B24D7A"/>
    <w:rsid w:val="00B279F6"/>
    <w:rsid w:val="00B308F7"/>
    <w:rsid w:val="00B34EE5"/>
    <w:rsid w:val="00B35603"/>
    <w:rsid w:val="00B36254"/>
    <w:rsid w:val="00B36A9D"/>
    <w:rsid w:val="00B4047E"/>
    <w:rsid w:val="00B4254B"/>
    <w:rsid w:val="00B4312C"/>
    <w:rsid w:val="00B4436E"/>
    <w:rsid w:val="00B449ED"/>
    <w:rsid w:val="00B465B2"/>
    <w:rsid w:val="00B4734A"/>
    <w:rsid w:val="00B50BDB"/>
    <w:rsid w:val="00B53447"/>
    <w:rsid w:val="00B53A92"/>
    <w:rsid w:val="00B56C16"/>
    <w:rsid w:val="00B5798C"/>
    <w:rsid w:val="00B57DAD"/>
    <w:rsid w:val="00B6072C"/>
    <w:rsid w:val="00B62240"/>
    <w:rsid w:val="00B62A71"/>
    <w:rsid w:val="00B63CAD"/>
    <w:rsid w:val="00B647A2"/>
    <w:rsid w:val="00B6641E"/>
    <w:rsid w:val="00B677DA"/>
    <w:rsid w:val="00B67B5F"/>
    <w:rsid w:val="00B7157F"/>
    <w:rsid w:val="00B71926"/>
    <w:rsid w:val="00B71EB1"/>
    <w:rsid w:val="00B724AD"/>
    <w:rsid w:val="00B72BCB"/>
    <w:rsid w:val="00B74126"/>
    <w:rsid w:val="00B74BBD"/>
    <w:rsid w:val="00B752F7"/>
    <w:rsid w:val="00B772AA"/>
    <w:rsid w:val="00B773D5"/>
    <w:rsid w:val="00B774D8"/>
    <w:rsid w:val="00B804F8"/>
    <w:rsid w:val="00B8262B"/>
    <w:rsid w:val="00B828B5"/>
    <w:rsid w:val="00B8291F"/>
    <w:rsid w:val="00B82944"/>
    <w:rsid w:val="00B82A07"/>
    <w:rsid w:val="00B82DC7"/>
    <w:rsid w:val="00B8356E"/>
    <w:rsid w:val="00B83848"/>
    <w:rsid w:val="00B8432D"/>
    <w:rsid w:val="00B843E3"/>
    <w:rsid w:val="00B87EDC"/>
    <w:rsid w:val="00B90D78"/>
    <w:rsid w:val="00B9182F"/>
    <w:rsid w:val="00B9265E"/>
    <w:rsid w:val="00B92B3A"/>
    <w:rsid w:val="00B94BA9"/>
    <w:rsid w:val="00B96D90"/>
    <w:rsid w:val="00B96EA5"/>
    <w:rsid w:val="00B970DD"/>
    <w:rsid w:val="00BA072E"/>
    <w:rsid w:val="00BA0857"/>
    <w:rsid w:val="00BA44EB"/>
    <w:rsid w:val="00BA47AE"/>
    <w:rsid w:val="00BA5BF5"/>
    <w:rsid w:val="00BA651D"/>
    <w:rsid w:val="00BA65C2"/>
    <w:rsid w:val="00BB09A3"/>
    <w:rsid w:val="00BB0DF2"/>
    <w:rsid w:val="00BB10C0"/>
    <w:rsid w:val="00BB336E"/>
    <w:rsid w:val="00BB41D0"/>
    <w:rsid w:val="00BB45CD"/>
    <w:rsid w:val="00BB4606"/>
    <w:rsid w:val="00BB4C9C"/>
    <w:rsid w:val="00BB5635"/>
    <w:rsid w:val="00BB5DFD"/>
    <w:rsid w:val="00BB668C"/>
    <w:rsid w:val="00BB6749"/>
    <w:rsid w:val="00BB7355"/>
    <w:rsid w:val="00BC14ED"/>
    <w:rsid w:val="00BC242C"/>
    <w:rsid w:val="00BC2DAC"/>
    <w:rsid w:val="00BC4531"/>
    <w:rsid w:val="00BC4B59"/>
    <w:rsid w:val="00BC4FE1"/>
    <w:rsid w:val="00BC50A4"/>
    <w:rsid w:val="00BC5530"/>
    <w:rsid w:val="00BC5B16"/>
    <w:rsid w:val="00BC5E7F"/>
    <w:rsid w:val="00BC747B"/>
    <w:rsid w:val="00BD0347"/>
    <w:rsid w:val="00BD0970"/>
    <w:rsid w:val="00BD0D56"/>
    <w:rsid w:val="00BD3F71"/>
    <w:rsid w:val="00BD7D60"/>
    <w:rsid w:val="00BE2079"/>
    <w:rsid w:val="00BE2606"/>
    <w:rsid w:val="00BE403A"/>
    <w:rsid w:val="00BE5161"/>
    <w:rsid w:val="00BE652E"/>
    <w:rsid w:val="00BE760B"/>
    <w:rsid w:val="00BF15A2"/>
    <w:rsid w:val="00BF26E2"/>
    <w:rsid w:val="00BF2E02"/>
    <w:rsid w:val="00BF2F41"/>
    <w:rsid w:val="00BF3D48"/>
    <w:rsid w:val="00BF56D6"/>
    <w:rsid w:val="00BF7000"/>
    <w:rsid w:val="00C04237"/>
    <w:rsid w:val="00C04890"/>
    <w:rsid w:val="00C04967"/>
    <w:rsid w:val="00C05B6F"/>
    <w:rsid w:val="00C0665B"/>
    <w:rsid w:val="00C06B82"/>
    <w:rsid w:val="00C0707C"/>
    <w:rsid w:val="00C07842"/>
    <w:rsid w:val="00C10D22"/>
    <w:rsid w:val="00C10E8B"/>
    <w:rsid w:val="00C1198A"/>
    <w:rsid w:val="00C119BC"/>
    <w:rsid w:val="00C11ED7"/>
    <w:rsid w:val="00C12CB9"/>
    <w:rsid w:val="00C15406"/>
    <w:rsid w:val="00C15B93"/>
    <w:rsid w:val="00C172CF"/>
    <w:rsid w:val="00C177C3"/>
    <w:rsid w:val="00C20282"/>
    <w:rsid w:val="00C2197C"/>
    <w:rsid w:val="00C21C14"/>
    <w:rsid w:val="00C221F7"/>
    <w:rsid w:val="00C24A39"/>
    <w:rsid w:val="00C25734"/>
    <w:rsid w:val="00C2658D"/>
    <w:rsid w:val="00C27F6E"/>
    <w:rsid w:val="00C31287"/>
    <w:rsid w:val="00C31E9F"/>
    <w:rsid w:val="00C32FB3"/>
    <w:rsid w:val="00C3330C"/>
    <w:rsid w:val="00C337A1"/>
    <w:rsid w:val="00C4063A"/>
    <w:rsid w:val="00C4300D"/>
    <w:rsid w:val="00C43463"/>
    <w:rsid w:val="00C44CE5"/>
    <w:rsid w:val="00C45783"/>
    <w:rsid w:val="00C45948"/>
    <w:rsid w:val="00C45FD9"/>
    <w:rsid w:val="00C46D41"/>
    <w:rsid w:val="00C47C0E"/>
    <w:rsid w:val="00C511EA"/>
    <w:rsid w:val="00C5154D"/>
    <w:rsid w:val="00C51786"/>
    <w:rsid w:val="00C51812"/>
    <w:rsid w:val="00C53C96"/>
    <w:rsid w:val="00C558B7"/>
    <w:rsid w:val="00C56493"/>
    <w:rsid w:val="00C565A8"/>
    <w:rsid w:val="00C57368"/>
    <w:rsid w:val="00C57989"/>
    <w:rsid w:val="00C608EC"/>
    <w:rsid w:val="00C6090B"/>
    <w:rsid w:val="00C61A7D"/>
    <w:rsid w:val="00C61D30"/>
    <w:rsid w:val="00C61D65"/>
    <w:rsid w:val="00C6206C"/>
    <w:rsid w:val="00C62405"/>
    <w:rsid w:val="00C639E5"/>
    <w:rsid w:val="00C64BA5"/>
    <w:rsid w:val="00C64C6C"/>
    <w:rsid w:val="00C6595F"/>
    <w:rsid w:val="00C66856"/>
    <w:rsid w:val="00C669B0"/>
    <w:rsid w:val="00C671E4"/>
    <w:rsid w:val="00C673DC"/>
    <w:rsid w:val="00C67C5E"/>
    <w:rsid w:val="00C70C3D"/>
    <w:rsid w:val="00C72287"/>
    <w:rsid w:val="00C72452"/>
    <w:rsid w:val="00C7385F"/>
    <w:rsid w:val="00C73F3D"/>
    <w:rsid w:val="00C73FB3"/>
    <w:rsid w:val="00C74017"/>
    <w:rsid w:val="00C747D5"/>
    <w:rsid w:val="00C74EE6"/>
    <w:rsid w:val="00C76CFA"/>
    <w:rsid w:val="00C772A2"/>
    <w:rsid w:val="00C77E4A"/>
    <w:rsid w:val="00C8035F"/>
    <w:rsid w:val="00C80F44"/>
    <w:rsid w:val="00C81CE3"/>
    <w:rsid w:val="00C849D3"/>
    <w:rsid w:val="00C84A24"/>
    <w:rsid w:val="00C857D6"/>
    <w:rsid w:val="00C8683B"/>
    <w:rsid w:val="00C86DF5"/>
    <w:rsid w:val="00C86E1C"/>
    <w:rsid w:val="00C87DD7"/>
    <w:rsid w:val="00C912A8"/>
    <w:rsid w:val="00C919C0"/>
    <w:rsid w:val="00C92CD1"/>
    <w:rsid w:val="00C95307"/>
    <w:rsid w:val="00C95457"/>
    <w:rsid w:val="00C95BC0"/>
    <w:rsid w:val="00C95BE0"/>
    <w:rsid w:val="00C96043"/>
    <w:rsid w:val="00C961B0"/>
    <w:rsid w:val="00C965B2"/>
    <w:rsid w:val="00C97204"/>
    <w:rsid w:val="00CA05A3"/>
    <w:rsid w:val="00CA0772"/>
    <w:rsid w:val="00CA08A4"/>
    <w:rsid w:val="00CA113C"/>
    <w:rsid w:val="00CA1204"/>
    <w:rsid w:val="00CA4D5A"/>
    <w:rsid w:val="00CA4DF1"/>
    <w:rsid w:val="00CA6116"/>
    <w:rsid w:val="00CA6473"/>
    <w:rsid w:val="00CA6510"/>
    <w:rsid w:val="00CA78A5"/>
    <w:rsid w:val="00CA7F45"/>
    <w:rsid w:val="00CB18BC"/>
    <w:rsid w:val="00CB5238"/>
    <w:rsid w:val="00CB55F1"/>
    <w:rsid w:val="00CB5C6F"/>
    <w:rsid w:val="00CB5FFA"/>
    <w:rsid w:val="00CB6BD4"/>
    <w:rsid w:val="00CB7948"/>
    <w:rsid w:val="00CC1342"/>
    <w:rsid w:val="00CC4B6B"/>
    <w:rsid w:val="00CC5AA5"/>
    <w:rsid w:val="00CC5B79"/>
    <w:rsid w:val="00CC5D6F"/>
    <w:rsid w:val="00CC77EA"/>
    <w:rsid w:val="00CD08B3"/>
    <w:rsid w:val="00CD2A1D"/>
    <w:rsid w:val="00CD2C89"/>
    <w:rsid w:val="00CD2F3D"/>
    <w:rsid w:val="00CD3932"/>
    <w:rsid w:val="00CD3E42"/>
    <w:rsid w:val="00CD4383"/>
    <w:rsid w:val="00CD460A"/>
    <w:rsid w:val="00CD5983"/>
    <w:rsid w:val="00CD6BA5"/>
    <w:rsid w:val="00CD7BCA"/>
    <w:rsid w:val="00CE1BAE"/>
    <w:rsid w:val="00CE1F80"/>
    <w:rsid w:val="00CE2E53"/>
    <w:rsid w:val="00CE45D4"/>
    <w:rsid w:val="00CE5157"/>
    <w:rsid w:val="00CE5BFC"/>
    <w:rsid w:val="00CE5E36"/>
    <w:rsid w:val="00CE62DB"/>
    <w:rsid w:val="00CE7E51"/>
    <w:rsid w:val="00CF0BD3"/>
    <w:rsid w:val="00CF1785"/>
    <w:rsid w:val="00CF2123"/>
    <w:rsid w:val="00CF7568"/>
    <w:rsid w:val="00D002C5"/>
    <w:rsid w:val="00D00543"/>
    <w:rsid w:val="00D01477"/>
    <w:rsid w:val="00D014A0"/>
    <w:rsid w:val="00D02E58"/>
    <w:rsid w:val="00D0363A"/>
    <w:rsid w:val="00D03ECE"/>
    <w:rsid w:val="00D06088"/>
    <w:rsid w:val="00D070CA"/>
    <w:rsid w:val="00D07834"/>
    <w:rsid w:val="00D10154"/>
    <w:rsid w:val="00D11108"/>
    <w:rsid w:val="00D132D0"/>
    <w:rsid w:val="00D137D5"/>
    <w:rsid w:val="00D13C5D"/>
    <w:rsid w:val="00D16375"/>
    <w:rsid w:val="00D16A44"/>
    <w:rsid w:val="00D179CA"/>
    <w:rsid w:val="00D20AD3"/>
    <w:rsid w:val="00D20D28"/>
    <w:rsid w:val="00D21289"/>
    <w:rsid w:val="00D21578"/>
    <w:rsid w:val="00D219DA"/>
    <w:rsid w:val="00D21B08"/>
    <w:rsid w:val="00D21E2A"/>
    <w:rsid w:val="00D233E9"/>
    <w:rsid w:val="00D239E7"/>
    <w:rsid w:val="00D23C1F"/>
    <w:rsid w:val="00D244E1"/>
    <w:rsid w:val="00D247D0"/>
    <w:rsid w:val="00D24966"/>
    <w:rsid w:val="00D24B45"/>
    <w:rsid w:val="00D25667"/>
    <w:rsid w:val="00D2566D"/>
    <w:rsid w:val="00D26E3E"/>
    <w:rsid w:val="00D27A10"/>
    <w:rsid w:val="00D30D08"/>
    <w:rsid w:val="00D31150"/>
    <w:rsid w:val="00D31888"/>
    <w:rsid w:val="00D31C9A"/>
    <w:rsid w:val="00D31CA9"/>
    <w:rsid w:val="00D33009"/>
    <w:rsid w:val="00D33CD3"/>
    <w:rsid w:val="00D343EE"/>
    <w:rsid w:val="00D3456A"/>
    <w:rsid w:val="00D35E5F"/>
    <w:rsid w:val="00D361BC"/>
    <w:rsid w:val="00D37051"/>
    <w:rsid w:val="00D375C8"/>
    <w:rsid w:val="00D407B4"/>
    <w:rsid w:val="00D41D42"/>
    <w:rsid w:val="00D41FC7"/>
    <w:rsid w:val="00D4228E"/>
    <w:rsid w:val="00D44283"/>
    <w:rsid w:val="00D454FC"/>
    <w:rsid w:val="00D45744"/>
    <w:rsid w:val="00D462DC"/>
    <w:rsid w:val="00D469A6"/>
    <w:rsid w:val="00D46D55"/>
    <w:rsid w:val="00D477A4"/>
    <w:rsid w:val="00D47D73"/>
    <w:rsid w:val="00D5043F"/>
    <w:rsid w:val="00D50DD8"/>
    <w:rsid w:val="00D513FC"/>
    <w:rsid w:val="00D53C56"/>
    <w:rsid w:val="00D5409E"/>
    <w:rsid w:val="00D549A3"/>
    <w:rsid w:val="00D551C0"/>
    <w:rsid w:val="00D55F4F"/>
    <w:rsid w:val="00D55F82"/>
    <w:rsid w:val="00D56125"/>
    <w:rsid w:val="00D56ACA"/>
    <w:rsid w:val="00D60289"/>
    <w:rsid w:val="00D603E3"/>
    <w:rsid w:val="00D60447"/>
    <w:rsid w:val="00D607AF"/>
    <w:rsid w:val="00D609A8"/>
    <w:rsid w:val="00D61E92"/>
    <w:rsid w:val="00D61EB1"/>
    <w:rsid w:val="00D62B5C"/>
    <w:rsid w:val="00D65F34"/>
    <w:rsid w:val="00D6624B"/>
    <w:rsid w:val="00D673CE"/>
    <w:rsid w:val="00D67E41"/>
    <w:rsid w:val="00D7010A"/>
    <w:rsid w:val="00D7244F"/>
    <w:rsid w:val="00D74D9B"/>
    <w:rsid w:val="00D75092"/>
    <w:rsid w:val="00D75F51"/>
    <w:rsid w:val="00D760E3"/>
    <w:rsid w:val="00D82389"/>
    <w:rsid w:val="00D82CFA"/>
    <w:rsid w:val="00D83C0A"/>
    <w:rsid w:val="00D862CA"/>
    <w:rsid w:val="00D86520"/>
    <w:rsid w:val="00D871BC"/>
    <w:rsid w:val="00D9144D"/>
    <w:rsid w:val="00D91B3E"/>
    <w:rsid w:val="00D92051"/>
    <w:rsid w:val="00D94D7D"/>
    <w:rsid w:val="00D95524"/>
    <w:rsid w:val="00D95609"/>
    <w:rsid w:val="00D95C97"/>
    <w:rsid w:val="00D95D97"/>
    <w:rsid w:val="00D96512"/>
    <w:rsid w:val="00D96559"/>
    <w:rsid w:val="00D968A9"/>
    <w:rsid w:val="00D96919"/>
    <w:rsid w:val="00D969F7"/>
    <w:rsid w:val="00D97C99"/>
    <w:rsid w:val="00D97CE2"/>
    <w:rsid w:val="00DA02FE"/>
    <w:rsid w:val="00DA0610"/>
    <w:rsid w:val="00DA0700"/>
    <w:rsid w:val="00DA178D"/>
    <w:rsid w:val="00DA1F40"/>
    <w:rsid w:val="00DA3D9A"/>
    <w:rsid w:val="00DA46E5"/>
    <w:rsid w:val="00DA5291"/>
    <w:rsid w:val="00DA6C4B"/>
    <w:rsid w:val="00DA6D9A"/>
    <w:rsid w:val="00DA6E68"/>
    <w:rsid w:val="00DA6F02"/>
    <w:rsid w:val="00DB0474"/>
    <w:rsid w:val="00DB0FA0"/>
    <w:rsid w:val="00DB326F"/>
    <w:rsid w:val="00DB3B22"/>
    <w:rsid w:val="00DB4379"/>
    <w:rsid w:val="00DB46E4"/>
    <w:rsid w:val="00DB5792"/>
    <w:rsid w:val="00DB5EE0"/>
    <w:rsid w:val="00DB763F"/>
    <w:rsid w:val="00DC0115"/>
    <w:rsid w:val="00DC13A3"/>
    <w:rsid w:val="00DC24DF"/>
    <w:rsid w:val="00DC2A29"/>
    <w:rsid w:val="00DC2EF3"/>
    <w:rsid w:val="00DC5994"/>
    <w:rsid w:val="00DC5E6B"/>
    <w:rsid w:val="00DC6F62"/>
    <w:rsid w:val="00DC7D7C"/>
    <w:rsid w:val="00DD0B68"/>
    <w:rsid w:val="00DD11C9"/>
    <w:rsid w:val="00DD174F"/>
    <w:rsid w:val="00DD1CBA"/>
    <w:rsid w:val="00DD21CE"/>
    <w:rsid w:val="00DD3092"/>
    <w:rsid w:val="00DD4113"/>
    <w:rsid w:val="00DD45DB"/>
    <w:rsid w:val="00DD4DD8"/>
    <w:rsid w:val="00DE03DE"/>
    <w:rsid w:val="00DE03F8"/>
    <w:rsid w:val="00DE0A6F"/>
    <w:rsid w:val="00DE19BC"/>
    <w:rsid w:val="00DE31D9"/>
    <w:rsid w:val="00DE6811"/>
    <w:rsid w:val="00DE79EB"/>
    <w:rsid w:val="00DF00E4"/>
    <w:rsid w:val="00DF0271"/>
    <w:rsid w:val="00DF1660"/>
    <w:rsid w:val="00DF18F1"/>
    <w:rsid w:val="00DF19D3"/>
    <w:rsid w:val="00DF34DC"/>
    <w:rsid w:val="00DF4609"/>
    <w:rsid w:val="00DF637E"/>
    <w:rsid w:val="00DF6A70"/>
    <w:rsid w:val="00DF75D4"/>
    <w:rsid w:val="00DF75EB"/>
    <w:rsid w:val="00DF7C5E"/>
    <w:rsid w:val="00DF7CB6"/>
    <w:rsid w:val="00E001B4"/>
    <w:rsid w:val="00E00385"/>
    <w:rsid w:val="00E008AF"/>
    <w:rsid w:val="00E00CE2"/>
    <w:rsid w:val="00E02127"/>
    <w:rsid w:val="00E04A58"/>
    <w:rsid w:val="00E06785"/>
    <w:rsid w:val="00E07156"/>
    <w:rsid w:val="00E07CFC"/>
    <w:rsid w:val="00E1291F"/>
    <w:rsid w:val="00E12A93"/>
    <w:rsid w:val="00E12B88"/>
    <w:rsid w:val="00E1305B"/>
    <w:rsid w:val="00E13482"/>
    <w:rsid w:val="00E1450B"/>
    <w:rsid w:val="00E14CF3"/>
    <w:rsid w:val="00E15949"/>
    <w:rsid w:val="00E16DA9"/>
    <w:rsid w:val="00E17F3C"/>
    <w:rsid w:val="00E20732"/>
    <w:rsid w:val="00E2150E"/>
    <w:rsid w:val="00E227EA"/>
    <w:rsid w:val="00E22A23"/>
    <w:rsid w:val="00E22D1A"/>
    <w:rsid w:val="00E23D4E"/>
    <w:rsid w:val="00E2702F"/>
    <w:rsid w:val="00E27A74"/>
    <w:rsid w:val="00E27CFA"/>
    <w:rsid w:val="00E306D8"/>
    <w:rsid w:val="00E30D7C"/>
    <w:rsid w:val="00E31DFA"/>
    <w:rsid w:val="00E329E1"/>
    <w:rsid w:val="00E32C04"/>
    <w:rsid w:val="00E32C32"/>
    <w:rsid w:val="00E332A6"/>
    <w:rsid w:val="00E335BD"/>
    <w:rsid w:val="00E347F1"/>
    <w:rsid w:val="00E355C4"/>
    <w:rsid w:val="00E355D4"/>
    <w:rsid w:val="00E35D8D"/>
    <w:rsid w:val="00E37718"/>
    <w:rsid w:val="00E37F84"/>
    <w:rsid w:val="00E402D0"/>
    <w:rsid w:val="00E41445"/>
    <w:rsid w:val="00E41909"/>
    <w:rsid w:val="00E41A7D"/>
    <w:rsid w:val="00E42110"/>
    <w:rsid w:val="00E45241"/>
    <w:rsid w:val="00E45561"/>
    <w:rsid w:val="00E455DF"/>
    <w:rsid w:val="00E458F6"/>
    <w:rsid w:val="00E463B1"/>
    <w:rsid w:val="00E46F1A"/>
    <w:rsid w:val="00E4712A"/>
    <w:rsid w:val="00E47C52"/>
    <w:rsid w:val="00E50966"/>
    <w:rsid w:val="00E51DCB"/>
    <w:rsid w:val="00E52613"/>
    <w:rsid w:val="00E53046"/>
    <w:rsid w:val="00E53403"/>
    <w:rsid w:val="00E555B5"/>
    <w:rsid w:val="00E56423"/>
    <w:rsid w:val="00E57DCA"/>
    <w:rsid w:val="00E604B1"/>
    <w:rsid w:val="00E62C45"/>
    <w:rsid w:val="00E62E84"/>
    <w:rsid w:val="00E63C79"/>
    <w:rsid w:val="00E64209"/>
    <w:rsid w:val="00E649F0"/>
    <w:rsid w:val="00E6553B"/>
    <w:rsid w:val="00E65EEA"/>
    <w:rsid w:val="00E661F0"/>
    <w:rsid w:val="00E667B1"/>
    <w:rsid w:val="00E67693"/>
    <w:rsid w:val="00E70A91"/>
    <w:rsid w:val="00E70D24"/>
    <w:rsid w:val="00E7259E"/>
    <w:rsid w:val="00E7361E"/>
    <w:rsid w:val="00E74050"/>
    <w:rsid w:val="00E7520C"/>
    <w:rsid w:val="00E76C52"/>
    <w:rsid w:val="00E76E24"/>
    <w:rsid w:val="00E777C3"/>
    <w:rsid w:val="00E77817"/>
    <w:rsid w:val="00E808F9"/>
    <w:rsid w:val="00E8132E"/>
    <w:rsid w:val="00E82AC2"/>
    <w:rsid w:val="00E832AD"/>
    <w:rsid w:val="00E83E3B"/>
    <w:rsid w:val="00E83E55"/>
    <w:rsid w:val="00E85132"/>
    <w:rsid w:val="00E866C4"/>
    <w:rsid w:val="00E877FF"/>
    <w:rsid w:val="00E900AA"/>
    <w:rsid w:val="00E90E31"/>
    <w:rsid w:val="00E91E46"/>
    <w:rsid w:val="00E93239"/>
    <w:rsid w:val="00E933F5"/>
    <w:rsid w:val="00E9425D"/>
    <w:rsid w:val="00E9521A"/>
    <w:rsid w:val="00E95269"/>
    <w:rsid w:val="00E97627"/>
    <w:rsid w:val="00EA125E"/>
    <w:rsid w:val="00EA379F"/>
    <w:rsid w:val="00EA487F"/>
    <w:rsid w:val="00EA4A05"/>
    <w:rsid w:val="00EA6173"/>
    <w:rsid w:val="00EA62D5"/>
    <w:rsid w:val="00EA678D"/>
    <w:rsid w:val="00EA74FB"/>
    <w:rsid w:val="00EA7A11"/>
    <w:rsid w:val="00EA7CC4"/>
    <w:rsid w:val="00EB06EB"/>
    <w:rsid w:val="00EB2186"/>
    <w:rsid w:val="00EB2BDD"/>
    <w:rsid w:val="00EB2F62"/>
    <w:rsid w:val="00EB30C4"/>
    <w:rsid w:val="00EB44D7"/>
    <w:rsid w:val="00EB650E"/>
    <w:rsid w:val="00EB664D"/>
    <w:rsid w:val="00EC08D3"/>
    <w:rsid w:val="00EC148F"/>
    <w:rsid w:val="00EC32B5"/>
    <w:rsid w:val="00EC345E"/>
    <w:rsid w:val="00EC4881"/>
    <w:rsid w:val="00EC4BE9"/>
    <w:rsid w:val="00EC5138"/>
    <w:rsid w:val="00EC52CB"/>
    <w:rsid w:val="00EC5503"/>
    <w:rsid w:val="00EC71F9"/>
    <w:rsid w:val="00ED2145"/>
    <w:rsid w:val="00ED395B"/>
    <w:rsid w:val="00ED4CA2"/>
    <w:rsid w:val="00ED53B4"/>
    <w:rsid w:val="00ED63CD"/>
    <w:rsid w:val="00ED6538"/>
    <w:rsid w:val="00ED680A"/>
    <w:rsid w:val="00ED6C71"/>
    <w:rsid w:val="00ED7B38"/>
    <w:rsid w:val="00EE01CB"/>
    <w:rsid w:val="00EE0315"/>
    <w:rsid w:val="00EE054B"/>
    <w:rsid w:val="00EE18CE"/>
    <w:rsid w:val="00EE19C8"/>
    <w:rsid w:val="00EE1F1A"/>
    <w:rsid w:val="00EE1F82"/>
    <w:rsid w:val="00EE3E44"/>
    <w:rsid w:val="00EE62F1"/>
    <w:rsid w:val="00EE71D6"/>
    <w:rsid w:val="00EF0DD0"/>
    <w:rsid w:val="00EF29A0"/>
    <w:rsid w:val="00EF2A4A"/>
    <w:rsid w:val="00EF4D20"/>
    <w:rsid w:val="00EF5D78"/>
    <w:rsid w:val="00EF7E43"/>
    <w:rsid w:val="00F00DE7"/>
    <w:rsid w:val="00F01274"/>
    <w:rsid w:val="00F0136D"/>
    <w:rsid w:val="00F02CBC"/>
    <w:rsid w:val="00F04386"/>
    <w:rsid w:val="00F06C8C"/>
    <w:rsid w:val="00F07A2C"/>
    <w:rsid w:val="00F11B00"/>
    <w:rsid w:val="00F142DB"/>
    <w:rsid w:val="00F14B34"/>
    <w:rsid w:val="00F159FB"/>
    <w:rsid w:val="00F15D2F"/>
    <w:rsid w:val="00F162E5"/>
    <w:rsid w:val="00F16C3E"/>
    <w:rsid w:val="00F2025F"/>
    <w:rsid w:val="00F20E97"/>
    <w:rsid w:val="00F2116D"/>
    <w:rsid w:val="00F2141E"/>
    <w:rsid w:val="00F217F7"/>
    <w:rsid w:val="00F22A42"/>
    <w:rsid w:val="00F22D61"/>
    <w:rsid w:val="00F237B6"/>
    <w:rsid w:val="00F264E4"/>
    <w:rsid w:val="00F26E50"/>
    <w:rsid w:val="00F26F7E"/>
    <w:rsid w:val="00F2725C"/>
    <w:rsid w:val="00F273F2"/>
    <w:rsid w:val="00F32ED9"/>
    <w:rsid w:val="00F34C86"/>
    <w:rsid w:val="00F3527D"/>
    <w:rsid w:val="00F357D3"/>
    <w:rsid w:val="00F4151C"/>
    <w:rsid w:val="00F420D9"/>
    <w:rsid w:val="00F421A9"/>
    <w:rsid w:val="00F431C3"/>
    <w:rsid w:val="00F444F2"/>
    <w:rsid w:val="00F44BAB"/>
    <w:rsid w:val="00F469D8"/>
    <w:rsid w:val="00F46CA3"/>
    <w:rsid w:val="00F47903"/>
    <w:rsid w:val="00F47CF0"/>
    <w:rsid w:val="00F528D8"/>
    <w:rsid w:val="00F52F01"/>
    <w:rsid w:val="00F5392C"/>
    <w:rsid w:val="00F559EF"/>
    <w:rsid w:val="00F56783"/>
    <w:rsid w:val="00F56FD7"/>
    <w:rsid w:val="00F57036"/>
    <w:rsid w:val="00F57B61"/>
    <w:rsid w:val="00F57B78"/>
    <w:rsid w:val="00F57BCB"/>
    <w:rsid w:val="00F57D72"/>
    <w:rsid w:val="00F60832"/>
    <w:rsid w:val="00F609F9"/>
    <w:rsid w:val="00F60DAA"/>
    <w:rsid w:val="00F64CEF"/>
    <w:rsid w:val="00F6515B"/>
    <w:rsid w:val="00F6776E"/>
    <w:rsid w:val="00F71212"/>
    <w:rsid w:val="00F7167D"/>
    <w:rsid w:val="00F71972"/>
    <w:rsid w:val="00F721EF"/>
    <w:rsid w:val="00F726AC"/>
    <w:rsid w:val="00F73B72"/>
    <w:rsid w:val="00F73D81"/>
    <w:rsid w:val="00F73E31"/>
    <w:rsid w:val="00F7506F"/>
    <w:rsid w:val="00F75510"/>
    <w:rsid w:val="00F76B9C"/>
    <w:rsid w:val="00F772C5"/>
    <w:rsid w:val="00F8059F"/>
    <w:rsid w:val="00F811D2"/>
    <w:rsid w:val="00F81B07"/>
    <w:rsid w:val="00F84EA6"/>
    <w:rsid w:val="00F852CE"/>
    <w:rsid w:val="00F867B9"/>
    <w:rsid w:val="00F876B2"/>
    <w:rsid w:val="00F87CB3"/>
    <w:rsid w:val="00F90492"/>
    <w:rsid w:val="00F90E3F"/>
    <w:rsid w:val="00F9106B"/>
    <w:rsid w:val="00F91772"/>
    <w:rsid w:val="00F91784"/>
    <w:rsid w:val="00F93844"/>
    <w:rsid w:val="00F93DD9"/>
    <w:rsid w:val="00F95E67"/>
    <w:rsid w:val="00F96F3A"/>
    <w:rsid w:val="00FA151A"/>
    <w:rsid w:val="00FA153A"/>
    <w:rsid w:val="00FA35BC"/>
    <w:rsid w:val="00FA37AE"/>
    <w:rsid w:val="00FA3D2A"/>
    <w:rsid w:val="00FA3DCD"/>
    <w:rsid w:val="00FA3E61"/>
    <w:rsid w:val="00FA4AB3"/>
    <w:rsid w:val="00FB01E4"/>
    <w:rsid w:val="00FB10C5"/>
    <w:rsid w:val="00FB112D"/>
    <w:rsid w:val="00FB15BA"/>
    <w:rsid w:val="00FB1D8F"/>
    <w:rsid w:val="00FB2D94"/>
    <w:rsid w:val="00FB6832"/>
    <w:rsid w:val="00FB71B9"/>
    <w:rsid w:val="00FC0128"/>
    <w:rsid w:val="00FC13CF"/>
    <w:rsid w:val="00FC1790"/>
    <w:rsid w:val="00FC1CD9"/>
    <w:rsid w:val="00FC2A75"/>
    <w:rsid w:val="00FC302F"/>
    <w:rsid w:val="00FC40BB"/>
    <w:rsid w:val="00FC588A"/>
    <w:rsid w:val="00FC629A"/>
    <w:rsid w:val="00FC68E7"/>
    <w:rsid w:val="00FC71A7"/>
    <w:rsid w:val="00FD0CB3"/>
    <w:rsid w:val="00FD1AD3"/>
    <w:rsid w:val="00FD1EC5"/>
    <w:rsid w:val="00FD22E9"/>
    <w:rsid w:val="00FD54E4"/>
    <w:rsid w:val="00FD5EFD"/>
    <w:rsid w:val="00FD62D1"/>
    <w:rsid w:val="00FD6D30"/>
    <w:rsid w:val="00FE11B5"/>
    <w:rsid w:val="00FE202B"/>
    <w:rsid w:val="00FE2FC4"/>
    <w:rsid w:val="00FE3063"/>
    <w:rsid w:val="00FE3291"/>
    <w:rsid w:val="00FE35FA"/>
    <w:rsid w:val="00FE36BD"/>
    <w:rsid w:val="00FE385F"/>
    <w:rsid w:val="00FE3E94"/>
    <w:rsid w:val="00FE4AFB"/>
    <w:rsid w:val="00FF0E18"/>
    <w:rsid w:val="00FF158B"/>
    <w:rsid w:val="00FF1872"/>
    <w:rsid w:val="00FF6185"/>
    <w:rsid w:val="00FF6E2D"/>
    <w:rsid w:val="00FF769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890C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A47"/>
    <w:rPr>
      <w:sz w:val="24"/>
      <w:szCs w:val="24"/>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9C6C22"/>
    <w:rPr>
      <w:rFonts w:ascii="Lucida Grande" w:hAnsi="Lucida Grande" w:cs="Lucida Grande"/>
      <w:sz w:val="18"/>
      <w:szCs w:val="18"/>
    </w:rPr>
  </w:style>
  <w:style w:type="character" w:customStyle="1" w:styleId="BalloonTextChar">
    <w:name w:val="Balloon Text Char"/>
    <w:link w:val="BalloonText"/>
    <w:uiPriority w:val="99"/>
    <w:locked/>
    <w:rsid w:val="009C6C22"/>
    <w:rPr>
      <w:rFonts w:ascii="Lucida Grande" w:hAnsi="Lucida Grande" w:cs="Times New Roman"/>
      <w:sz w:val="18"/>
    </w:rPr>
  </w:style>
  <w:style w:type="character" w:styleId="CommentReference">
    <w:name w:val="annotation reference"/>
    <w:uiPriority w:val="99"/>
    <w:rsid w:val="00A554D0"/>
    <w:rPr>
      <w:rFonts w:cs="Times New Roman"/>
      <w:sz w:val="18"/>
    </w:rPr>
  </w:style>
  <w:style w:type="paragraph" w:styleId="CommentText">
    <w:name w:val="annotation text"/>
    <w:basedOn w:val="Normal"/>
    <w:link w:val="CommentTextChar"/>
    <w:uiPriority w:val="99"/>
    <w:rsid w:val="00A554D0"/>
  </w:style>
  <w:style w:type="character" w:customStyle="1" w:styleId="CommentTextChar">
    <w:name w:val="Comment Text Char"/>
    <w:link w:val="CommentText"/>
    <w:uiPriority w:val="99"/>
    <w:locked/>
    <w:rsid w:val="00A554D0"/>
    <w:rPr>
      <w:rFonts w:cs="Times New Roman"/>
      <w:sz w:val="24"/>
    </w:rPr>
  </w:style>
  <w:style w:type="paragraph" w:styleId="CommentSubject">
    <w:name w:val="annotation subject"/>
    <w:basedOn w:val="CommentText"/>
    <w:next w:val="CommentText"/>
    <w:link w:val="CommentSubjectChar"/>
    <w:uiPriority w:val="99"/>
    <w:rsid w:val="00A554D0"/>
    <w:rPr>
      <w:b/>
      <w:bCs/>
    </w:rPr>
  </w:style>
  <w:style w:type="character" w:customStyle="1" w:styleId="CommentSubjectChar">
    <w:name w:val="Comment Subject Char"/>
    <w:link w:val="CommentSubject"/>
    <w:uiPriority w:val="99"/>
    <w:locked/>
    <w:rsid w:val="00A554D0"/>
    <w:rPr>
      <w:rFonts w:cs="Times New Roman"/>
      <w:b/>
      <w:sz w:val="24"/>
    </w:rPr>
  </w:style>
  <w:style w:type="table" w:styleId="TableGrid">
    <w:name w:val="Table Grid"/>
    <w:basedOn w:val="TableNormal"/>
    <w:uiPriority w:val="99"/>
    <w:rsid w:val="006A4A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EA487F"/>
  </w:style>
  <w:style w:type="character" w:customStyle="1" w:styleId="FootnoteTextChar">
    <w:name w:val="Footnote Text Char"/>
    <w:link w:val="FootnoteText"/>
    <w:uiPriority w:val="99"/>
    <w:locked/>
    <w:rsid w:val="00EA487F"/>
    <w:rPr>
      <w:rFonts w:cs="Times New Roman"/>
      <w:sz w:val="24"/>
    </w:rPr>
  </w:style>
  <w:style w:type="character" w:styleId="FootnoteReference">
    <w:name w:val="footnote reference"/>
    <w:uiPriority w:val="99"/>
    <w:rsid w:val="00EA487F"/>
    <w:rPr>
      <w:rFonts w:cs="Times New Roman"/>
      <w:vertAlign w:val="superscript"/>
    </w:rPr>
  </w:style>
  <w:style w:type="character" w:styleId="LineNumber">
    <w:name w:val="line number"/>
    <w:uiPriority w:val="99"/>
    <w:semiHidden/>
    <w:unhideWhenUsed/>
    <w:rsid w:val="00D92051"/>
  </w:style>
  <w:style w:type="paragraph" w:styleId="ListParagraph">
    <w:name w:val="List Paragraph"/>
    <w:basedOn w:val="Normal"/>
    <w:uiPriority w:val="34"/>
    <w:qFormat/>
    <w:rsid w:val="00540C30"/>
    <w:pPr>
      <w:ind w:left="720"/>
      <w:contextualSpacing/>
    </w:pPr>
  </w:style>
  <w:style w:type="character" w:styleId="PlaceholderText">
    <w:name w:val="Placeholder Text"/>
    <w:basedOn w:val="DefaultParagraphFont"/>
    <w:uiPriority w:val="99"/>
    <w:semiHidden/>
    <w:rsid w:val="007A49E2"/>
    <w:rPr>
      <w:color w:val="808080"/>
    </w:rPr>
  </w:style>
  <w:style w:type="character" w:styleId="Hyperlink">
    <w:name w:val="Hyperlink"/>
    <w:basedOn w:val="DefaultParagraphFont"/>
    <w:uiPriority w:val="99"/>
    <w:unhideWhenUsed/>
    <w:rsid w:val="00116860"/>
    <w:rPr>
      <w:color w:val="0000FF"/>
      <w:u w:val="single"/>
    </w:rPr>
  </w:style>
  <w:style w:type="paragraph" w:styleId="Revision">
    <w:name w:val="Revision"/>
    <w:hidden/>
    <w:uiPriority w:val="99"/>
    <w:semiHidden/>
    <w:rsid w:val="00381FED"/>
    <w:rPr>
      <w:sz w:val="24"/>
      <w:szCs w:val="24"/>
      <w:lang w:bidi="he-IL"/>
    </w:rPr>
  </w:style>
  <w:style w:type="paragraph" w:customStyle="1" w:styleId="EndNoteBibliographyTitle">
    <w:name w:val="EndNote Bibliography Title"/>
    <w:basedOn w:val="Normal"/>
    <w:rsid w:val="00FC68E7"/>
    <w:pPr>
      <w:jc w:val="center"/>
    </w:pPr>
  </w:style>
  <w:style w:type="paragraph" w:customStyle="1" w:styleId="EndNoteBibliography">
    <w:name w:val="EndNote Bibliography"/>
    <w:basedOn w:val="Normal"/>
    <w:rsid w:val="00FC68E7"/>
    <w:pPr>
      <w:jc w:val="both"/>
    </w:pPr>
  </w:style>
  <w:style w:type="paragraph" w:customStyle="1" w:styleId="EndNoteCategoryHeading">
    <w:name w:val="EndNote Category Heading"/>
    <w:basedOn w:val="Normal"/>
    <w:rsid w:val="00661033"/>
    <w:pPr>
      <w:spacing w:before="120" w:after="120"/>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A47"/>
    <w:rPr>
      <w:sz w:val="24"/>
      <w:szCs w:val="24"/>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9C6C22"/>
    <w:rPr>
      <w:rFonts w:ascii="Lucida Grande" w:hAnsi="Lucida Grande" w:cs="Lucida Grande"/>
      <w:sz w:val="18"/>
      <w:szCs w:val="18"/>
    </w:rPr>
  </w:style>
  <w:style w:type="character" w:customStyle="1" w:styleId="BalloonTextChar">
    <w:name w:val="Balloon Text Char"/>
    <w:link w:val="BalloonText"/>
    <w:uiPriority w:val="99"/>
    <w:locked/>
    <w:rsid w:val="009C6C22"/>
    <w:rPr>
      <w:rFonts w:ascii="Lucida Grande" w:hAnsi="Lucida Grande" w:cs="Times New Roman"/>
      <w:sz w:val="18"/>
    </w:rPr>
  </w:style>
  <w:style w:type="character" w:styleId="CommentReference">
    <w:name w:val="annotation reference"/>
    <w:uiPriority w:val="99"/>
    <w:rsid w:val="00A554D0"/>
    <w:rPr>
      <w:rFonts w:cs="Times New Roman"/>
      <w:sz w:val="18"/>
    </w:rPr>
  </w:style>
  <w:style w:type="paragraph" w:styleId="CommentText">
    <w:name w:val="annotation text"/>
    <w:basedOn w:val="Normal"/>
    <w:link w:val="CommentTextChar"/>
    <w:uiPriority w:val="99"/>
    <w:rsid w:val="00A554D0"/>
  </w:style>
  <w:style w:type="character" w:customStyle="1" w:styleId="CommentTextChar">
    <w:name w:val="Comment Text Char"/>
    <w:link w:val="CommentText"/>
    <w:uiPriority w:val="99"/>
    <w:locked/>
    <w:rsid w:val="00A554D0"/>
    <w:rPr>
      <w:rFonts w:cs="Times New Roman"/>
      <w:sz w:val="24"/>
    </w:rPr>
  </w:style>
  <w:style w:type="paragraph" w:styleId="CommentSubject">
    <w:name w:val="annotation subject"/>
    <w:basedOn w:val="CommentText"/>
    <w:next w:val="CommentText"/>
    <w:link w:val="CommentSubjectChar"/>
    <w:uiPriority w:val="99"/>
    <w:rsid w:val="00A554D0"/>
    <w:rPr>
      <w:b/>
      <w:bCs/>
    </w:rPr>
  </w:style>
  <w:style w:type="character" w:customStyle="1" w:styleId="CommentSubjectChar">
    <w:name w:val="Comment Subject Char"/>
    <w:link w:val="CommentSubject"/>
    <w:uiPriority w:val="99"/>
    <w:locked/>
    <w:rsid w:val="00A554D0"/>
    <w:rPr>
      <w:rFonts w:cs="Times New Roman"/>
      <w:b/>
      <w:sz w:val="24"/>
    </w:rPr>
  </w:style>
  <w:style w:type="table" w:styleId="TableGrid">
    <w:name w:val="Table Grid"/>
    <w:basedOn w:val="TableNormal"/>
    <w:uiPriority w:val="99"/>
    <w:rsid w:val="006A4A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EA487F"/>
  </w:style>
  <w:style w:type="character" w:customStyle="1" w:styleId="FootnoteTextChar">
    <w:name w:val="Footnote Text Char"/>
    <w:link w:val="FootnoteText"/>
    <w:uiPriority w:val="99"/>
    <w:locked/>
    <w:rsid w:val="00EA487F"/>
    <w:rPr>
      <w:rFonts w:cs="Times New Roman"/>
      <w:sz w:val="24"/>
    </w:rPr>
  </w:style>
  <w:style w:type="character" w:styleId="FootnoteReference">
    <w:name w:val="footnote reference"/>
    <w:uiPriority w:val="99"/>
    <w:rsid w:val="00EA487F"/>
    <w:rPr>
      <w:rFonts w:cs="Times New Roman"/>
      <w:vertAlign w:val="superscript"/>
    </w:rPr>
  </w:style>
  <w:style w:type="character" w:styleId="LineNumber">
    <w:name w:val="line number"/>
    <w:uiPriority w:val="99"/>
    <w:semiHidden/>
    <w:unhideWhenUsed/>
    <w:rsid w:val="00D92051"/>
  </w:style>
  <w:style w:type="paragraph" w:styleId="ListParagraph">
    <w:name w:val="List Paragraph"/>
    <w:basedOn w:val="Normal"/>
    <w:uiPriority w:val="34"/>
    <w:qFormat/>
    <w:rsid w:val="00540C30"/>
    <w:pPr>
      <w:ind w:left="720"/>
      <w:contextualSpacing/>
    </w:pPr>
  </w:style>
  <w:style w:type="character" w:styleId="PlaceholderText">
    <w:name w:val="Placeholder Text"/>
    <w:basedOn w:val="DefaultParagraphFont"/>
    <w:uiPriority w:val="99"/>
    <w:semiHidden/>
    <w:rsid w:val="007A49E2"/>
    <w:rPr>
      <w:color w:val="808080"/>
    </w:rPr>
  </w:style>
  <w:style w:type="character" w:styleId="Hyperlink">
    <w:name w:val="Hyperlink"/>
    <w:basedOn w:val="DefaultParagraphFont"/>
    <w:uiPriority w:val="99"/>
    <w:unhideWhenUsed/>
    <w:rsid w:val="00116860"/>
    <w:rPr>
      <w:color w:val="0000FF"/>
      <w:u w:val="single"/>
    </w:rPr>
  </w:style>
  <w:style w:type="paragraph" w:styleId="Revision">
    <w:name w:val="Revision"/>
    <w:hidden/>
    <w:uiPriority w:val="99"/>
    <w:semiHidden/>
    <w:rsid w:val="00381FED"/>
    <w:rPr>
      <w:sz w:val="24"/>
      <w:szCs w:val="24"/>
      <w:lang w:bidi="he-IL"/>
    </w:rPr>
  </w:style>
  <w:style w:type="paragraph" w:customStyle="1" w:styleId="EndNoteBibliographyTitle">
    <w:name w:val="EndNote Bibliography Title"/>
    <w:basedOn w:val="Normal"/>
    <w:rsid w:val="00FC68E7"/>
    <w:pPr>
      <w:jc w:val="center"/>
    </w:pPr>
  </w:style>
  <w:style w:type="paragraph" w:customStyle="1" w:styleId="EndNoteBibliography">
    <w:name w:val="EndNote Bibliography"/>
    <w:basedOn w:val="Normal"/>
    <w:rsid w:val="00FC68E7"/>
    <w:pPr>
      <w:jc w:val="both"/>
    </w:pPr>
  </w:style>
  <w:style w:type="paragraph" w:customStyle="1" w:styleId="EndNoteCategoryHeading">
    <w:name w:val="EndNote Category Heading"/>
    <w:basedOn w:val="Normal"/>
    <w:rsid w:val="00661033"/>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038446">
      <w:marLeft w:val="0"/>
      <w:marRight w:val="0"/>
      <w:marTop w:val="0"/>
      <w:marBottom w:val="0"/>
      <w:divBdr>
        <w:top w:val="none" w:sz="0" w:space="0" w:color="auto"/>
        <w:left w:val="none" w:sz="0" w:space="0" w:color="auto"/>
        <w:bottom w:val="none" w:sz="0" w:space="0" w:color="auto"/>
        <w:right w:val="none" w:sz="0" w:space="0" w:color="auto"/>
      </w:divBdr>
      <w:divsChild>
        <w:div w:id="911038448">
          <w:marLeft w:val="0"/>
          <w:marRight w:val="0"/>
          <w:marTop w:val="0"/>
          <w:marBottom w:val="0"/>
          <w:divBdr>
            <w:top w:val="none" w:sz="0" w:space="0" w:color="auto"/>
            <w:left w:val="none" w:sz="0" w:space="0" w:color="auto"/>
            <w:bottom w:val="none" w:sz="0" w:space="0" w:color="auto"/>
            <w:right w:val="none" w:sz="0" w:space="0" w:color="auto"/>
          </w:divBdr>
          <w:divsChild>
            <w:div w:id="91103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038450">
      <w:marLeft w:val="0"/>
      <w:marRight w:val="0"/>
      <w:marTop w:val="0"/>
      <w:marBottom w:val="0"/>
      <w:divBdr>
        <w:top w:val="none" w:sz="0" w:space="0" w:color="auto"/>
        <w:left w:val="none" w:sz="0" w:space="0" w:color="auto"/>
        <w:bottom w:val="none" w:sz="0" w:space="0" w:color="auto"/>
        <w:right w:val="none" w:sz="0" w:space="0" w:color="auto"/>
      </w:divBdr>
      <w:divsChild>
        <w:div w:id="911038447">
          <w:marLeft w:val="0"/>
          <w:marRight w:val="0"/>
          <w:marTop w:val="0"/>
          <w:marBottom w:val="0"/>
          <w:divBdr>
            <w:top w:val="none" w:sz="0" w:space="0" w:color="auto"/>
            <w:left w:val="none" w:sz="0" w:space="0" w:color="auto"/>
            <w:bottom w:val="none" w:sz="0" w:space="0" w:color="auto"/>
            <w:right w:val="none" w:sz="0" w:space="0" w:color="auto"/>
          </w:divBdr>
          <w:divsChild>
            <w:div w:id="91103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038452">
      <w:marLeft w:val="0"/>
      <w:marRight w:val="0"/>
      <w:marTop w:val="0"/>
      <w:marBottom w:val="0"/>
      <w:divBdr>
        <w:top w:val="none" w:sz="0" w:space="0" w:color="auto"/>
        <w:left w:val="none" w:sz="0" w:space="0" w:color="auto"/>
        <w:bottom w:val="none" w:sz="0" w:space="0" w:color="auto"/>
        <w:right w:val="none" w:sz="0" w:space="0" w:color="auto"/>
      </w:divBdr>
    </w:div>
    <w:div w:id="1522815586">
      <w:bodyDiv w:val="1"/>
      <w:marLeft w:val="0"/>
      <w:marRight w:val="0"/>
      <w:marTop w:val="0"/>
      <w:marBottom w:val="0"/>
      <w:divBdr>
        <w:top w:val="none" w:sz="0" w:space="0" w:color="auto"/>
        <w:left w:val="none" w:sz="0" w:space="0" w:color="auto"/>
        <w:bottom w:val="none" w:sz="0" w:space="0" w:color="auto"/>
        <w:right w:val="none" w:sz="0" w:space="0" w:color="auto"/>
      </w:divBdr>
    </w:div>
    <w:div w:id="162322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joedevlin.psychol.ucl.ac.uk/tms/docs/magstim_safet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7C40F-05F2-46BE-91DF-65308042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619</Words>
  <Characters>4913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Measuring reliable ERP from electrophysiological data recorded during fMRI-guided TMS</vt:lpstr>
    </vt:vector>
  </TitlesOfParts>
  <LinksUpToDate>false</LinksUpToDate>
  <CharactersWithSpaces>57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ing reliable ERP from electrophysiological data recorded during fMRI-guided TMS</dc:title>
  <dc:creator/>
  <cp:lastModifiedBy/>
  <cp:revision>1</cp:revision>
  <dcterms:created xsi:type="dcterms:W3CDTF">2013-09-25T15:14:00Z</dcterms:created>
  <dcterms:modified xsi:type="dcterms:W3CDTF">2013-09-25T16:04:00Z</dcterms:modified>
</cp:coreProperties>
</file>